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BF3ED" w14:textId="77777777" w:rsidR="00CC7645" w:rsidRPr="0087003F" w:rsidRDefault="00CC7645" w:rsidP="00E44C0A">
      <w:pPr>
        <w:pStyle w:val="NormalWeb"/>
        <w:shd w:val="clear" w:color="auto" w:fill="FFFFFF"/>
        <w:spacing w:line="276" w:lineRule="auto"/>
        <w:jc w:val="center"/>
        <w:rPr>
          <w:rFonts w:asciiTheme="minorHAnsi" w:hAnsiTheme="minorHAnsi"/>
          <w:b/>
          <w:bCs/>
        </w:rPr>
      </w:pPr>
      <w:r>
        <w:rPr>
          <w:rFonts w:asciiTheme="minorHAnsi" w:hAnsiTheme="minorHAnsi"/>
          <w:b/>
          <w:bCs/>
        </w:rPr>
        <w:t xml:space="preserve">  </w:t>
      </w:r>
      <w:r w:rsidRPr="0087003F">
        <w:rPr>
          <w:rFonts w:asciiTheme="minorHAnsi" w:hAnsiTheme="minorHAnsi"/>
          <w:b/>
          <w:bCs/>
        </w:rPr>
        <w:t xml:space="preserve">“You started something…then I continued by myself”: </w:t>
      </w:r>
    </w:p>
    <w:p w14:paraId="2B598C96" w14:textId="77777777" w:rsidR="00CC7645" w:rsidRPr="0087003F" w:rsidRDefault="00CC7645" w:rsidP="00E44C0A">
      <w:pPr>
        <w:pStyle w:val="NormalWeb"/>
        <w:shd w:val="clear" w:color="auto" w:fill="FFFFFF"/>
        <w:spacing w:line="276" w:lineRule="auto"/>
        <w:jc w:val="center"/>
        <w:rPr>
          <w:rFonts w:asciiTheme="minorHAnsi" w:hAnsiTheme="minorHAnsi"/>
          <w:b/>
          <w:bCs/>
        </w:rPr>
      </w:pPr>
      <w:r w:rsidRPr="0087003F">
        <w:rPr>
          <w:rFonts w:asciiTheme="minorHAnsi" w:hAnsiTheme="minorHAnsi"/>
          <w:b/>
          <w:bCs/>
        </w:rPr>
        <w:t>A qualitative study of physical activity maintenance</w:t>
      </w:r>
    </w:p>
    <w:p w14:paraId="7961A3D8" w14:textId="77777777" w:rsidR="005E1C76" w:rsidRPr="0087003F" w:rsidRDefault="005E1C76" w:rsidP="00E44C0A">
      <w:pPr>
        <w:pStyle w:val="NormalWeb"/>
        <w:shd w:val="clear" w:color="auto" w:fill="FFFFFF"/>
        <w:spacing w:line="276" w:lineRule="auto"/>
        <w:jc w:val="center"/>
        <w:rPr>
          <w:rFonts w:asciiTheme="minorHAnsi" w:hAnsiTheme="minorHAnsi"/>
          <w:b/>
          <w:bCs/>
        </w:rPr>
      </w:pPr>
    </w:p>
    <w:p w14:paraId="0783E5BE" w14:textId="77777777" w:rsidR="003844DE" w:rsidRPr="0087003F" w:rsidRDefault="003844DE" w:rsidP="00E44C0A">
      <w:pPr>
        <w:pStyle w:val="NormalWeb"/>
        <w:shd w:val="clear" w:color="auto" w:fill="FFFFFF"/>
        <w:spacing w:line="276" w:lineRule="auto"/>
        <w:rPr>
          <w:rFonts w:asciiTheme="minorHAnsi" w:hAnsiTheme="minorHAnsi"/>
          <w:b/>
          <w:bCs/>
        </w:rPr>
      </w:pPr>
    </w:p>
    <w:p w14:paraId="4DF62954" w14:textId="77777777" w:rsidR="00882AFF" w:rsidRPr="0087003F" w:rsidRDefault="003844DE" w:rsidP="00E44C0A">
      <w:pPr>
        <w:pStyle w:val="NormalWeb"/>
        <w:shd w:val="clear" w:color="auto" w:fill="FFFFFF"/>
        <w:spacing w:line="276" w:lineRule="auto"/>
        <w:contextualSpacing/>
        <w:rPr>
          <w:rFonts w:asciiTheme="minorHAnsi" w:hAnsiTheme="minorHAnsi"/>
        </w:rPr>
      </w:pPr>
      <w:r w:rsidRPr="0087003F">
        <w:rPr>
          <w:rFonts w:asciiTheme="minorHAnsi" w:hAnsiTheme="minorHAnsi"/>
          <w:b/>
          <w:bCs/>
        </w:rPr>
        <w:t>Background:</w:t>
      </w:r>
      <w:r w:rsidRPr="0087003F">
        <w:rPr>
          <w:rFonts w:asciiTheme="minorHAnsi" w:hAnsiTheme="minorHAnsi"/>
        </w:rPr>
        <w:t xml:space="preserve"> </w:t>
      </w:r>
      <w:r w:rsidR="009C1C13" w:rsidRPr="0087003F">
        <w:rPr>
          <w:rFonts w:asciiTheme="minorHAnsi" w:hAnsiTheme="minorHAnsi"/>
        </w:rPr>
        <w:t xml:space="preserve">Most </w:t>
      </w:r>
      <w:r w:rsidR="002E2CCA" w:rsidRPr="0087003F">
        <w:rPr>
          <w:rFonts w:asciiTheme="minorHAnsi" w:hAnsiTheme="minorHAnsi"/>
        </w:rPr>
        <w:t xml:space="preserve">mid-life </w:t>
      </w:r>
      <w:r w:rsidRPr="0087003F">
        <w:rPr>
          <w:rFonts w:asciiTheme="minorHAnsi" w:hAnsiTheme="minorHAnsi"/>
        </w:rPr>
        <w:t xml:space="preserve">and older adults are not achieving recommended physical activity (PA) </w:t>
      </w:r>
      <w:r w:rsidR="00E22C75" w:rsidRPr="0087003F">
        <w:rPr>
          <w:rFonts w:asciiTheme="minorHAnsi" w:hAnsiTheme="minorHAnsi"/>
        </w:rPr>
        <w:t>targets</w:t>
      </w:r>
      <w:r w:rsidR="00831C25" w:rsidRPr="0087003F">
        <w:rPr>
          <w:rFonts w:asciiTheme="minorHAnsi" w:hAnsiTheme="minorHAnsi"/>
        </w:rPr>
        <w:t xml:space="preserve"> </w:t>
      </w:r>
      <w:r w:rsidRPr="0087003F">
        <w:rPr>
          <w:rFonts w:asciiTheme="minorHAnsi" w:hAnsiTheme="minorHAnsi"/>
        </w:rPr>
        <w:t>and effective interventions are needed to increase and maintain PA</w:t>
      </w:r>
      <w:r w:rsidR="003A336A" w:rsidRPr="0087003F">
        <w:rPr>
          <w:rFonts w:asciiTheme="minorHAnsi" w:hAnsiTheme="minorHAnsi"/>
        </w:rPr>
        <w:t xml:space="preserve"> long-term</w:t>
      </w:r>
      <w:r w:rsidR="005A0E87" w:rsidRPr="0087003F">
        <w:rPr>
          <w:rFonts w:asciiTheme="minorHAnsi" w:hAnsiTheme="minorHAnsi"/>
        </w:rPr>
        <w:t xml:space="preserve"> for health benefits</w:t>
      </w:r>
      <w:r w:rsidRPr="0087003F">
        <w:rPr>
          <w:rFonts w:asciiTheme="minorHAnsi" w:hAnsiTheme="minorHAnsi"/>
        </w:rPr>
        <w:t xml:space="preserve">. The PACE-UP trial, a </w:t>
      </w:r>
      <w:r w:rsidR="00322BAF" w:rsidRPr="0087003F">
        <w:rPr>
          <w:rFonts w:asciiTheme="minorHAnsi" w:hAnsiTheme="minorHAnsi"/>
        </w:rPr>
        <w:t>three</w:t>
      </w:r>
      <w:r w:rsidRPr="0087003F">
        <w:rPr>
          <w:rFonts w:asciiTheme="minorHAnsi" w:hAnsiTheme="minorHAnsi"/>
        </w:rPr>
        <w:t>-armed primary care pedometer-based walking intervention in</w:t>
      </w:r>
      <w:r w:rsidR="002E2CCA" w:rsidRPr="0087003F">
        <w:rPr>
          <w:rFonts w:asciiTheme="minorHAnsi" w:hAnsiTheme="minorHAnsi"/>
        </w:rPr>
        <w:t xml:space="preserve"> those aged</w:t>
      </w:r>
      <w:r w:rsidRPr="0087003F">
        <w:rPr>
          <w:rFonts w:asciiTheme="minorHAnsi" w:hAnsiTheme="minorHAnsi"/>
        </w:rPr>
        <w:t xml:space="preserve"> 45-75 year</w:t>
      </w:r>
      <w:r w:rsidR="002E2CCA" w:rsidRPr="0087003F">
        <w:rPr>
          <w:rFonts w:asciiTheme="minorHAnsi" w:hAnsiTheme="minorHAnsi"/>
        </w:rPr>
        <w:t>s</w:t>
      </w:r>
      <w:r w:rsidRPr="0087003F">
        <w:rPr>
          <w:rFonts w:asciiTheme="minorHAnsi" w:hAnsiTheme="minorHAnsi"/>
        </w:rPr>
        <w:t>, dem</w:t>
      </w:r>
      <w:r w:rsidR="00930C91" w:rsidRPr="0087003F">
        <w:rPr>
          <w:rFonts w:asciiTheme="minorHAnsi" w:hAnsiTheme="minorHAnsi"/>
        </w:rPr>
        <w:t>onstrated increased PA</w:t>
      </w:r>
      <w:r w:rsidR="005A0E87" w:rsidRPr="0087003F">
        <w:rPr>
          <w:rFonts w:asciiTheme="minorHAnsi" w:hAnsiTheme="minorHAnsi"/>
        </w:rPr>
        <w:t xml:space="preserve"> levels</w:t>
      </w:r>
      <w:r w:rsidR="00930C91" w:rsidRPr="0087003F">
        <w:rPr>
          <w:rFonts w:asciiTheme="minorHAnsi" w:hAnsiTheme="minorHAnsi"/>
        </w:rPr>
        <w:t xml:space="preserve"> at 12 months</w:t>
      </w:r>
      <w:r w:rsidRPr="0087003F">
        <w:rPr>
          <w:rFonts w:asciiTheme="minorHAnsi" w:hAnsiTheme="minorHAnsi"/>
        </w:rPr>
        <w:t>. A</w:t>
      </w:r>
      <w:r w:rsidR="00A62057" w:rsidRPr="0087003F">
        <w:rPr>
          <w:rFonts w:asciiTheme="minorHAnsi" w:hAnsiTheme="minorHAnsi"/>
        </w:rPr>
        <w:t xml:space="preserve"> </w:t>
      </w:r>
      <w:r w:rsidR="00322BAF" w:rsidRPr="0087003F">
        <w:rPr>
          <w:rFonts w:asciiTheme="minorHAnsi" w:hAnsiTheme="minorHAnsi"/>
        </w:rPr>
        <w:t xml:space="preserve">three </w:t>
      </w:r>
      <w:r w:rsidRPr="0087003F">
        <w:rPr>
          <w:rFonts w:asciiTheme="minorHAnsi" w:hAnsiTheme="minorHAnsi"/>
        </w:rPr>
        <w:t xml:space="preserve">year follow-up was conducted to evaluate </w:t>
      </w:r>
      <w:r w:rsidR="002E2CCA" w:rsidRPr="0087003F">
        <w:rPr>
          <w:rFonts w:asciiTheme="minorHAnsi" w:hAnsiTheme="minorHAnsi"/>
        </w:rPr>
        <w:t xml:space="preserve">long-term </w:t>
      </w:r>
      <w:r w:rsidRPr="0087003F">
        <w:rPr>
          <w:rFonts w:asciiTheme="minorHAnsi" w:hAnsiTheme="minorHAnsi"/>
        </w:rPr>
        <w:t>PA maintenance</w:t>
      </w:r>
      <w:r w:rsidR="00EC649A" w:rsidRPr="0087003F">
        <w:rPr>
          <w:rFonts w:asciiTheme="minorHAnsi" w:hAnsiTheme="minorHAnsi"/>
        </w:rPr>
        <w:t>,</w:t>
      </w:r>
      <w:r w:rsidR="002E2CCA" w:rsidRPr="0087003F">
        <w:rPr>
          <w:rFonts w:asciiTheme="minorHAnsi" w:hAnsiTheme="minorHAnsi"/>
        </w:rPr>
        <w:t xml:space="preserve"> </w:t>
      </w:r>
      <w:r w:rsidR="00EC649A" w:rsidRPr="0087003F">
        <w:rPr>
          <w:rFonts w:asciiTheme="minorHAnsi" w:hAnsiTheme="minorHAnsi"/>
        </w:rPr>
        <w:t>including a</w:t>
      </w:r>
      <w:r w:rsidR="005A0E87" w:rsidRPr="0087003F">
        <w:rPr>
          <w:rFonts w:asciiTheme="minorHAnsi" w:hAnsiTheme="minorHAnsi"/>
        </w:rPr>
        <w:t xml:space="preserve"> qualitative </w:t>
      </w:r>
      <w:r w:rsidR="00A62057" w:rsidRPr="0087003F">
        <w:rPr>
          <w:rFonts w:asciiTheme="minorHAnsi" w:hAnsiTheme="minorHAnsi"/>
        </w:rPr>
        <w:t>component.</w:t>
      </w:r>
      <w:r w:rsidRPr="0087003F">
        <w:rPr>
          <w:rFonts w:asciiTheme="minorHAnsi" w:hAnsiTheme="minorHAnsi"/>
        </w:rPr>
        <w:t xml:space="preserve">  </w:t>
      </w:r>
    </w:p>
    <w:p w14:paraId="25E62FC1" w14:textId="77777777" w:rsidR="00882AFF" w:rsidRPr="0087003F" w:rsidRDefault="00882AFF" w:rsidP="00E44C0A">
      <w:pPr>
        <w:pStyle w:val="NormalWeb"/>
        <w:shd w:val="clear" w:color="auto" w:fill="FFFFFF"/>
        <w:spacing w:line="276" w:lineRule="auto"/>
        <w:contextualSpacing/>
        <w:rPr>
          <w:rFonts w:asciiTheme="minorHAnsi" w:hAnsiTheme="minorHAnsi"/>
        </w:rPr>
      </w:pPr>
    </w:p>
    <w:p w14:paraId="1C70BB40" w14:textId="77777777" w:rsidR="00882AFF" w:rsidRPr="0087003F" w:rsidRDefault="00882AFF" w:rsidP="00E44C0A">
      <w:pPr>
        <w:pStyle w:val="NormalWeb"/>
        <w:shd w:val="clear" w:color="auto" w:fill="FFFFFF"/>
        <w:spacing w:line="276" w:lineRule="auto"/>
        <w:contextualSpacing/>
        <w:rPr>
          <w:rFonts w:asciiTheme="minorHAnsi" w:hAnsiTheme="minorHAnsi"/>
        </w:rPr>
      </w:pPr>
    </w:p>
    <w:p w14:paraId="6F625A7D" w14:textId="779C538E" w:rsidR="003844DE" w:rsidRPr="0087003F" w:rsidRDefault="003844DE" w:rsidP="00E44C0A">
      <w:pPr>
        <w:pStyle w:val="NormalWeb"/>
        <w:shd w:val="clear" w:color="auto" w:fill="FFFFFF"/>
        <w:spacing w:line="276" w:lineRule="auto"/>
        <w:contextualSpacing/>
        <w:rPr>
          <w:rFonts w:asciiTheme="minorHAnsi" w:hAnsiTheme="minorHAnsi"/>
        </w:rPr>
      </w:pPr>
      <w:r w:rsidRPr="0087003F">
        <w:rPr>
          <w:rFonts w:asciiTheme="minorHAnsi" w:hAnsiTheme="minorHAnsi"/>
          <w:b/>
        </w:rPr>
        <w:t>Aim:</w:t>
      </w:r>
      <w:r w:rsidRPr="0087003F">
        <w:rPr>
          <w:rFonts w:asciiTheme="minorHAnsi" w:hAnsiTheme="minorHAnsi"/>
        </w:rPr>
        <w:t xml:space="preserve"> </w:t>
      </w:r>
      <w:r w:rsidR="005A0E87" w:rsidRPr="0087003F">
        <w:rPr>
          <w:rFonts w:asciiTheme="minorHAnsi" w:hAnsiTheme="minorHAnsi"/>
        </w:rPr>
        <w:t>To</w:t>
      </w:r>
      <w:r w:rsidRPr="0087003F">
        <w:rPr>
          <w:rFonts w:asciiTheme="minorHAnsi" w:hAnsiTheme="minorHAnsi"/>
        </w:rPr>
        <w:t xml:space="preserve"> examine facilitators and barriers to PA maintenance</w:t>
      </w:r>
      <w:r w:rsidR="005A0E87" w:rsidRPr="0087003F">
        <w:rPr>
          <w:rFonts w:asciiTheme="minorHAnsi" w:hAnsiTheme="minorHAnsi"/>
        </w:rPr>
        <w:t xml:space="preserve"> in</w:t>
      </w:r>
      <w:r w:rsidR="00D50F6A" w:rsidRPr="0087003F">
        <w:rPr>
          <w:rFonts w:asciiTheme="minorHAnsi" w:hAnsiTheme="minorHAnsi"/>
        </w:rPr>
        <w:t xml:space="preserve"> mid-life and older</w:t>
      </w:r>
      <w:r w:rsidR="005A0E87" w:rsidRPr="0087003F">
        <w:rPr>
          <w:rFonts w:asciiTheme="minorHAnsi" w:hAnsiTheme="minorHAnsi"/>
        </w:rPr>
        <w:t xml:space="preserve"> adults previously involved in a PA trial</w:t>
      </w:r>
      <w:r w:rsidRPr="0087003F">
        <w:rPr>
          <w:rFonts w:asciiTheme="minorHAnsi" w:hAnsiTheme="minorHAnsi"/>
        </w:rPr>
        <w:t xml:space="preserve">. </w:t>
      </w:r>
    </w:p>
    <w:p w14:paraId="72BF0D42" w14:textId="77777777" w:rsidR="00882AFF" w:rsidRPr="0087003F" w:rsidRDefault="00882AFF" w:rsidP="00E44C0A">
      <w:pPr>
        <w:pStyle w:val="NormalWeb"/>
        <w:shd w:val="clear" w:color="auto" w:fill="FFFFFF"/>
        <w:spacing w:line="276" w:lineRule="auto"/>
        <w:contextualSpacing/>
        <w:rPr>
          <w:rFonts w:asciiTheme="minorHAnsi" w:hAnsiTheme="minorHAnsi"/>
        </w:rPr>
      </w:pPr>
    </w:p>
    <w:p w14:paraId="16D6F63C" w14:textId="77777777" w:rsidR="00882AFF" w:rsidRPr="0087003F" w:rsidRDefault="00882AFF" w:rsidP="00E44C0A">
      <w:pPr>
        <w:pStyle w:val="NormalWeb"/>
        <w:shd w:val="clear" w:color="auto" w:fill="FFFFFF"/>
        <w:spacing w:line="276" w:lineRule="auto"/>
        <w:contextualSpacing/>
        <w:rPr>
          <w:rFonts w:asciiTheme="minorHAnsi" w:hAnsiTheme="minorHAnsi"/>
        </w:rPr>
      </w:pPr>
    </w:p>
    <w:p w14:paraId="6185584D" w14:textId="7451DBD5" w:rsidR="003844DE" w:rsidRPr="0087003F" w:rsidRDefault="003844DE" w:rsidP="00E44C0A">
      <w:pPr>
        <w:pStyle w:val="NormalWeb"/>
        <w:shd w:val="clear" w:color="auto" w:fill="FFFFFF"/>
        <w:spacing w:line="276" w:lineRule="auto"/>
        <w:contextualSpacing/>
        <w:rPr>
          <w:rFonts w:asciiTheme="minorHAnsi" w:hAnsiTheme="minorHAnsi"/>
        </w:rPr>
      </w:pPr>
      <w:r w:rsidRPr="0087003F">
        <w:rPr>
          <w:rFonts w:asciiTheme="minorHAnsi" w:hAnsiTheme="minorHAnsi"/>
          <w:b/>
          <w:bCs/>
        </w:rPr>
        <w:t>Method:</w:t>
      </w:r>
      <w:r w:rsidRPr="0087003F">
        <w:rPr>
          <w:rFonts w:asciiTheme="minorHAnsi" w:hAnsiTheme="minorHAnsi"/>
        </w:rPr>
        <w:t xml:space="preserve"> Semi-structured telephone interviews</w:t>
      </w:r>
      <w:r w:rsidR="00322BAF" w:rsidRPr="0087003F">
        <w:rPr>
          <w:rFonts w:asciiTheme="minorHAnsi" w:hAnsiTheme="minorHAnsi"/>
        </w:rPr>
        <w:t xml:space="preserve"> were conducted with 60 PACE-UP </w:t>
      </w:r>
      <w:r w:rsidRPr="0087003F">
        <w:rPr>
          <w:rFonts w:asciiTheme="minorHAnsi" w:hAnsiTheme="minorHAnsi"/>
        </w:rPr>
        <w:t>participants</w:t>
      </w:r>
      <w:r w:rsidR="003A336A" w:rsidRPr="0087003F">
        <w:rPr>
          <w:rFonts w:asciiTheme="minorHAnsi" w:hAnsiTheme="minorHAnsi"/>
        </w:rPr>
        <w:t xml:space="preserve"> across all study arms</w:t>
      </w:r>
      <w:r w:rsidRPr="0087003F">
        <w:rPr>
          <w:rFonts w:asciiTheme="minorHAnsi" w:hAnsiTheme="minorHAnsi"/>
        </w:rPr>
        <w:t xml:space="preserve">. Interviews were audio-recorded, transcribed verbatim and coded independently by researchers, prior to thematic analysis. </w:t>
      </w:r>
    </w:p>
    <w:p w14:paraId="42785734" w14:textId="77777777" w:rsidR="00882AFF" w:rsidRPr="0087003F" w:rsidRDefault="003844DE" w:rsidP="00E44C0A">
      <w:pPr>
        <w:pStyle w:val="NormalWeb"/>
        <w:shd w:val="clear" w:color="auto" w:fill="FFFFFF"/>
        <w:spacing w:line="276" w:lineRule="auto"/>
        <w:contextualSpacing/>
        <w:rPr>
          <w:rFonts w:asciiTheme="minorHAnsi" w:hAnsiTheme="minorHAnsi"/>
        </w:rPr>
      </w:pPr>
      <w:r w:rsidRPr="0087003F">
        <w:rPr>
          <w:rFonts w:asciiTheme="minorHAnsi" w:hAnsiTheme="minorHAnsi"/>
        </w:rPr>
        <w:t> </w:t>
      </w:r>
    </w:p>
    <w:p w14:paraId="4E9FF7E5" w14:textId="77777777" w:rsidR="00882AFF" w:rsidRPr="0087003F" w:rsidRDefault="00882AFF" w:rsidP="00E44C0A">
      <w:pPr>
        <w:pStyle w:val="NormalWeb"/>
        <w:shd w:val="clear" w:color="auto" w:fill="FFFFFF"/>
        <w:spacing w:line="276" w:lineRule="auto"/>
        <w:contextualSpacing/>
        <w:rPr>
          <w:rFonts w:asciiTheme="minorHAnsi" w:hAnsiTheme="minorHAnsi"/>
        </w:rPr>
      </w:pPr>
    </w:p>
    <w:p w14:paraId="056EB824" w14:textId="1DB650D1" w:rsidR="00EF4D79" w:rsidRPr="0087003F" w:rsidRDefault="005F472E" w:rsidP="00E44C0A">
      <w:pPr>
        <w:pStyle w:val="NormalWeb"/>
        <w:shd w:val="clear" w:color="auto" w:fill="FFFFFF"/>
        <w:spacing w:line="276" w:lineRule="auto"/>
        <w:contextualSpacing/>
        <w:rPr>
          <w:rFonts w:asciiTheme="minorHAnsi" w:hAnsiTheme="minorHAnsi"/>
        </w:rPr>
      </w:pPr>
      <w:r w:rsidRPr="0087003F">
        <w:rPr>
          <w:rFonts w:asciiTheme="minorHAnsi" w:hAnsiTheme="minorHAnsi"/>
          <w:b/>
          <w:bCs/>
        </w:rPr>
        <w:t>Findings:</w:t>
      </w:r>
      <w:r w:rsidR="003844DE" w:rsidRPr="0087003F">
        <w:rPr>
          <w:rFonts w:asciiTheme="minorHAnsi" w:hAnsiTheme="minorHAnsi"/>
        </w:rPr>
        <w:t xml:space="preserve"> </w:t>
      </w:r>
      <w:r w:rsidR="005A0E87" w:rsidRPr="0087003F">
        <w:rPr>
          <w:rFonts w:asciiTheme="minorHAnsi" w:hAnsiTheme="minorHAnsi"/>
        </w:rPr>
        <w:t xml:space="preserve">Two thirds of </w:t>
      </w:r>
      <w:r w:rsidR="003844DE" w:rsidRPr="0087003F">
        <w:rPr>
          <w:rFonts w:asciiTheme="minorHAnsi" w:hAnsiTheme="minorHAnsi"/>
        </w:rPr>
        <w:t xml:space="preserve">participants </w:t>
      </w:r>
      <w:r w:rsidR="00762980" w:rsidRPr="0087003F">
        <w:rPr>
          <w:rFonts w:asciiTheme="minorHAnsi" w:hAnsiTheme="minorHAnsi"/>
        </w:rPr>
        <w:t>felt since the PACE-UP trial they had an awareness of PA</w:t>
      </w:r>
      <w:r w:rsidR="003844DE" w:rsidRPr="0087003F">
        <w:rPr>
          <w:rFonts w:asciiTheme="minorHAnsi" w:hAnsiTheme="minorHAnsi"/>
        </w:rPr>
        <w:t xml:space="preserve">, with the pedometer reported as </w:t>
      </w:r>
      <w:r w:rsidR="00EB22CF" w:rsidRPr="0087003F">
        <w:rPr>
          <w:rFonts w:asciiTheme="minorHAnsi" w:hAnsiTheme="minorHAnsi"/>
        </w:rPr>
        <w:t>‘kick-starting</w:t>
      </w:r>
      <w:r w:rsidR="003844DE" w:rsidRPr="0087003F">
        <w:rPr>
          <w:rFonts w:asciiTheme="minorHAnsi" w:hAnsiTheme="minorHAnsi"/>
        </w:rPr>
        <w:t>’ regular activity</w:t>
      </w:r>
      <w:r w:rsidR="00EF4D79" w:rsidRPr="0087003F">
        <w:rPr>
          <w:rFonts w:asciiTheme="minorHAnsi" w:hAnsiTheme="minorHAnsi"/>
        </w:rPr>
        <w:t xml:space="preserve">, </w:t>
      </w:r>
      <w:r w:rsidR="00EC649A" w:rsidRPr="0087003F">
        <w:rPr>
          <w:rFonts w:asciiTheme="minorHAnsi" w:hAnsiTheme="minorHAnsi"/>
        </w:rPr>
        <w:t xml:space="preserve">and then </w:t>
      </w:r>
      <w:r w:rsidR="00CA278A" w:rsidRPr="0087003F">
        <w:rPr>
          <w:rFonts w:asciiTheme="minorHAnsi" w:hAnsiTheme="minorHAnsi"/>
        </w:rPr>
        <w:t>helped</w:t>
      </w:r>
      <w:r w:rsidR="00043769" w:rsidRPr="0087003F">
        <w:rPr>
          <w:rFonts w:asciiTheme="minorHAnsi" w:hAnsiTheme="minorHAnsi"/>
        </w:rPr>
        <w:t xml:space="preserve"> them</w:t>
      </w:r>
      <w:r w:rsidR="00CA278A" w:rsidRPr="0087003F">
        <w:rPr>
          <w:rFonts w:asciiTheme="minorHAnsi" w:hAnsiTheme="minorHAnsi"/>
        </w:rPr>
        <w:t xml:space="preserve"> </w:t>
      </w:r>
      <w:r w:rsidR="007322C7" w:rsidRPr="0087003F">
        <w:rPr>
          <w:rFonts w:asciiTheme="minorHAnsi" w:hAnsiTheme="minorHAnsi"/>
        </w:rPr>
        <w:t xml:space="preserve">to </w:t>
      </w:r>
      <w:r w:rsidR="00EC649A" w:rsidRPr="0087003F">
        <w:rPr>
          <w:rFonts w:asciiTheme="minorHAnsi" w:hAnsiTheme="minorHAnsi"/>
        </w:rPr>
        <w:t xml:space="preserve">maintain regular activity. </w:t>
      </w:r>
      <w:r w:rsidR="00B931F6" w:rsidRPr="0087003F">
        <w:rPr>
          <w:rFonts w:asciiTheme="minorHAnsi" w:hAnsiTheme="minorHAnsi"/>
        </w:rPr>
        <w:t>PA</w:t>
      </w:r>
      <w:r w:rsidR="003844DE" w:rsidRPr="0087003F">
        <w:rPr>
          <w:rFonts w:asciiTheme="minorHAnsi" w:hAnsiTheme="minorHAnsi"/>
        </w:rPr>
        <w:t xml:space="preserve"> </w:t>
      </w:r>
      <w:r w:rsidR="00174F69" w:rsidRPr="0087003F">
        <w:rPr>
          <w:rFonts w:asciiTheme="minorHAnsi" w:hAnsiTheme="minorHAnsi"/>
        </w:rPr>
        <w:t>facilitators</w:t>
      </w:r>
      <w:r w:rsidR="003844DE" w:rsidRPr="0087003F">
        <w:rPr>
          <w:rFonts w:asciiTheme="minorHAnsi" w:hAnsiTheme="minorHAnsi"/>
        </w:rPr>
        <w:t xml:space="preserve"> included: </w:t>
      </w:r>
      <w:r w:rsidR="00E22C75" w:rsidRPr="0087003F">
        <w:rPr>
          <w:rFonts w:asciiTheme="minorHAnsi" w:hAnsiTheme="minorHAnsi"/>
        </w:rPr>
        <w:t>maintaining good health</w:t>
      </w:r>
      <w:r w:rsidR="00322BAF" w:rsidRPr="0087003F">
        <w:rPr>
          <w:rFonts w:asciiTheme="minorHAnsi" w:hAnsiTheme="minorHAnsi"/>
        </w:rPr>
        <w:t>,</w:t>
      </w:r>
      <w:r w:rsidR="00ED38A9" w:rsidRPr="0087003F">
        <w:rPr>
          <w:rFonts w:asciiTheme="minorHAnsi" w:hAnsiTheme="minorHAnsi"/>
        </w:rPr>
        <w:t xml:space="preserve"> self-motivation</w:t>
      </w:r>
      <w:r w:rsidR="00322BAF" w:rsidRPr="0087003F">
        <w:rPr>
          <w:rFonts w:asciiTheme="minorHAnsi" w:hAnsiTheme="minorHAnsi"/>
        </w:rPr>
        <w:t>,</w:t>
      </w:r>
      <w:r w:rsidR="00BD3200" w:rsidRPr="0087003F">
        <w:rPr>
          <w:rFonts w:asciiTheme="minorHAnsi" w:hAnsiTheme="minorHAnsi"/>
        </w:rPr>
        <w:t xml:space="preserve"> </w:t>
      </w:r>
      <w:proofErr w:type="gramStart"/>
      <w:r w:rsidR="00ED38A9" w:rsidRPr="0087003F">
        <w:rPr>
          <w:rFonts w:asciiTheme="minorHAnsi" w:hAnsiTheme="minorHAnsi"/>
        </w:rPr>
        <w:t>social</w:t>
      </w:r>
      <w:proofErr w:type="gramEnd"/>
      <w:r w:rsidR="00ED38A9" w:rsidRPr="0087003F">
        <w:rPr>
          <w:rFonts w:asciiTheme="minorHAnsi" w:hAnsiTheme="minorHAnsi"/>
        </w:rPr>
        <w:t>-support and</w:t>
      </w:r>
      <w:r w:rsidR="003844DE" w:rsidRPr="0087003F">
        <w:rPr>
          <w:rFonts w:asciiTheme="minorHAnsi" w:hAnsiTheme="minorHAnsi"/>
        </w:rPr>
        <w:t xml:space="preserve"> </w:t>
      </w:r>
      <w:r w:rsidR="00E22C75" w:rsidRPr="0087003F">
        <w:rPr>
          <w:rFonts w:asciiTheme="minorHAnsi" w:hAnsiTheme="minorHAnsi"/>
        </w:rPr>
        <w:t>good weather</w:t>
      </w:r>
      <w:r w:rsidR="003844DE" w:rsidRPr="0087003F">
        <w:rPr>
          <w:rFonts w:asciiTheme="minorHAnsi" w:hAnsiTheme="minorHAnsi"/>
        </w:rPr>
        <w:t xml:space="preserve">. </w:t>
      </w:r>
      <w:r w:rsidR="00090128" w:rsidRPr="0087003F">
        <w:rPr>
          <w:rFonts w:asciiTheme="minorHAnsi" w:hAnsiTheme="minorHAnsi"/>
        </w:rPr>
        <w:t>Lack of time was the most frequently cited barrier. Other b</w:t>
      </w:r>
      <w:r w:rsidR="003844DE" w:rsidRPr="0087003F">
        <w:rPr>
          <w:rFonts w:asciiTheme="minorHAnsi" w:hAnsiTheme="minorHAnsi"/>
        </w:rPr>
        <w:t xml:space="preserve">arriers were </w:t>
      </w:r>
      <w:r w:rsidR="00F347E5" w:rsidRPr="0087003F">
        <w:rPr>
          <w:rFonts w:asciiTheme="minorHAnsi" w:hAnsiTheme="minorHAnsi"/>
        </w:rPr>
        <w:t xml:space="preserve">often </w:t>
      </w:r>
      <w:r w:rsidR="00F42FAE" w:rsidRPr="0087003F">
        <w:rPr>
          <w:rFonts w:asciiTheme="minorHAnsi" w:hAnsiTheme="minorHAnsi"/>
        </w:rPr>
        <w:t>the inverse of the</w:t>
      </w:r>
      <w:r w:rsidR="00090128" w:rsidRPr="0087003F">
        <w:rPr>
          <w:rFonts w:asciiTheme="minorHAnsi" w:hAnsiTheme="minorHAnsi"/>
        </w:rPr>
        <w:t xml:space="preserve"> facilitators</w:t>
      </w:r>
      <w:r w:rsidR="00965C03" w:rsidRPr="0087003F">
        <w:rPr>
          <w:rFonts w:asciiTheme="minorHAnsi" w:hAnsiTheme="minorHAnsi"/>
        </w:rPr>
        <w:t>;</w:t>
      </w:r>
      <w:r w:rsidR="00F42FAE" w:rsidRPr="0087003F">
        <w:rPr>
          <w:rFonts w:asciiTheme="minorHAnsi" w:hAnsiTheme="minorHAnsi"/>
        </w:rPr>
        <w:t xml:space="preserve"> for example</w:t>
      </w:r>
      <w:r w:rsidR="00965C03" w:rsidRPr="0087003F">
        <w:rPr>
          <w:rFonts w:asciiTheme="minorHAnsi" w:hAnsiTheme="minorHAnsi"/>
        </w:rPr>
        <w:t>,</w:t>
      </w:r>
      <w:r w:rsidR="00F42FAE" w:rsidRPr="0087003F">
        <w:rPr>
          <w:rFonts w:asciiTheme="minorHAnsi" w:hAnsiTheme="minorHAnsi"/>
        </w:rPr>
        <w:t xml:space="preserve"> poor health</w:t>
      </w:r>
      <w:r w:rsidR="00E26D88" w:rsidRPr="0087003F">
        <w:rPr>
          <w:rFonts w:asciiTheme="minorHAnsi" w:hAnsiTheme="minorHAnsi"/>
        </w:rPr>
        <w:t xml:space="preserve"> and</w:t>
      </w:r>
      <w:r w:rsidR="007322C7" w:rsidRPr="0087003F">
        <w:rPr>
          <w:rFonts w:asciiTheme="minorHAnsi" w:hAnsiTheme="minorHAnsi"/>
        </w:rPr>
        <w:t xml:space="preserve"> </w:t>
      </w:r>
      <w:r w:rsidR="003A336A" w:rsidRPr="0087003F">
        <w:rPr>
          <w:rFonts w:asciiTheme="minorHAnsi" w:hAnsiTheme="minorHAnsi"/>
        </w:rPr>
        <w:t>bad weather</w:t>
      </w:r>
      <w:r w:rsidR="00833007" w:rsidRPr="0087003F">
        <w:rPr>
          <w:rFonts w:asciiTheme="minorHAnsi" w:hAnsiTheme="minorHAnsi"/>
        </w:rPr>
        <w:t xml:space="preserve">. </w:t>
      </w:r>
      <w:r w:rsidR="003844DE" w:rsidRPr="0087003F">
        <w:rPr>
          <w:rFonts w:asciiTheme="minorHAnsi" w:hAnsiTheme="minorHAnsi"/>
        </w:rPr>
        <w:t>Participants</w:t>
      </w:r>
      <w:r w:rsidR="00A62057" w:rsidRPr="0087003F">
        <w:rPr>
          <w:rFonts w:asciiTheme="minorHAnsi" w:hAnsiTheme="minorHAnsi"/>
        </w:rPr>
        <w:t xml:space="preserve"> </w:t>
      </w:r>
      <w:r w:rsidR="00965C03" w:rsidRPr="0087003F">
        <w:rPr>
          <w:rFonts w:asciiTheme="minorHAnsi" w:hAnsiTheme="minorHAnsi"/>
        </w:rPr>
        <w:t xml:space="preserve">described </w:t>
      </w:r>
      <w:r w:rsidR="003844DE" w:rsidRPr="0087003F">
        <w:rPr>
          <w:rFonts w:asciiTheme="minorHAnsi" w:hAnsiTheme="minorHAnsi"/>
        </w:rPr>
        <w:t xml:space="preserve">the type of ‘top-up’ intervention they would find beneficial to aid PA maintenance </w:t>
      </w:r>
      <w:r w:rsidR="00965C03" w:rsidRPr="0087003F">
        <w:rPr>
          <w:rFonts w:asciiTheme="minorHAnsi" w:hAnsiTheme="minorHAnsi"/>
        </w:rPr>
        <w:t>(</w:t>
      </w:r>
      <w:r w:rsidR="003844DE" w:rsidRPr="0087003F">
        <w:rPr>
          <w:rFonts w:asciiTheme="minorHAnsi" w:hAnsiTheme="minorHAnsi"/>
        </w:rPr>
        <w:t>e.g., text messages</w:t>
      </w:r>
      <w:r w:rsidR="003D0581" w:rsidRPr="0087003F">
        <w:rPr>
          <w:rFonts w:asciiTheme="minorHAnsi" w:hAnsiTheme="minorHAnsi"/>
        </w:rPr>
        <w:t>, online resources</w:t>
      </w:r>
      <w:r w:rsidR="003844DE" w:rsidRPr="0087003F">
        <w:rPr>
          <w:rFonts w:asciiTheme="minorHAnsi" w:hAnsiTheme="minorHAnsi"/>
        </w:rPr>
        <w:t xml:space="preserve"> and walking groups</w:t>
      </w:r>
      <w:r w:rsidR="00965C03" w:rsidRPr="0087003F">
        <w:rPr>
          <w:rFonts w:asciiTheme="minorHAnsi" w:hAnsiTheme="minorHAnsi"/>
        </w:rPr>
        <w:t>)</w:t>
      </w:r>
      <w:r w:rsidR="003844DE" w:rsidRPr="0087003F">
        <w:rPr>
          <w:rFonts w:asciiTheme="minorHAnsi" w:hAnsiTheme="minorHAnsi"/>
        </w:rPr>
        <w:t>.</w:t>
      </w:r>
      <w:r w:rsidR="00F347E5" w:rsidRPr="0087003F">
        <w:rPr>
          <w:rFonts w:asciiTheme="minorHAnsi" w:hAnsiTheme="minorHAnsi"/>
        </w:rPr>
        <w:t xml:space="preserve"> </w:t>
      </w:r>
    </w:p>
    <w:p w14:paraId="6D43AF7F" w14:textId="77777777" w:rsidR="00882AFF" w:rsidRPr="0087003F" w:rsidRDefault="00882AFF" w:rsidP="00E44C0A">
      <w:pPr>
        <w:pStyle w:val="NormalWeb"/>
        <w:shd w:val="clear" w:color="auto" w:fill="FFFFFF"/>
        <w:spacing w:line="276" w:lineRule="auto"/>
        <w:contextualSpacing/>
        <w:rPr>
          <w:rFonts w:asciiTheme="minorHAnsi" w:hAnsiTheme="minorHAnsi"/>
        </w:rPr>
      </w:pPr>
    </w:p>
    <w:p w14:paraId="1585BEF5" w14:textId="77777777" w:rsidR="00882AFF" w:rsidRPr="0087003F" w:rsidRDefault="00882AFF" w:rsidP="00E44C0A">
      <w:pPr>
        <w:pStyle w:val="NormalWeb"/>
        <w:shd w:val="clear" w:color="auto" w:fill="FFFFFF"/>
        <w:spacing w:line="276" w:lineRule="auto"/>
        <w:contextualSpacing/>
        <w:rPr>
          <w:rFonts w:asciiTheme="minorHAnsi" w:hAnsiTheme="minorHAnsi"/>
        </w:rPr>
      </w:pPr>
    </w:p>
    <w:p w14:paraId="48956720" w14:textId="3DD3FBDB" w:rsidR="003844DE" w:rsidRPr="0087003F" w:rsidRDefault="00EF4D79" w:rsidP="00E44C0A">
      <w:pPr>
        <w:pStyle w:val="NormalWeb"/>
        <w:shd w:val="clear" w:color="auto" w:fill="FFFFFF"/>
        <w:spacing w:line="276" w:lineRule="auto"/>
        <w:contextualSpacing/>
        <w:rPr>
          <w:rFonts w:asciiTheme="minorHAnsi" w:hAnsiTheme="minorHAnsi"/>
        </w:rPr>
      </w:pPr>
      <w:r w:rsidRPr="0087003F">
        <w:rPr>
          <w:rFonts w:asciiTheme="minorHAnsi" w:hAnsiTheme="minorHAnsi"/>
          <w:b/>
        </w:rPr>
        <w:t>Conclusion:</w:t>
      </w:r>
      <w:r w:rsidRPr="0087003F">
        <w:rPr>
          <w:rFonts w:asciiTheme="minorHAnsi" w:hAnsiTheme="minorHAnsi"/>
        </w:rPr>
        <w:t xml:space="preserve"> </w:t>
      </w:r>
      <w:r w:rsidR="00174F69" w:rsidRPr="0087003F">
        <w:rPr>
          <w:rFonts w:asciiTheme="minorHAnsi" w:hAnsiTheme="minorHAnsi"/>
        </w:rPr>
        <w:t>A</w:t>
      </w:r>
      <w:r w:rsidR="003844DE" w:rsidRPr="0087003F">
        <w:rPr>
          <w:rFonts w:asciiTheme="minorHAnsi" w:hAnsiTheme="minorHAnsi"/>
        </w:rPr>
        <w:t xml:space="preserve"> challenge for future </w:t>
      </w:r>
      <w:r w:rsidRPr="0087003F">
        <w:rPr>
          <w:rFonts w:asciiTheme="minorHAnsi" w:hAnsiTheme="minorHAnsi"/>
        </w:rPr>
        <w:t xml:space="preserve">PA </w:t>
      </w:r>
      <w:r w:rsidR="003844DE" w:rsidRPr="0087003F">
        <w:rPr>
          <w:rFonts w:asciiTheme="minorHAnsi" w:hAnsiTheme="minorHAnsi"/>
        </w:rPr>
        <w:t xml:space="preserve">interventions is to transform barriers </w:t>
      </w:r>
      <w:r w:rsidR="00CA278A" w:rsidRPr="0087003F">
        <w:rPr>
          <w:rFonts w:asciiTheme="minorHAnsi" w:hAnsiTheme="minorHAnsi"/>
        </w:rPr>
        <w:t>in</w:t>
      </w:r>
      <w:r w:rsidR="003844DE" w:rsidRPr="0087003F">
        <w:rPr>
          <w:rFonts w:asciiTheme="minorHAnsi" w:hAnsiTheme="minorHAnsi"/>
        </w:rPr>
        <w:t>to facilitators</w:t>
      </w:r>
      <w:r w:rsidR="00965C03" w:rsidRPr="0087003F">
        <w:rPr>
          <w:rFonts w:asciiTheme="minorHAnsi" w:hAnsiTheme="minorHAnsi"/>
        </w:rPr>
        <w:t>;</w:t>
      </w:r>
      <w:r w:rsidR="003844DE" w:rsidRPr="0087003F">
        <w:rPr>
          <w:rFonts w:asciiTheme="minorHAnsi" w:hAnsiTheme="minorHAnsi"/>
        </w:rPr>
        <w:t xml:space="preserve"> for example</w:t>
      </w:r>
      <w:r w:rsidR="00965C03" w:rsidRPr="0087003F">
        <w:rPr>
          <w:rFonts w:asciiTheme="minorHAnsi" w:hAnsiTheme="minorHAnsi"/>
        </w:rPr>
        <w:t>,</w:t>
      </w:r>
      <w:r w:rsidR="003844DE" w:rsidRPr="0087003F">
        <w:rPr>
          <w:rFonts w:asciiTheme="minorHAnsi" w:hAnsiTheme="minorHAnsi"/>
        </w:rPr>
        <w:t xml:space="preserve"> </w:t>
      </w:r>
      <w:r w:rsidR="00EC649A" w:rsidRPr="0087003F">
        <w:rPr>
          <w:rFonts w:asciiTheme="minorHAnsi" w:hAnsiTheme="minorHAnsi"/>
        </w:rPr>
        <w:t xml:space="preserve">educating </w:t>
      </w:r>
      <w:r w:rsidR="00354D82" w:rsidRPr="0087003F">
        <w:rPr>
          <w:rFonts w:asciiTheme="minorHAnsi" w:hAnsiTheme="minorHAnsi"/>
        </w:rPr>
        <w:t xml:space="preserve">trial </w:t>
      </w:r>
      <w:r w:rsidR="00EC649A" w:rsidRPr="0087003F">
        <w:rPr>
          <w:rFonts w:asciiTheme="minorHAnsi" w:hAnsiTheme="minorHAnsi"/>
        </w:rPr>
        <w:t xml:space="preserve">participants about </w:t>
      </w:r>
      <w:r w:rsidR="003844DE" w:rsidRPr="0087003F">
        <w:rPr>
          <w:rFonts w:asciiTheme="minorHAnsi" w:hAnsiTheme="minorHAnsi"/>
        </w:rPr>
        <w:t xml:space="preserve">the value of </w:t>
      </w:r>
      <w:r w:rsidR="00B931F6" w:rsidRPr="0087003F">
        <w:rPr>
          <w:rFonts w:asciiTheme="minorHAnsi" w:hAnsiTheme="minorHAnsi"/>
        </w:rPr>
        <w:t>PA</w:t>
      </w:r>
      <w:r w:rsidR="003844DE" w:rsidRPr="0087003F">
        <w:rPr>
          <w:rFonts w:asciiTheme="minorHAnsi" w:hAnsiTheme="minorHAnsi"/>
        </w:rPr>
        <w:t xml:space="preserve"> for many chronic health conditions to change this from inhibiting to promoting </w:t>
      </w:r>
      <w:r w:rsidR="00B931F6" w:rsidRPr="0087003F">
        <w:rPr>
          <w:rFonts w:asciiTheme="minorHAnsi" w:hAnsiTheme="minorHAnsi"/>
        </w:rPr>
        <w:t>PA</w:t>
      </w:r>
      <w:r w:rsidR="003844DE" w:rsidRPr="0087003F">
        <w:rPr>
          <w:rFonts w:asciiTheme="minorHAnsi" w:hAnsiTheme="minorHAnsi"/>
        </w:rPr>
        <w:t xml:space="preserve">. Participants provided ideas for encouraging </w:t>
      </w:r>
      <w:r w:rsidR="00B931F6" w:rsidRPr="0087003F">
        <w:rPr>
          <w:rFonts w:asciiTheme="minorHAnsi" w:hAnsiTheme="minorHAnsi"/>
        </w:rPr>
        <w:t>PA</w:t>
      </w:r>
      <w:r w:rsidR="003844DE" w:rsidRPr="0087003F">
        <w:rPr>
          <w:rFonts w:asciiTheme="minorHAnsi" w:hAnsiTheme="minorHAnsi"/>
        </w:rPr>
        <w:t xml:space="preserve"> maintenance</w:t>
      </w:r>
      <w:r w:rsidRPr="0087003F">
        <w:rPr>
          <w:rFonts w:asciiTheme="minorHAnsi" w:hAnsiTheme="minorHAnsi"/>
        </w:rPr>
        <w:t xml:space="preserve"> which could be incorporated into future interventions</w:t>
      </w:r>
      <w:r w:rsidR="003844DE" w:rsidRPr="0087003F">
        <w:rPr>
          <w:rFonts w:asciiTheme="minorHAnsi" w:hAnsiTheme="minorHAnsi"/>
        </w:rPr>
        <w:t>.</w:t>
      </w:r>
    </w:p>
    <w:p w14:paraId="1D409CF2" w14:textId="77777777" w:rsidR="00544C55" w:rsidRPr="0087003F" w:rsidRDefault="00544C55" w:rsidP="00E44C0A">
      <w:pPr>
        <w:spacing w:line="276" w:lineRule="auto"/>
        <w:contextualSpacing/>
        <w:rPr>
          <w:rFonts w:cs="Times New Roman"/>
          <w:sz w:val="24"/>
          <w:szCs w:val="24"/>
          <w:lang w:eastAsia="en-GB"/>
        </w:rPr>
      </w:pPr>
    </w:p>
    <w:p w14:paraId="3C646D9F" w14:textId="77777777" w:rsidR="000F6635" w:rsidRPr="0087003F" w:rsidRDefault="000F6635" w:rsidP="00E44C0A">
      <w:pPr>
        <w:spacing w:line="276" w:lineRule="auto"/>
        <w:contextualSpacing/>
        <w:rPr>
          <w:rFonts w:cs="Times New Roman"/>
          <w:sz w:val="24"/>
          <w:szCs w:val="24"/>
          <w:lang w:eastAsia="en-GB"/>
        </w:rPr>
      </w:pPr>
    </w:p>
    <w:p w14:paraId="6CAD8CF7" w14:textId="77777777" w:rsidR="000F6635" w:rsidRPr="0087003F" w:rsidRDefault="000F6635" w:rsidP="00E44C0A">
      <w:pPr>
        <w:spacing w:line="276" w:lineRule="auto"/>
        <w:contextualSpacing/>
        <w:rPr>
          <w:rFonts w:cs="Times New Roman"/>
          <w:sz w:val="24"/>
          <w:szCs w:val="24"/>
          <w:lang w:eastAsia="en-GB"/>
        </w:rPr>
      </w:pPr>
    </w:p>
    <w:p w14:paraId="48F2EB67" w14:textId="77777777" w:rsidR="000F6635" w:rsidRPr="0087003F" w:rsidRDefault="000F6635" w:rsidP="00E44C0A">
      <w:pPr>
        <w:spacing w:line="276" w:lineRule="auto"/>
        <w:contextualSpacing/>
        <w:rPr>
          <w:rFonts w:cs="Times New Roman"/>
          <w:sz w:val="24"/>
          <w:szCs w:val="24"/>
          <w:lang w:eastAsia="en-GB"/>
        </w:rPr>
      </w:pPr>
    </w:p>
    <w:p w14:paraId="3F8F9B92" w14:textId="77777777" w:rsidR="000F6635" w:rsidRPr="0087003F" w:rsidRDefault="000F6635" w:rsidP="00E44C0A">
      <w:pPr>
        <w:spacing w:line="276" w:lineRule="auto"/>
        <w:contextualSpacing/>
        <w:rPr>
          <w:rFonts w:cs="Times New Roman"/>
          <w:sz w:val="24"/>
          <w:szCs w:val="24"/>
          <w:lang w:eastAsia="en-GB"/>
        </w:rPr>
      </w:pPr>
    </w:p>
    <w:p w14:paraId="7E59D175" w14:textId="77777777" w:rsidR="000F6635" w:rsidRPr="0087003F" w:rsidRDefault="000F6635" w:rsidP="00E44C0A">
      <w:pPr>
        <w:spacing w:line="276" w:lineRule="auto"/>
        <w:contextualSpacing/>
        <w:rPr>
          <w:rFonts w:cs="Times New Roman"/>
          <w:sz w:val="24"/>
          <w:szCs w:val="24"/>
          <w:lang w:eastAsia="en-GB"/>
        </w:rPr>
      </w:pPr>
    </w:p>
    <w:p w14:paraId="24BA6741" w14:textId="77777777" w:rsidR="000F6635" w:rsidRPr="0087003F" w:rsidRDefault="000F6635" w:rsidP="00E44C0A">
      <w:pPr>
        <w:spacing w:line="276" w:lineRule="auto"/>
        <w:contextualSpacing/>
        <w:rPr>
          <w:rFonts w:cs="Times New Roman"/>
          <w:sz w:val="24"/>
          <w:szCs w:val="24"/>
          <w:lang w:eastAsia="en-GB"/>
        </w:rPr>
      </w:pPr>
    </w:p>
    <w:p w14:paraId="2C0FF109" w14:textId="77777777" w:rsidR="00004E28" w:rsidRPr="0087003F" w:rsidRDefault="003844DE" w:rsidP="00E44C0A">
      <w:pPr>
        <w:spacing w:line="276" w:lineRule="auto"/>
        <w:contextualSpacing/>
        <w:rPr>
          <w:b/>
          <w:sz w:val="24"/>
          <w:szCs w:val="24"/>
        </w:rPr>
      </w:pPr>
      <w:r w:rsidRPr="0087003F">
        <w:rPr>
          <w:b/>
          <w:sz w:val="24"/>
          <w:szCs w:val="24"/>
        </w:rPr>
        <w:lastRenderedPageBreak/>
        <w:t xml:space="preserve">Introduction </w:t>
      </w:r>
    </w:p>
    <w:p w14:paraId="2BA193A7" w14:textId="77777777" w:rsidR="00882AFF" w:rsidRPr="0087003F" w:rsidRDefault="00882AFF" w:rsidP="00E44C0A">
      <w:pPr>
        <w:spacing w:line="276" w:lineRule="auto"/>
        <w:contextualSpacing/>
        <w:rPr>
          <w:b/>
          <w:sz w:val="24"/>
          <w:szCs w:val="24"/>
        </w:rPr>
      </w:pPr>
    </w:p>
    <w:p w14:paraId="5C686F3B" w14:textId="77777777" w:rsidR="00882AFF" w:rsidRPr="0087003F" w:rsidRDefault="00882AFF" w:rsidP="00E44C0A">
      <w:pPr>
        <w:spacing w:line="276" w:lineRule="auto"/>
        <w:contextualSpacing/>
        <w:rPr>
          <w:b/>
          <w:sz w:val="24"/>
          <w:szCs w:val="24"/>
        </w:rPr>
      </w:pPr>
    </w:p>
    <w:p w14:paraId="64381D3D" w14:textId="77777777" w:rsidR="00004E28" w:rsidRPr="0087003F" w:rsidRDefault="009C1C13" w:rsidP="00E44C0A">
      <w:pPr>
        <w:spacing w:line="276" w:lineRule="auto"/>
        <w:contextualSpacing/>
        <w:rPr>
          <w:b/>
          <w:sz w:val="24"/>
          <w:szCs w:val="24"/>
        </w:rPr>
      </w:pPr>
      <w:r w:rsidRPr="0087003F">
        <w:rPr>
          <w:sz w:val="24"/>
          <w:szCs w:val="24"/>
        </w:rPr>
        <w:t>A</w:t>
      </w:r>
      <w:r w:rsidR="003844DE" w:rsidRPr="0087003F">
        <w:rPr>
          <w:sz w:val="24"/>
          <w:szCs w:val="24"/>
        </w:rPr>
        <w:t xml:space="preserve">dults who engage in regular </w:t>
      </w:r>
      <w:r w:rsidR="00E343E1" w:rsidRPr="0087003F">
        <w:rPr>
          <w:sz w:val="24"/>
          <w:szCs w:val="24"/>
        </w:rPr>
        <w:t>p</w:t>
      </w:r>
      <w:r w:rsidR="003844DE" w:rsidRPr="0087003F">
        <w:rPr>
          <w:sz w:val="24"/>
          <w:szCs w:val="24"/>
        </w:rPr>
        <w:t xml:space="preserve">hysical </w:t>
      </w:r>
      <w:r w:rsidR="00E343E1" w:rsidRPr="0087003F">
        <w:rPr>
          <w:sz w:val="24"/>
          <w:szCs w:val="24"/>
        </w:rPr>
        <w:t>a</w:t>
      </w:r>
      <w:r w:rsidR="003844DE" w:rsidRPr="0087003F">
        <w:rPr>
          <w:sz w:val="24"/>
          <w:szCs w:val="24"/>
        </w:rPr>
        <w:t>ctivity (PA) have lower rates of diabetes, obesity, hypertension, depression, stroke, cardiovascular disease and premature death</w:t>
      </w:r>
      <w:r w:rsidR="00D82024" w:rsidRPr="0087003F">
        <w:rPr>
          <w:sz w:val="24"/>
          <w:szCs w:val="24"/>
        </w:rPr>
        <w:t xml:space="preserve">  </w:t>
      </w:r>
      <w:r w:rsidR="00226761" w:rsidRPr="0087003F">
        <w:rPr>
          <w:sz w:val="24"/>
          <w:szCs w:val="24"/>
        </w:rPr>
        <w:fldChar w:fldCharType="begin"/>
      </w:r>
      <w:r w:rsidR="00226761" w:rsidRPr="0087003F">
        <w:rPr>
          <w:sz w:val="24"/>
          <w:szCs w:val="24"/>
        </w:rPr>
        <w:instrText xml:space="preserve"> ADDIN EN.CITE &lt;EndNote&gt;&lt;Cite&gt;&lt;Author&gt;Lee&lt;/Author&gt;&lt;Year&gt;2012&lt;/Year&gt;&lt;RecNum&gt;57&lt;/RecNum&gt;&lt;DisplayText&gt;(Lee et al., 2012)&lt;/DisplayText&gt;&lt;record&gt;&lt;rec-number&gt;57&lt;/rec-number&gt;&lt;foreign-keys&gt;&lt;key app="EN" db-id="vpsdf5pdx5vr5deav9qxvwthzf9sexsrtrpa" timestamp="1476106197"&gt;57&lt;/key&gt;&lt;/foreign-keys&gt;&lt;ref-type name="Journal Article"&gt;17&lt;/ref-type&gt;&lt;contributors&gt;&lt;authors&gt;&lt;author&gt;Lee, I. Min&lt;/author&gt;&lt;author&gt;Shiroma, Eric J.&lt;/author&gt;&lt;author&gt;Lobelo, Felipe&lt;/author&gt;&lt;author&gt;Puska, Pekka&lt;/author&gt;&lt;author&gt;Blair, Steven N.&lt;/author&gt;&lt;author&gt;Katzmarzyk, Peter T.&lt;/author&gt;&lt;/authors&gt;&lt;/contributors&gt;&lt;titles&gt;&lt;title&gt;Impact of Physical Inactivity on the World’s Major Non-Communicable Diseases&lt;/title&gt;&lt;secondary-title&gt;Lancet&lt;/secondary-title&gt;&lt;/titles&gt;&lt;periodical&gt;&lt;full-title&gt;Lancet&lt;/full-title&gt;&lt;/periodical&gt;&lt;pages&gt;219-229&lt;/pages&gt;&lt;volume&gt;380&lt;/volume&gt;&lt;number&gt;9838&lt;/number&gt;&lt;dates&gt;&lt;year&gt;2012&lt;/year&gt;&lt;/dates&gt;&lt;isbn&gt;0140-6736&amp;#xD;1474-547X&lt;/isbn&gt;&lt;accession-num&gt;PMC3645500&lt;/accession-num&gt;&lt;urls&gt;&lt;related-urls&gt;&lt;url&gt;http://www.ncbi.nlm.nih.gov/pmc/articles/PMC3645500/&lt;/url&gt;&lt;/related-urls&gt;&lt;/urls&gt;&lt;electronic-resource-num&gt;10.1016/S0140-6736(12)61031-9&lt;/electronic-resource-num&gt;&lt;remote-database-name&gt;PMC&lt;/remote-database-name&gt;&lt;/record&gt;&lt;/Cite&gt;&lt;/EndNote&gt;</w:instrText>
      </w:r>
      <w:r w:rsidR="00226761" w:rsidRPr="0087003F">
        <w:rPr>
          <w:sz w:val="24"/>
          <w:szCs w:val="24"/>
        </w:rPr>
        <w:fldChar w:fldCharType="separate"/>
      </w:r>
      <w:r w:rsidR="00226761" w:rsidRPr="0087003F">
        <w:rPr>
          <w:noProof/>
          <w:sz w:val="24"/>
          <w:szCs w:val="24"/>
        </w:rPr>
        <w:t>(Lee et al., 2012)</w:t>
      </w:r>
      <w:r w:rsidR="00226761" w:rsidRPr="0087003F">
        <w:rPr>
          <w:sz w:val="24"/>
          <w:szCs w:val="24"/>
        </w:rPr>
        <w:fldChar w:fldCharType="end"/>
      </w:r>
      <w:r w:rsidR="00226761" w:rsidRPr="0087003F">
        <w:rPr>
          <w:sz w:val="24"/>
          <w:szCs w:val="24"/>
        </w:rPr>
        <w:t>.</w:t>
      </w:r>
      <w:r w:rsidR="00D50893" w:rsidRPr="0087003F">
        <w:rPr>
          <w:sz w:val="24"/>
          <w:szCs w:val="24"/>
        </w:rPr>
        <w:t xml:space="preserve"> </w:t>
      </w:r>
      <w:r w:rsidRPr="0087003F">
        <w:rPr>
          <w:sz w:val="24"/>
          <w:szCs w:val="24"/>
        </w:rPr>
        <w:t xml:space="preserve">For </w:t>
      </w:r>
      <w:r w:rsidR="00CA278A" w:rsidRPr="0087003F">
        <w:rPr>
          <w:sz w:val="24"/>
          <w:szCs w:val="24"/>
        </w:rPr>
        <w:t>adults and older adults</w:t>
      </w:r>
      <w:r w:rsidR="00E343E1" w:rsidRPr="0087003F">
        <w:rPr>
          <w:sz w:val="24"/>
          <w:szCs w:val="24"/>
        </w:rPr>
        <w:t xml:space="preserve"> the recommend</w:t>
      </w:r>
      <w:r w:rsidRPr="0087003F">
        <w:rPr>
          <w:sz w:val="24"/>
          <w:szCs w:val="24"/>
        </w:rPr>
        <w:t>ed level of PA</w:t>
      </w:r>
      <w:r w:rsidR="00E343E1" w:rsidRPr="0087003F">
        <w:rPr>
          <w:sz w:val="24"/>
          <w:szCs w:val="24"/>
        </w:rPr>
        <w:t xml:space="preserve"> is</w:t>
      </w:r>
      <w:r w:rsidR="00F20562" w:rsidRPr="0087003F">
        <w:rPr>
          <w:sz w:val="24"/>
          <w:szCs w:val="24"/>
        </w:rPr>
        <w:t xml:space="preserve"> </w:t>
      </w:r>
      <w:r w:rsidR="00CA278A" w:rsidRPr="0087003F">
        <w:rPr>
          <w:sz w:val="24"/>
          <w:szCs w:val="24"/>
        </w:rPr>
        <w:t xml:space="preserve">at least </w:t>
      </w:r>
      <w:r w:rsidR="003844DE" w:rsidRPr="0087003F">
        <w:rPr>
          <w:sz w:val="24"/>
          <w:szCs w:val="24"/>
        </w:rPr>
        <w:t>150 minutes of moderate</w:t>
      </w:r>
      <w:r w:rsidR="002B11B0" w:rsidRPr="0087003F">
        <w:rPr>
          <w:sz w:val="24"/>
          <w:szCs w:val="24"/>
        </w:rPr>
        <w:t>-to-vigorous</w:t>
      </w:r>
      <w:r w:rsidR="003844DE" w:rsidRPr="0087003F">
        <w:rPr>
          <w:sz w:val="24"/>
          <w:szCs w:val="24"/>
        </w:rPr>
        <w:t xml:space="preserve"> physical activity</w:t>
      </w:r>
      <w:r w:rsidR="002B11B0" w:rsidRPr="0087003F">
        <w:rPr>
          <w:sz w:val="24"/>
          <w:szCs w:val="24"/>
        </w:rPr>
        <w:t xml:space="preserve"> (MVPA)</w:t>
      </w:r>
      <w:r w:rsidR="00CA278A" w:rsidRPr="0087003F">
        <w:rPr>
          <w:sz w:val="24"/>
          <w:szCs w:val="24"/>
        </w:rPr>
        <w:t xml:space="preserve"> or 75 minutes of vigorous PA weekly, or a combination of both, </w:t>
      </w:r>
      <w:r w:rsidR="009A0B5D" w:rsidRPr="0087003F">
        <w:rPr>
          <w:sz w:val="24"/>
          <w:szCs w:val="24"/>
        </w:rPr>
        <w:t>which can be achieved in</w:t>
      </w:r>
      <w:r w:rsidR="00CA278A" w:rsidRPr="0087003F">
        <w:rPr>
          <w:sz w:val="24"/>
          <w:szCs w:val="24"/>
        </w:rPr>
        <w:t xml:space="preserve"> 10 minute bouts</w:t>
      </w:r>
      <w:r w:rsidR="00D34D93" w:rsidRPr="0087003F">
        <w:rPr>
          <w:sz w:val="24"/>
          <w:szCs w:val="24"/>
        </w:rPr>
        <w:t xml:space="preserve"> </w:t>
      </w:r>
      <w:r w:rsidR="00CA278A" w:rsidRPr="0087003F">
        <w:rPr>
          <w:sz w:val="24"/>
          <w:szCs w:val="24"/>
        </w:rPr>
        <w:t>(</w:t>
      </w:r>
      <w:r w:rsidR="00F20562" w:rsidRPr="0087003F">
        <w:rPr>
          <w:sz w:val="24"/>
          <w:szCs w:val="24"/>
        </w:rPr>
        <w:t>Department of Health (</w:t>
      </w:r>
      <w:proofErr w:type="spellStart"/>
      <w:r w:rsidR="00F20562" w:rsidRPr="0087003F">
        <w:rPr>
          <w:sz w:val="24"/>
          <w:szCs w:val="24"/>
        </w:rPr>
        <w:t>DoH</w:t>
      </w:r>
      <w:proofErr w:type="spellEnd"/>
      <w:r w:rsidR="00F20562" w:rsidRPr="0087003F">
        <w:rPr>
          <w:sz w:val="24"/>
          <w:szCs w:val="24"/>
        </w:rPr>
        <w:t xml:space="preserve">) </w:t>
      </w:r>
      <w:r w:rsidR="00CA278A" w:rsidRPr="0087003F">
        <w:rPr>
          <w:sz w:val="24"/>
          <w:szCs w:val="24"/>
        </w:rPr>
        <w:t>2011</w:t>
      </w:r>
      <w:r w:rsidR="002E424E" w:rsidRPr="0087003F">
        <w:rPr>
          <w:sz w:val="24"/>
          <w:szCs w:val="24"/>
        </w:rPr>
        <w:t xml:space="preserve"> </w:t>
      </w:r>
      <w:r w:rsidR="002E424E" w:rsidRPr="0087003F">
        <w:rPr>
          <w:sz w:val="24"/>
          <w:szCs w:val="24"/>
        </w:rPr>
        <w:fldChar w:fldCharType="begin"/>
      </w:r>
      <w:r w:rsidR="00257527" w:rsidRPr="0087003F">
        <w:rPr>
          <w:sz w:val="24"/>
          <w:szCs w:val="24"/>
        </w:rPr>
        <w:instrText xml:space="preserve"> ADDIN EN.CITE &lt;EndNote&gt;&lt;Cite&gt;&lt;RecNum&gt;56&lt;/RecNum&gt;&lt;record&gt;&lt;rec-number&gt;56&lt;/rec-number&gt;&lt;foreign-keys&gt;&lt;key app="EN" db-id="vpsdf5pdx5vr5deav9qxvwthzf9sexsrtrpa" timestamp="1476105758"&gt;56&lt;/key&gt;&lt;/foreign-keys&gt;&lt;ref-type name="Journal Article"&gt;17&lt;/ref-type&gt;&lt;contributors&gt;&lt;/contributors&gt;&lt;titles&gt;&lt;title&gt;Department of Health. Start Active, Stay Active: A report on physical activity for health from the four home countries&amp;apos; Chief Medical Officers., 2011.&lt;/title&gt;&lt;/titles&gt;&lt;dates&gt;&lt;/dates&gt;&lt;urls&gt;&lt;related-urls&gt;&lt;url&gt;Available at: http://www.dh.gov.uk/en/Publicationsandstatistics/Publications/PublicationsPolicyAndGuidance/DH_128209 &lt;/url&gt;&lt;/related-urls&gt;&lt;/urls&gt;&lt;/record&gt;&lt;/Cite&gt;&lt;Cite&gt;&lt;RecNum&gt;56&lt;/RecNum&gt;&lt;record&gt;&lt;rec-number&gt;56&lt;/rec-number&gt;&lt;foreign-keys&gt;&lt;key app="EN" db-id="vpsdf5pdx5vr5deav9qxvwthzf9sexsrtrpa" timestamp="1476105758"&gt;56&lt;/key&gt;&lt;/foreign-keys&gt;&lt;ref-type name="Journal Article"&gt;17&lt;/ref-type&gt;&lt;contributors&gt;&lt;/contributors&gt;&lt;titles&gt;&lt;title&gt;Department of Health. Start Active, Stay Active: A report on physical activity for health from the four home countries&amp;apos; Chief Medical Officers., 2011.&lt;/title&gt;&lt;/titles&gt;&lt;dates&gt;&lt;/dates&gt;&lt;urls&gt;&lt;related-urls&gt;&lt;url&gt;Available at: http://www.dh.gov.uk/en/Publicationsandstatistics/Publications/PublicationsPolicyAndGuidance/DH_128209 &lt;/url&gt;&lt;/related-urls&gt;&lt;/urls&gt;&lt;/record&gt;&lt;/Cite&gt;&lt;/EndNote&gt;</w:instrText>
      </w:r>
      <w:r w:rsidR="002E424E" w:rsidRPr="0087003F">
        <w:rPr>
          <w:sz w:val="24"/>
          <w:szCs w:val="24"/>
        </w:rPr>
        <w:fldChar w:fldCharType="end"/>
      </w:r>
      <w:r w:rsidR="00CA278A" w:rsidRPr="0087003F">
        <w:rPr>
          <w:sz w:val="24"/>
          <w:szCs w:val="24"/>
        </w:rPr>
        <w:t>, World Health Organisation</w:t>
      </w:r>
      <w:r w:rsidR="00F65808" w:rsidRPr="0087003F">
        <w:rPr>
          <w:sz w:val="24"/>
          <w:szCs w:val="24"/>
        </w:rPr>
        <w:t>.</w:t>
      </w:r>
      <w:r w:rsidR="00CA278A" w:rsidRPr="0087003F">
        <w:rPr>
          <w:sz w:val="24"/>
          <w:szCs w:val="24"/>
        </w:rPr>
        <w:t xml:space="preserve"> Global Recommendations on Physical Activity for Health 2010</w:t>
      </w:r>
      <w:r w:rsidR="002E424E" w:rsidRPr="0087003F">
        <w:rPr>
          <w:sz w:val="24"/>
          <w:szCs w:val="24"/>
        </w:rPr>
        <w:t xml:space="preserve"> </w:t>
      </w:r>
      <w:r w:rsidR="002E424E" w:rsidRPr="0087003F">
        <w:rPr>
          <w:sz w:val="24"/>
          <w:szCs w:val="24"/>
        </w:rPr>
        <w:fldChar w:fldCharType="begin"/>
      </w:r>
      <w:r w:rsidR="00257527" w:rsidRPr="0087003F">
        <w:rPr>
          <w:sz w:val="24"/>
          <w:szCs w:val="24"/>
        </w:rPr>
        <w:instrText xml:space="preserve"> ADDIN EN.CITE &lt;EndNote&gt;&lt;Cite&gt;&lt;RecNum&gt;148&lt;/RecNum&gt;&lt;record&gt;&lt;rec-number&gt;148&lt;/rec-number&gt;&lt;foreign-keys&gt;&lt;key app="EN" db-id="vpsdf5pdx5vr5deav9qxvwthzf9sexsrtrpa" timestamp="1481811081"&gt;148&lt;/key&gt;&lt;/foreign-keys&gt;&lt;ref-type name="Journal Article"&gt;17&lt;/ref-type&gt;&lt;contributors&gt;&lt;/contributors&gt;&lt;titles&gt;&lt;title&gt;World Health Organisation. Global Recommendations on Physical Activity for Health, 2010.&lt;/title&gt;&lt;/titles&gt;&lt;dates&gt;&lt;/dates&gt;&lt;urls&gt;&lt;/urls&gt;&lt;/record&gt;&lt;/Cite&gt;&lt;/EndNote&gt;</w:instrText>
      </w:r>
      <w:r w:rsidR="002E424E" w:rsidRPr="0087003F">
        <w:rPr>
          <w:sz w:val="24"/>
          <w:szCs w:val="24"/>
        </w:rPr>
        <w:fldChar w:fldCharType="end"/>
      </w:r>
      <w:r w:rsidR="00CA278A" w:rsidRPr="0087003F">
        <w:rPr>
          <w:sz w:val="24"/>
          <w:szCs w:val="24"/>
        </w:rPr>
        <w:t>).</w:t>
      </w:r>
      <w:r w:rsidR="00E51837" w:rsidRPr="0087003F">
        <w:rPr>
          <w:sz w:val="24"/>
          <w:szCs w:val="24"/>
        </w:rPr>
        <w:t xml:space="preserve"> Levels of PA decrease with age. This is pertinent issue as PA can also help prevent loss of independence, frailty and cognitive decline in older adults </w:t>
      </w:r>
      <w:r w:rsidR="00E51837" w:rsidRPr="0087003F">
        <w:rPr>
          <w:sz w:val="24"/>
          <w:szCs w:val="24"/>
        </w:rPr>
        <w:fldChar w:fldCharType="begin"/>
      </w:r>
      <w:r w:rsidR="00E51837" w:rsidRPr="0087003F">
        <w:rPr>
          <w:sz w:val="24"/>
          <w:szCs w:val="24"/>
        </w:rPr>
        <w:instrText xml:space="preserve"> ADDIN EN.CITE &lt;EndNote&gt;&lt;Cite&gt;&lt;Author&gt;McGowan&lt;/Author&gt;&lt;Year&gt;2017&lt;/Year&gt;&lt;RecNum&gt;212&lt;/RecNum&gt;&lt;DisplayText&gt;(McGowan et al., 2017)&lt;/DisplayText&gt;&lt;record&gt;&lt;rec-number&gt;212&lt;/rec-number&gt;&lt;foreign-keys&gt;&lt;key app="EN" db-id="vpsdf5pdx5vr5deav9qxvwthzf9sexsrtrpa" timestamp="1493214663"&gt;212&lt;/key&gt;&lt;/foreign-keys&gt;&lt;ref-type name="Journal Article"&gt;17&lt;/ref-type&gt;&lt;contributors&gt;&lt;authors&gt;&lt;author&gt;McGowan, Laura&lt;/author&gt;&lt;author&gt;Devereux-Fitzgerald, Angela&lt;/author&gt;&lt;author&gt;Powell, Rachael&lt;/author&gt;&lt;author&gt;French, David P.&lt;/author&gt;&lt;/authors&gt;&lt;/contributors&gt;&lt;titles&gt;&lt;title&gt;How acceptable do older adults find the concept of being physically active? A systematic review and meta-synthesis&lt;/title&gt;&lt;secondary-title&gt;International Review of Sport and Exercise Psychology&lt;/secondary-title&gt;&lt;/titles&gt;&lt;periodical&gt;&lt;full-title&gt;International Review of Sport and Exercise Psychology&lt;/full-title&gt;&lt;/periodical&gt;&lt;pages&gt;1-24&lt;/pages&gt;&lt;dates&gt;&lt;year&gt;2017&lt;/year&gt;&lt;/dates&gt;&lt;publisher&gt;Routledge&lt;/publisher&gt;&lt;isbn&gt;1750-984X&lt;/isbn&gt;&lt;urls&gt;&lt;related-urls&gt;&lt;url&gt;http://dx.doi.org/10.1080/1750984X.2016.1272705&lt;/url&gt;&lt;/related-urls&gt;&lt;/urls&gt;&lt;electronic-resource-num&gt;10.1080/1750984X.2016.1272705&lt;/electronic-resource-num&gt;&lt;/record&gt;&lt;/Cite&gt;&lt;/EndNote&gt;</w:instrText>
      </w:r>
      <w:r w:rsidR="00E51837" w:rsidRPr="0087003F">
        <w:rPr>
          <w:sz w:val="24"/>
          <w:szCs w:val="24"/>
        </w:rPr>
        <w:fldChar w:fldCharType="separate"/>
      </w:r>
      <w:r w:rsidR="00E51837" w:rsidRPr="0087003F">
        <w:rPr>
          <w:noProof/>
          <w:sz w:val="24"/>
          <w:szCs w:val="24"/>
        </w:rPr>
        <w:t>(McGowan et al., 2017)</w:t>
      </w:r>
      <w:r w:rsidR="00E51837" w:rsidRPr="0087003F">
        <w:rPr>
          <w:sz w:val="24"/>
          <w:szCs w:val="24"/>
        </w:rPr>
        <w:fldChar w:fldCharType="end"/>
      </w:r>
      <w:r w:rsidR="00E51837" w:rsidRPr="0087003F">
        <w:rPr>
          <w:sz w:val="24"/>
          <w:szCs w:val="24"/>
        </w:rPr>
        <w:t>. Seventy one percent of men and 66% of women aged 35-44</w:t>
      </w:r>
      <w:r w:rsidR="00E343E1" w:rsidRPr="0087003F">
        <w:rPr>
          <w:sz w:val="24"/>
          <w:szCs w:val="24"/>
        </w:rPr>
        <w:t xml:space="preserve"> </w:t>
      </w:r>
      <w:r w:rsidR="00505E34" w:rsidRPr="0087003F">
        <w:rPr>
          <w:sz w:val="24"/>
          <w:szCs w:val="24"/>
        </w:rPr>
        <w:t xml:space="preserve">report meeting </w:t>
      </w:r>
      <w:r w:rsidR="003844DE" w:rsidRPr="0087003F">
        <w:rPr>
          <w:sz w:val="24"/>
          <w:szCs w:val="24"/>
        </w:rPr>
        <w:t>the</w:t>
      </w:r>
      <w:r w:rsidR="00EC6225" w:rsidRPr="0087003F">
        <w:rPr>
          <w:sz w:val="24"/>
          <w:szCs w:val="24"/>
        </w:rPr>
        <w:t xml:space="preserve"> DOH</w:t>
      </w:r>
      <w:r w:rsidR="003844DE" w:rsidRPr="0087003F">
        <w:rPr>
          <w:sz w:val="24"/>
          <w:szCs w:val="24"/>
        </w:rPr>
        <w:t xml:space="preserve"> recommendations</w:t>
      </w:r>
      <w:r w:rsidR="00E51837" w:rsidRPr="0087003F">
        <w:rPr>
          <w:sz w:val="24"/>
          <w:szCs w:val="24"/>
        </w:rPr>
        <w:t xml:space="preserve"> </w:t>
      </w:r>
      <w:r w:rsidR="005463E6" w:rsidRPr="0087003F">
        <w:rPr>
          <w:sz w:val="24"/>
          <w:szCs w:val="24"/>
        </w:rPr>
        <w:t xml:space="preserve">however </w:t>
      </w:r>
      <w:r w:rsidR="00E51837" w:rsidRPr="0087003F">
        <w:rPr>
          <w:sz w:val="24"/>
          <w:szCs w:val="24"/>
        </w:rPr>
        <w:t xml:space="preserve">by </w:t>
      </w:r>
      <w:r w:rsidR="00235854" w:rsidRPr="0087003F">
        <w:rPr>
          <w:sz w:val="24"/>
          <w:szCs w:val="24"/>
        </w:rPr>
        <w:t xml:space="preserve">the age of </w:t>
      </w:r>
      <w:r w:rsidR="00E51837" w:rsidRPr="0087003F">
        <w:rPr>
          <w:sz w:val="24"/>
          <w:szCs w:val="24"/>
        </w:rPr>
        <w:t>65-74 this falls to only 58% of men and 52% of women</w:t>
      </w:r>
      <w:r w:rsidR="00910C8D" w:rsidRPr="0087003F">
        <w:rPr>
          <w:sz w:val="24"/>
          <w:szCs w:val="24"/>
        </w:rPr>
        <w:t xml:space="preserve"> </w:t>
      </w:r>
      <w:r w:rsidR="00C5213B" w:rsidRPr="0087003F">
        <w:rPr>
          <w:sz w:val="24"/>
          <w:szCs w:val="24"/>
        </w:rPr>
        <w:t>(</w:t>
      </w:r>
      <w:r w:rsidR="00E343E1" w:rsidRPr="0087003F">
        <w:rPr>
          <w:sz w:val="24"/>
          <w:szCs w:val="24"/>
        </w:rPr>
        <w:t xml:space="preserve">Health Survey for England </w:t>
      </w:r>
      <w:r w:rsidR="00F20562" w:rsidRPr="0087003F">
        <w:rPr>
          <w:sz w:val="24"/>
          <w:szCs w:val="24"/>
        </w:rPr>
        <w:t xml:space="preserve">(HSE) </w:t>
      </w:r>
      <w:r w:rsidR="00C5213B" w:rsidRPr="0087003F">
        <w:rPr>
          <w:sz w:val="24"/>
          <w:szCs w:val="24"/>
        </w:rPr>
        <w:t>2012)</w:t>
      </w:r>
      <w:r w:rsidR="00E51837" w:rsidRPr="0087003F">
        <w:rPr>
          <w:sz w:val="24"/>
          <w:szCs w:val="24"/>
        </w:rPr>
        <w:t>.</w:t>
      </w:r>
      <w:r w:rsidR="00BC7270" w:rsidRPr="0087003F">
        <w:rPr>
          <w:sz w:val="24"/>
          <w:szCs w:val="24"/>
        </w:rPr>
        <w:t>O</w:t>
      </w:r>
      <w:r w:rsidR="00E91B61" w:rsidRPr="0087003F">
        <w:rPr>
          <w:sz w:val="24"/>
          <w:szCs w:val="24"/>
        </w:rPr>
        <w:t>bjective PA measurements</w:t>
      </w:r>
      <w:r w:rsidR="00BC7270" w:rsidRPr="0087003F">
        <w:rPr>
          <w:sz w:val="24"/>
          <w:szCs w:val="24"/>
        </w:rPr>
        <w:t xml:space="preserve"> suggest that </w:t>
      </w:r>
      <w:r w:rsidR="00E85547" w:rsidRPr="0087003F">
        <w:rPr>
          <w:sz w:val="24"/>
          <w:szCs w:val="24"/>
        </w:rPr>
        <w:t xml:space="preserve">in reality </w:t>
      </w:r>
      <w:r w:rsidR="00CA278A" w:rsidRPr="0087003F">
        <w:rPr>
          <w:sz w:val="24"/>
          <w:szCs w:val="24"/>
        </w:rPr>
        <w:t>far</w:t>
      </w:r>
      <w:r w:rsidR="00505E34" w:rsidRPr="0087003F">
        <w:rPr>
          <w:sz w:val="24"/>
          <w:szCs w:val="24"/>
        </w:rPr>
        <w:t xml:space="preserve"> fewer people </w:t>
      </w:r>
      <w:r w:rsidR="00BC7270" w:rsidRPr="0087003F">
        <w:rPr>
          <w:sz w:val="24"/>
          <w:szCs w:val="24"/>
        </w:rPr>
        <w:t>are meeting</w:t>
      </w:r>
      <w:r w:rsidR="00E51837" w:rsidRPr="0087003F">
        <w:rPr>
          <w:sz w:val="24"/>
          <w:szCs w:val="24"/>
        </w:rPr>
        <w:t xml:space="preserve"> these</w:t>
      </w:r>
      <w:r w:rsidR="00EC6225" w:rsidRPr="0087003F">
        <w:rPr>
          <w:sz w:val="24"/>
          <w:szCs w:val="24"/>
        </w:rPr>
        <w:t xml:space="preserve"> recommendations</w:t>
      </w:r>
      <w:r w:rsidR="00505E34" w:rsidRPr="0087003F">
        <w:rPr>
          <w:sz w:val="24"/>
          <w:szCs w:val="24"/>
        </w:rPr>
        <w:t xml:space="preserve"> </w:t>
      </w:r>
      <w:r w:rsidR="00364201" w:rsidRPr="0087003F">
        <w:rPr>
          <w:sz w:val="24"/>
          <w:szCs w:val="24"/>
        </w:rPr>
        <w:t>(</w:t>
      </w:r>
      <w:r w:rsidR="001E59D2" w:rsidRPr="0087003F">
        <w:rPr>
          <w:sz w:val="24"/>
          <w:szCs w:val="24"/>
        </w:rPr>
        <w:t>HSE 200</w:t>
      </w:r>
      <w:r w:rsidR="00D949B5" w:rsidRPr="0087003F">
        <w:rPr>
          <w:sz w:val="24"/>
          <w:szCs w:val="24"/>
        </w:rPr>
        <w:fldChar w:fldCharType="begin"/>
      </w:r>
      <w:r w:rsidR="00D949B5" w:rsidRPr="0087003F">
        <w:rPr>
          <w:sz w:val="24"/>
          <w:szCs w:val="24"/>
        </w:rPr>
        <w:instrText xml:space="preserve"> ADDIN EN.CITE &lt;EndNote&gt;&lt;Cite&gt;&lt;RecNum&gt;143&lt;/RecNum&gt;&lt;record&gt;&lt;rec-number&gt;143&lt;/rec-number&gt;&lt;foreign-keys&gt;&lt;key app="EN" db-id="vpsdf5pdx5vr5deav9qxvwthzf9sexsrtrpa" timestamp="1477992668"&gt;143&lt;/key&gt;&lt;/foreign-keys&gt;&lt;ref-type name="Web Page"&gt;12&lt;/ref-type&gt;&lt;contributors&gt;&lt;/contributors&gt;&lt;titles&gt;&lt;title&gt;Health Survey for England 2008&lt;/title&gt;&lt;/titles&gt;&lt;number&gt;01/11/2016&lt;/number&gt;&lt;dates&gt;&lt;/dates&gt;&lt;urls&gt;&lt;related-urls&gt;&lt;url&gt;http://content.digital.nhs.uk/catalogue/PUB00430/heal-surv-phys-acti-fitn-eng-2008-rep-v2.pdf&lt;/url&gt;&lt;/related-urls&gt;&lt;/urls&gt;&lt;/record&gt;&lt;/Cite&gt;&lt;/EndNote&gt;</w:instrText>
      </w:r>
      <w:r w:rsidR="00D949B5" w:rsidRPr="0087003F">
        <w:rPr>
          <w:sz w:val="24"/>
          <w:szCs w:val="24"/>
        </w:rPr>
        <w:fldChar w:fldCharType="end"/>
      </w:r>
      <w:r w:rsidR="001E59D2" w:rsidRPr="0087003F">
        <w:rPr>
          <w:sz w:val="24"/>
          <w:szCs w:val="24"/>
        </w:rPr>
        <w:t>8</w:t>
      </w:r>
      <w:r w:rsidR="0061001D" w:rsidRPr="0087003F">
        <w:rPr>
          <w:sz w:val="24"/>
          <w:szCs w:val="24"/>
        </w:rPr>
        <w:t>)</w:t>
      </w:r>
      <w:r w:rsidR="007E0E14" w:rsidRPr="0087003F">
        <w:rPr>
          <w:sz w:val="24"/>
          <w:szCs w:val="24"/>
        </w:rPr>
        <w:t>.</w:t>
      </w:r>
      <w:r w:rsidR="005463E6" w:rsidRPr="0087003F">
        <w:rPr>
          <w:sz w:val="24"/>
          <w:szCs w:val="24"/>
        </w:rPr>
        <w:fldChar w:fldCharType="begin"/>
      </w:r>
      <w:r w:rsidR="005463E6" w:rsidRPr="0087003F">
        <w:rPr>
          <w:sz w:val="24"/>
          <w:szCs w:val="24"/>
        </w:rPr>
        <w:instrText xml:space="preserve"> ADDIN EN.CITE &lt;EndNote&gt;&lt;Cite&gt;&lt;RecNum&gt;53&lt;/RecNum&gt;&lt;record&gt;&lt;rec-number&gt;53&lt;/rec-number&gt;&lt;foreign-keys&gt;&lt;key app="EN" db-id="vpsdf5pdx5vr5deav9qxvwthzf9sexsrtrpa" timestamp="1474379992"&gt;53&lt;/key&gt;&lt;/foreign-keys&gt;&lt;ref-type name="Web Page"&gt;12&lt;/ref-type&gt;&lt;contributors&gt;&lt;/contributors&gt;&lt;titles&gt;&lt;title&gt;Health Survey for England 2012&lt;/title&gt;&lt;/titles&gt;&lt;number&gt;20/09/2016&lt;/number&gt;&lt;dates&gt;&lt;/dates&gt;&lt;urls&gt;&lt;related-urls&gt;&lt;url&gt;http://digital.nhs.uk/catalogue/PUB13218/HSE2012-Ch2-Phys-act-adults.pdf&lt;/url&gt;&lt;/related-urls&gt;&lt;/urls&gt;&lt;/record&gt;&lt;/Cite&gt;&lt;/EndNote&gt;</w:instrText>
      </w:r>
      <w:r w:rsidR="005463E6" w:rsidRPr="0087003F">
        <w:rPr>
          <w:sz w:val="24"/>
          <w:szCs w:val="24"/>
        </w:rPr>
        <w:fldChar w:fldCharType="end"/>
      </w:r>
    </w:p>
    <w:p w14:paraId="5F6B824D" w14:textId="77777777" w:rsidR="00004E28" w:rsidRPr="0087003F" w:rsidRDefault="00004E28" w:rsidP="00E44C0A">
      <w:pPr>
        <w:spacing w:line="276" w:lineRule="auto"/>
        <w:contextualSpacing/>
        <w:rPr>
          <w:b/>
          <w:sz w:val="24"/>
          <w:szCs w:val="24"/>
        </w:rPr>
      </w:pPr>
    </w:p>
    <w:p w14:paraId="1734837A" w14:textId="77777777" w:rsidR="00004E28" w:rsidRPr="0087003F" w:rsidRDefault="00004E28" w:rsidP="00E44C0A">
      <w:pPr>
        <w:spacing w:line="276" w:lineRule="auto"/>
        <w:contextualSpacing/>
        <w:rPr>
          <w:b/>
          <w:sz w:val="24"/>
          <w:szCs w:val="24"/>
        </w:rPr>
      </w:pPr>
    </w:p>
    <w:p w14:paraId="4289EF67" w14:textId="26CF657B" w:rsidR="00004E28" w:rsidRPr="0087003F" w:rsidRDefault="000A3A01" w:rsidP="00E44C0A">
      <w:pPr>
        <w:spacing w:line="276" w:lineRule="auto"/>
        <w:contextualSpacing/>
        <w:rPr>
          <w:b/>
          <w:sz w:val="24"/>
          <w:szCs w:val="24"/>
        </w:rPr>
      </w:pPr>
      <w:r w:rsidRPr="0087003F">
        <w:rPr>
          <w:sz w:val="24"/>
          <w:szCs w:val="24"/>
        </w:rPr>
        <w:t xml:space="preserve">Walking is considered </w:t>
      </w:r>
      <w:r w:rsidR="00B90280" w:rsidRPr="0087003F">
        <w:rPr>
          <w:sz w:val="24"/>
          <w:szCs w:val="24"/>
        </w:rPr>
        <w:t xml:space="preserve">one of </w:t>
      </w:r>
      <w:r w:rsidR="00862C06" w:rsidRPr="0087003F">
        <w:rPr>
          <w:sz w:val="24"/>
          <w:szCs w:val="24"/>
        </w:rPr>
        <w:t>the best form</w:t>
      </w:r>
      <w:r w:rsidR="00B90280" w:rsidRPr="0087003F">
        <w:rPr>
          <w:sz w:val="24"/>
          <w:szCs w:val="24"/>
        </w:rPr>
        <w:t>s</w:t>
      </w:r>
      <w:r w:rsidR="00862C06" w:rsidRPr="0087003F">
        <w:rPr>
          <w:sz w:val="24"/>
          <w:szCs w:val="24"/>
        </w:rPr>
        <w:t xml:space="preserve"> of PA</w:t>
      </w:r>
      <w:r w:rsidR="005960AF" w:rsidRPr="0087003F">
        <w:rPr>
          <w:sz w:val="24"/>
          <w:szCs w:val="24"/>
        </w:rPr>
        <w:t>; it is convenient,</w:t>
      </w:r>
      <w:r w:rsidR="00D969E8" w:rsidRPr="0087003F">
        <w:rPr>
          <w:sz w:val="24"/>
          <w:szCs w:val="24"/>
        </w:rPr>
        <w:t xml:space="preserve"> low impact </w:t>
      </w:r>
      <w:r w:rsidR="005960AF" w:rsidRPr="0087003F">
        <w:rPr>
          <w:sz w:val="24"/>
          <w:szCs w:val="24"/>
        </w:rPr>
        <w:t xml:space="preserve">and </w:t>
      </w:r>
      <w:r w:rsidR="00862C06" w:rsidRPr="0087003F">
        <w:rPr>
          <w:sz w:val="24"/>
          <w:szCs w:val="24"/>
        </w:rPr>
        <w:t xml:space="preserve">develops and sustains physical fitness </w:t>
      </w:r>
      <w:r w:rsidR="00862C06" w:rsidRPr="0087003F">
        <w:rPr>
          <w:sz w:val="24"/>
          <w:szCs w:val="24"/>
        </w:rPr>
        <w:fldChar w:fldCharType="begin"/>
      </w:r>
      <w:r w:rsidR="00A62057" w:rsidRPr="0087003F">
        <w:rPr>
          <w:sz w:val="24"/>
          <w:szCs w:val="24"/>
        </w:rPr>
        <w:instrText xml:space="preserve"> ADDIN EN.CITE &lt;EndNote&gt;&lt;Cite&gt;&lt;Author&gt;Morris&lt;/Author&gt;&lt;Year&gt;1997&lt;/Year&gt;&lt;RecNum&gt;51&lt;/RecNum&gt;&lt;DisplayText&gt;(Morris and Hardman, 1997)&lt;/DisplayText&gt;&lt;record&gt;&lt;rec-number&gt;51&lt;/rec-number&gt;&lt;foreign-keys&gt;&lt;key app="EN" db-id="vpsdf5pdx5vr5deav9qxvwthzf9sexsrtrpa" timestamp="1473775172"&gt;51&lt;/key&gt;&lt;/foreign-keys&gt;&lt;ref-type name="Journal Article"&gt;17&lt;/ref-type&gt;&lt;contributors&gt;&lt;authors&gt;&lt;author&gt;Morris, J. N.&lt;/author&gt;&lt;author&gt;Hardman, A. E.&lt;/author&gt;&lt;/authors&gt;&lt;/contributors&gt;&lt;auth-address&gt;Health Promotion Sciences Unit, London School of Hygiene and Tropical Medicine, England.&lt;/auth-address&gt;&lt;titles&gt;&lt;title&gt;Walking to health&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306-32&lt;/pages&gt;&lt;volume&gt;23&lt;/volume&gt;&lt;number&gt;5&lt;/number&gt;&lt;edition&gt;1997/05/01&lt;/edition&gt;&lt;keywords&gt;&lt;keyword&gt;Cardiovascular Diseases/prevention &amp;amp; control&lt;/keyword&gt;&lt;keyword&gt;Energy Metabolism&lt;/keyword&gt;&lt;keyword&gt;Exercise Therapy&lt;/keyword&gt;&lt;keyword&gt;Female&lt;/keyword&gt;&lt;keyword&gt;*Health Behavior&lt;/keyword&gt;&lt;keyword&gt;Humans&lt;/keyword&gt;&lt;keyword&gt;Male&lt;/keyword&gt;&lt;keyword&gt;*Physical Fitness&lt;/keyword&gt;&lt;keyword&gt;*Walking&lt;/keyword&gt;&lt;/keywords&gt;&lt;dates&gt;&lt;year&gt;1997&lt;/year&gt;&lt;pub-dates&gt;&lt;date&gt;May&lt;/date&gt;&lt;/pub-dates&gt;&lt;/dates&gt;&lt;isbn&gt;0112-1642 (Print)&amp;#xD;0112-1642&lt;/isbn&gt;&lt;accession-num&gt;9181668&lt;/accession-num&gt;&lt;urls&gt;&lt;/urls&gt;&lt;remote-database-provider&gt;NLM&lt;/remote-database-provider&gt;&lt;language&gt;eng&lt;/language&gt;&lt;/record&gt;&lt;/Cite&gt;&lt;/EndNote&gt;</w:instrText>
      </w:r>
      <w:r w:rsidR="00862C06" w:rsidRPr="0087003F">
        <w:rPr>
          <w:sz w:val="24"/>
          <w:szCs w:val="24"/>
        </w:rPr>
        <w:fldChar w:fldCharType="separate"/>
      </w:r>
      <w:r w:rsidR="00A62057" w:rsidRPr="0087003F">
        <w:rPr>
          <w:noProof/>
          <w:sz w:val="24"/>
          <w:szCs w:val="24"/>
        </w:rPr>
        <w:t>(Morris and Hardman, 1997)</w:t>
      </w:r>
      <w:r w:rsidR="00862C06" w:rsidRPr="0087003F">
        <w:rPr>
          <w:sz w:val="24"/>
          <w:szCs w:val="24"/>
        </w:rPr>
        <w:fldChar w:fldCharType="end"/>
      </w:r>
      <w:r w:rsidR="00862C06" w:rsidRPr="0087003F">
        <w:rPr>
          <w:sz w:val="24"/>
          <w:szCs w:val="24"/>
        </w:rPr>
        <w:t>.</w:t>
      </w:r>
      <w:r w:rsidR="00167848" w:rsidRPr="0087003F">
        <w:rPr>
          <w:sz w:val="24"/>
          <w:szCs w:val="24"/>
        </w:rPr>
        <w:t xml:space="preserve"> </w:t>
      </w:r>
      <w:r w:rsidR="00F20562" w:rsidRPr="0087003F">
        <w:rPr>
          <w:sz w:val="24"/>
          <w:szCs w:val="24"/>
        </w:rPr>
        <w:t>T</w:t>
      </w:r>
      <w:r w:rsidR="003844DE" w:rsidRPr="0087003F">
        <w:rPr>
          <w:sz w:val="24"/>
          <w:szCs w:val="24"/>
        </w:rPr>
        <w:t xml:space="preserve">rials have demonstrated the success of pedometer interventions </w:t>
      </w:r>
      <w:r w:rsidR="00F20562" w:rsidRPr="0087003F">
        <w:rPr>
          <w:sz w:val="24"/>
          <w:szCs w:val="24"/>
        </w:rPr>
        <w:t xml:space="preserve">for </w:t>
      </w:r>
      <w:r w:rsidR="003844DE" w:rsidRPr="0087003F">
        <w:rPr>
          <w:sz w:val="24"/>
          <w:szCs w:val="24"/>
        </w:rPr>
        <w:t>increas</w:t>
      </w:r>
      <w:r w:rsidR="00F3253D" w:rsidRPr="0087003F">
        <w:rPr>
          <w:sz w:val="24"/>
          <w:szCs w:val="24"/>
        </w:rPr>
        <w:t>i</w:t>
      </w:r>
      <w:r w:rsidR="00F20562" w:rsidRPr="0087003F">
        <w:rPr>
          <w:sz w:val="24"/>
          <w:szCs w:val="24"/>
        </w:rPr>
        <w:t>ng</w:t>
      </w:r>
      <w:r w:rsidR="00882AFF" w:rsidRPr="0087003F">
        <w:rPr>
          <w:sz w:val="24"/>
          <w:szCs w:val="24"/>
        </w:rPr>
        <w:t xml:space="preserve"> walking</w:t>
      </w:r>
      <w:r w:rsidR="003B1291" w:rsidRPr="0087003F">
        <w:rPr>
          <w:sz w:val="24"/>
          <w:szCs w:val="24"/>
        </w:rPr>
        <w:t xml:space="preserve"> </w:t>
      </w:r>
      <w:r w:rsidR="003B1291" w:rsidRPr="0087003F">
        <w:rPr>
          <w:sz w:val="24"/>
          <w:szCs w:val="24"/>
        </w:rPr>
        <w:fldChar w:fldCharType="begin">
          <w:fldData xml:space="preserve">PEVuZE5vdGU+PENpdGU+PEF1dGhvcj5CcmF2YXRhPC9BdXRob3I+PFllYXI+MjAwNzwvWWVhcj48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jk2LTMwNDwvcGFnZXM+PHZvbHVtZT4yOTg8L3Zv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</w:fldData>
        </w:fldChar>
      </w:r>
      <w:r w:rsidR="003B1291" w:rsidRPr="0087003F">
        <w:rPr>
          <w:sz w:val="24"/>
          <w:szCs w:val="24"/>
        </w:rPr>
        <w:instrText xml:space="preserve"> ADDIN EN.CITE </w:instrText>
      </w:r>
      <w:r w:rsidR="003B1291" w:rsidRPr="0087003F">
        <w:rPr>
          <w:sz w:val="24"/>
          <w:szCs w:val="24"/>
        </w:rPr>
        <w:fldChar w:fldCharType="begin">
          <w:fldData xml:space="preserve">PEVuZE5vdGU+PENpdGU+PEF1dGhvcj5CcmF2YXRhPC9BdXRob3I+PFllYXI+MjAwNzwvWWVhcj48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yMjk2LTMwNDwvcGFnZXM+PHZvbHVtZT4yOTg8L3Zv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</w:fldData>
        </w:fldChar>
      </w:r>
      <w:r w:rsidR="003B1291" w:rsidRPr="0087003F">
        <w:rPr>
          <w:sz w:val="24"/>
          <w:szCs w:val="24"/>
        </w:rPr>
        <w:instrText xml:space="preserve"> ADDIN EN.CITE.DATA </w:instrText>
      </w:r>
      <w:r w:rsidR="003B1291" w:rsidRPr="0087003F">
        <w:rPr>
          <w:sz w:val="24"/>
          <w:szCs w:val="24"/>
        </w:rPr>
      </w:r>
      <w:r w:rsidR="003B1291" w:rsidRPr="0087003F">
        <w:rPr>
          <w:sz w:val="24"/>
          <w:szCs w:val="24"/>
        </w:rPr>
        <w:fldChar w:fldCharType="end"/>
      </w:r>
      <w:r w:rsidR="003B1291" w:rsidRPr="0087003F">
        <w:rPr>
          <w:sz w:val="24"/>
          <w:szCs w:val="24"/>
        </w:rPr>
      </w:r>
      <w:r w:rsidR="003B1291" w:rsidRPr="0087003F">
        <w:rPr>
          <w:sz w:val="24"/>
          <w:szCs w:val="24"/>
        </w:rPr>
        <w:fldChar w:fldCharType="separate"/>
      </w:r>
      <w:r w:rsidR="003B1291" w:rsidRPr="0087003F">
        <w:rPr>
          <w:noProof/>
          <w:sz w:val="24"/>
          <w:szCs w:val="24"/>
        </w:rPr>
        <w:t>(Bravata et al., 2007, Harris et al., 2015, Harris et al., 2017)</w:t>
      </w:r>
      <w:r w:rsidR="003B1291" w:rsidRPr="0087003F">
        <w:rPr>
          <w:sz w:val="24"/>
          <w:szCs w:val="24"/>
        </w:rPr>
        <w:fldChar w:fldCharType="end"/>
      </w:r>
      <w:r w:rsidR="004C2253" w:rsidRPr="0087003F">
        <w:rPr>
          <w:sz w:val="24"/>
          <w:szCs w:val="24"/>
        </w:rPr>
        <w:t>.</w:t>
      </w:r>
      <w:r w:rsidR="00DD4D24" w:rsidRPr="0087003F">
        <w:rPr>
          <w:sz w:val="24"/>
          <w:szCs w:val="24"/>
        </w:rPr>
        <w:t xml:space="preserve"> </w:t>
      </w:r>
      <w:r w:rsidR="009F586A" w:rsidRPr="0087003F">
        <w:rPr>
          <w:sz w:val="24"/>
          <w:szCs w:val="24"/>
        </w:rPr>
        <w:t>However,</w:t>
      </w:r>
      <w:r w:rsidR="00A62057" w:rsidRPr="0087003F">
        <w:rPr>
          <w:sz w:val="24"/>
          <w:szCs w:val="24"/>
        </w:rPr>
        <w:t xml:space="preserve"> </w:t>
      </w:r>
      <w:r w:rsidR="009F586A" w:rsidRPr="0087003F">
        <w:rPr>
          <w:sz w:val="24"/>
          <w:szCs w:val="24"/>
        </w:rPr>
        <w:t xml:space="preserve">little is known about the long-term sustainability of </w:t>
      </w:r>
      <w:r w:rsidR="00C62A80" w:rsidRPr="0087003F">
        <w:rPr>
          <w:sz w:val="24"/>
          <w:szCs w:val="24"/>
        </w:rPr>
        <w:t xml:space="preserve">interventions which aim to promote </w:t>
      </w:r>
      <w:r w:rsidR="009F586A" w:rsidRPr="0087003F">
        <w:rPr>
          <w:sz w:val="24"/>
          <w:szCs w:val="24"/>
        </w:rPr>
        <w:t>PA</w:t>
      </w:r>
      <w:r w:rsidR="00BA5052" w:rsidRPr="0087003F">
        <w:rPr>
          <w:sz w:val="24"/>
          <w:szCs w:val="24"/>
        </w:rPr>
        <w:t>,</w:t>
      </w:r>
      <w:r w:rsidR="009F586A" w:rsidRPr="0087003F">
        <w:rPr>
          <w:sz w:val="24"/>
          <w:szCs w:val="24"/>
        </w:rPr>
        <w:t xml:space="preserve"> </w:t>
      </w:r>
      <w:r w:rsidR="00C62A80" w:rsidRPr="0087003F">
        <w:rPr>
          <w:sz w:val="24"/>
          <w:szCs w:val="24"/>
        </w:rPr>
        <w:t xml:space="preserve"> with </w:t>
      </w:r>
      <w:r w:rsidR="009F586A" w:rsidRPr="0087003F">
        <w:rPr>
          <w:sz w:val="24"/>
          <w:szCs w:val="24"/>
        </w:rPr>
        <w:t xml:space="preserve"> a meta-analysis </w:t>
      </w:r>
      <w:r w:rsidR="0084684A" w:rsidRPr="0087003F">
        <w:rPr>
          <w:sz w:val="24"/>
          <w:szCs w:val="24"/>
        </w:rPr>
        <w:fldChar w:fldCharType="begin"/>
      </w:r>
      <w:r w:rsidR="0084684A" w:rsidRPr="0087003F">
        <w:rPr>
          <w:sz w:val="24"/>
          <w:szCs w:val="24"/>
        </w:rPr>
        <w:instrText xml:space="preserve"> ADDIN EN.CITE &lt;EndNote&gt;&lt;Cite&gt;&lt;Author&gt;Hobbs&lt;/Author&gt;&lt;Year&gt;2013&lt;/Year&gt;&lt;RecNum&gt;60&lt;/RecNum&gt;&lt;DisplayText&gt;(Hobbs et al., 2013)&lt;/DisplayText&gt;&lt;record&gt;&lt;rec-number&gt;60&lt;/rec-number&gt;&lt;foreign-keys&gt;&lt;key app="EN" db-id="vpsdf5pdx5vr5deav9qxvwthzf9sexsrtrpa" timestamp="1476108517"&gt;60&lt;/key&gt;&lt;/foreign-keys&gt;&lt;ref-type name="Journal Article"&gt;17&lt;/ref-type&gt;&lt;contributors&gt;&lt;authors&gt;&lt;author&gt;Hobbs, Nicola&lt;/author&gt;&lt;author&gt;Godfrey, Alan&lt;/author&gt;&lt;author&gt;Lara, Jose&lt;/author&gt;&lt;author&gt;Errington, Linda&lt;/author&gt;&lt;author&gt;Meyer, Thomas D.&lt;/author&gt;&lt;author&gt;Rochester, Lynn&lt;/author&gt;&lt;author&gt;White, Martin&lt;/author&gt;&lt;author&gt;Mathers, John C.&lt;/author&gt;&lt;author&gt;Sniehotta, Falko F.&lt;/author&gt;&lt;/authors&gt;&lt;/contributors&gt;&lt;titles&gt;&lt;title&gt;Are behavioral interventions effective in increasing physical activity at 12 to 36 months in adults aged 55 to 70 years? a systematic review and meta-analysis&lt;/title&gt;&lt;secondary-title&gt;BMC Medicine&lt;/secondary-title&gt;&lt;/titles&gt;&lt;periodical&gt;&lt;full-title&gt;BMC Medicine&lt;/full-title&gt;&lt;/periodical&gt;&lt;pages&gt;1-12&lt;/pages&gt;&lt;volume&gt;11&lt;/volume&gt;&lt;number&gt;1&lt;/number&gt;&lt;dates&gt;&lt;year&gt;2013&lt;/year&gt;&lt;/dates&gt;&lt;isbn&gt;1741-7015&lt;/isbn&gt;&lt;label&gt;Hobbs2013&lt;/label&gt;&lt;work-type&gt;journal article&lt;/work-type&gt;&lt;urls&gt;&lt;related-urls&gt;&lt;url&gt;http://dx.doi.org/10.1186/1741-7015-11-75&lt;/url&gt;&lt;/related-urls&gt;&lt;/urls&gt;&lt;electronic-resource-num&gt;10.1186/1741-7015-11-75&lt;/electronic-resource-num&gt;&lt;/record&gt;&lt;/Cite&gt;&lt;/EndNote&gt;</w:instrText>
      </w:r>
      <w:r w:rsidR="0084684A" w:rsidRPr="0087003F">
        <w:rPr>
          <w:sz w:val="24"/>
          <w:szCs w:val="24"/>
        </w:rPr>
        <w:fldChar w:fldCharType="separate"/>
      </w:r>
      <w:r w:rsidR="0084684A" w:rsidRPr="0087003F">
        <w:rPr>
          <w:noProof/>
          <w:sz w:val="24"/>
          <w:szCs w:val="24"/>
        </w:rPr>
        <w:t>(Hobbs et al., 2013)</w:t>
      </w:r>
      <w:r w:rsidR="0084684A" w:rsidRPr="0087003F">
        <w:rPr>
          <w:sz w:val="24"/>
          <w:szCs w:val="24"/>
        </w:rPr>
        <w:fldChar w:fldCharType="end"/>
      </w:r>
      <w:r w:rsidR="0084684A" w:rsidRPr="0087003F">
        <w:rPr>
          <w:sz w:val="24"/>
          <w:szCs w:val="24"/>
        </w:rPr>
        <w:t xml:space="preserve"> </w:t>
      </w:r>
      <w:r w:rsidR="00E71621" w:rsidRPr="0087003F">
        <w:rPr>
          <w:sz w:val="24"/>
          <w:szCs w:val="24"/>
        </w:rPr>
        <w:t xml:space="preserve">and Cochrane review </w:t>
      </w:r>
      <w:r w:rsidR="00E71621" w:rsidRPr="0087003F">
        <w:rPr>
          <w:sz w:val="24"/>
          <w:szCs w:val="24"/>
        </w:rPr>
        <w:fldChar w:fldCharType="begin"/>
      </w:r>
      <w:r w:rsidR="00E71621" w:rsidRPr="0087003F">
        <w:rPr>
          <w:sz w:val="24"/>
          <w:szCs w:val="24"/>
        </w:rPr>
        <w:instrText xml:space="preserve"> ADDIN EN.CITE &lt;EndNote&gt;&lt;Cite&gt;&lt;Author&gt;Richards&lt;/Author&gt;&lt;Year&gt;2013&lt;/Year&gt;&lt;RecNum&gt;61&lt;/RecNum&gt;&lt;DisplayText&gt;(Richards et al., 2013)&lt;/DisplayText&gt;&lt;record&gt;&lt;rec-number&gt;61&lt;/rec-number&gt;&lt;foreign-keys&gt;&lt;key app="EN" db-id="vpsdf5pdx5vr5deav9qxvwthzf9sexsrtrpa" timestamp="1476108744"&gt;61&lt;/key&gt;&lt;/foreign-keys&gt;&lt;ref-type name="Journal Article"&gt;17&lt;/ref-type&gt;&lt;contributors&gt;&lt;authors&gt;&lt;author&gt;Richards, Justin&lt;/author&gt;&lt;author&gt;Hillsdon, Melvyn&lt;/author&gt;&lt;author&gt;Thorogood, Margaret&lt;/author&gt;&lt;author&gt;Foster, Charles&lt;/author&gt;&lt;/authors&gt;&lt;/contributors&gt;&lt;titles&gt;&lt;title&gt;Face-to-face interventions for promoting physical activity&lt;/title&gt;&lt;secondary-title&gt;Cochrane Database of Systematic Reviews&lt;/secondary-title&gt;&lt;/titles&gt;&lt;periodical&gt;&lt;full-title&gt;Cochrane Database of Systematic Reviews&lt;/full-title&gt;&lt;/periodical&gt;&lt;number&gt;9&lt;/number&gt;&lt;keywords&gt;&lt;keyword&gt;Adult[checkword]&lt;/keyword&gt;&lt;keyword&gt;Aged[checkword]&lt;/keyword&gt;&lt;keyword&gt;Female[checkword]&lt;/keyword&gt;&lt;keyword&gt;Humans[checkword]&lt;/keyword&gt;&lt;keyword&gt;Male[checkword]&lt;/keyword&gt;&lt;keyword&gt;Middle Aged[checkword]&lt;/keyword&gt;&lt;keyword&gt;Young Adult[checkword]&lt;/keyword&gt;&lt;keyword&gt;Exercise&lt;/keyword&gt;&lt;keyword&gt;Motor Activity&lt;/keyword&gt;&lt;keyword&gt;Counseling [methods]&lt;/keyword&gt;&lt;keyword&gt;Health Promotion [methods]&lt;/keyword&gt;&lt;keyword&gt;Randomized Controlled Trials as Topic&lt;/keyword&gt;&lt;/keywords&gt;&lt;dates&gt;&lt;year&gt;2013&lt;/year&gt;&lt;/dates&gt;&lt;publisher&gt;John Wiley &amp;amp; Sons, Ltd&lt;/publisher&gt;&lt;isbn&gt;1465-1858&lt;/isbn&gt;&lt;accession-num&gt;CD010392&lt;/accession-num&gt;&lt;urls&gt;&lt;related-urls&gt;&lt;url&gt;http://dx.doi.org/10.1002/14651858.CD010392.pub2&lt;/url&gt;&lt;/related-urls&gt;&lt;/urls&gt;&lt;electronic-resource-num&gt;10.1002/14651858.CD010392.pub2&lt;/electronic-resource-num&gt;&lt;/record&gt;&lt;/Cite&gt;&lt;/EndNote&gt;</w:instrText>
      </w:r>
      <w:r w:rsidR="00E71621" w:rsidRPr="0087003F">
        <w:rPr>
          <w:sz w:val="24"/>
          <w:szCs w:val="24"/>
        </w:rPr>
        <w:fldChar w:fldCharType="separate"/>
      </w:r>
      <w:r w:rsidR="00E71621" w:rsidRPr="0087003F">
        <w:rPr>
          <w:noProof/>
          <w:sz w:val="24"/>
          <w:szCs w:val="24"/>
        </w:rPr>
        <w:t>(Richards et al., 2013)</w:t>
      </w:r>
      <w:r w:rsidR="00E71621" w:rsidRPr="0087003F">
        <w:rPr>
          <w:sz w:val="24"/>
          <w:szCs w:val="24"/>
        </w:rPr>
        <w:fldChar w:fldCharType="end"/>
      </w:r>
      <w:r w:rsidR="00E71621" w:rsidRPr="0087003F">
        <w:rPr>
          <w:sz w:val="24"/>
          <w:szCs w:val="24"/>
        </w:rPr>
        <w:t xml:space="preserve"> </w:t>
      </w:r>
      <w:r w:rsidR="009F586A" w:rsidRPr="0087003F">
        <w:rPr>
          <w:sz w:val="24"/>
          <w:szCs w:val="24"/>
        </w:rPr>
        <w:t>call</w:t>
      </w:r>
      <w:r w:rsidR="00C62A80" w:rsidRPr="0087003F">
        <w:rPr>
          <w:sz w:val="24"/>
          <w:szCs w:val="24"/>
        </w:rPr>
        <w:t>ing</w:t>
      </w:r>
      <w:r w:rsidR="009F586A" w:rsidRPr="0087003F">
        <w:rPr>
          <w:sz w:val="24"/>
          <w:szCs w:val="24"/>
        </w:rPr>
        <w:t xml:space="preserve"> for more trials with longer follow-up</w:t>
      </w:r>
      <w:r w:rsidR="009F586A" w:rsidRPr="0087003F">
        <w:rPr>
          <w:rFonts w:cs="Arial"/>
        </w:rPr>
        <w:t>. T</w:t>
      </w:r>
      <w:r w:rsidR="009F586A" w:rsidRPr="0087003F">
        <w:rPr>
          <w:sz w:val="24"/>
          <w:szCs w:val="24"/>
        </w:rPr>
        <w:t>here is</w:t>
      </w:r>
      <w:r w:rsidR="00A62057" w:rsidRPr="0087003F">
        <w:rPr>
          <w:sz w:val="24"/>
          <w:szCs w:val="24"/>
        </w:rPr>
        <w:t xml:space="preserve"> </w:t>
      </w:r>
      <w:r w:rsidR="009F586A" w:rsidRPr="0087003F">
        <w:rPr>
          <w:sz w:val="24"/>
          <w:szCs w:val="24"/>
        </w:rPr>
        <w:t xml:space="preserve">evidence that </w:t>
      </w:r>
      <w:r w:rsidR="003844DE" w:rsidRPr="0087003F">
        <w:rPr>
          <w:sz w:val="24"/>
          <w:szCs w:val="24"/>
        </w:rPr>
        <w:t>PA disengagement</w:t>
      </w:r>
      <w:r w:rsidR="00E40366" w:rsidRPr="0087003F">
        <w:rPr>
          <w:sz w:val="24"/>
          <w:szCs w:val="24"/>
        </w:rPr>
        <w:t xml:space="preserve"> typically</w:t>
      </w:r>
      <w:r w:rsidR="003844DE" w:rsidRPr="0087003F">
        <w:rPr>
          <w:sz w:val="24"/>
          <w:szCs w:val="24"/>
        </w:rPr>
        <w:t xml:space="preserve"> </w:t>
      </w:r>
      <w:r w:rsidR="005960AF" w:rsidRPr="0087003F">
        <w:rPr>
          <w:sz w:val="24"/>
          <w:szCs w:val="24"/>
        </w:rPr>
        <w:t>occur</w:t>
      </w:r>
      <w:r w:rsidR="009F586A" w:rsidRPr="0087003F">
        <w:rPr>
          <w:sz w:val="24"/>
          <w:szCs w:val="24"/>
        </w:rPr>
        <w:t>s about</w:t>
      </w:r>
      <w:r w:rsidR="003844DE" w:rsidRPr="0087003F">
        <w:rPr>
          <w:sz w:val="24"/>
          <w:szCs w:val="24"/>
        </w:rPr>
        <w:t xml:space="preserve"> 6-7 months after an intervention has ended</w:t>
      </w:r>
      <w:r w:rsidR="00F87C1C" w:rsidRPr="0087003F">
        <w:rPr>
          <w:sz w:val="24"/>
          <w:szCs w:val="24"/>
        </w:rPr>
        <w:t xml:space="preserve"> </w:t>
      </w:r>
      <w:r w:rsidR="00CB791C" w:rsidRPr="0087003F">
        <w:rPr>
          <w:sz w:val="24"/>
          <w:szCs w:val="24"/>
        </w:rPr>
        <w:fldChar w:fldCharType="begin">
          <w:fldData xml:space="preserve">PEVuZE5vdGU+PENpdGU+PEF1dGhvcj5NYXJ0aW48L0F1dGhvcj48WWVhcj4yMDAxPC9ZZWFyPjxS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zMTgwPC9wYWdlcz48bnVtYmVyPjE8L251bWJlcj48ZWRpdGlvbj4yMDA1LzAx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</w:fldData>
        </w:fldChar>
      </w:r>
      <w:r w:rsidR="00CB791C" w:rsidRPr="0087003F">
        <w:rPr>
          <w:sz w:val="24"/>
          <w:szCs w:val="24"/>
        </w:rPr>
        <w:instrText xml:space="preserve"> ADDIN EN.CITE </w:instrText>
      </w:r>
      <w:r w:rsidR="00CB791C" w:rsidRPr="0087003F">
        <w:rPr>
          <w:sz w:val="24"/>
          <w:szCs w:val="24"/>
        </w:rPr>
        <w:fldChar w:fldCharType="begin">
          <w:fldData xml:space="preserve">PEVuZE5vdGU+PENpdGU+PEF1dGhvcj5NYXJ0aW48L0F1dGhvcj48WWVhcj4yMDAxPC9ZZWFyPjxS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zMTgwPC9wYWdlcz48bnVtYmVyPjE8L251bWJlcj48ZWRpdGlvbj4yMDA1LzAx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</w:fldData>
        </w:fldChar>
      </w:r>
      <w:r w:rsidR="00CB791C" w:rsidRPr="0087003F">
        <w:rPr>
          <w:sz w:val="24"/>
          <w:szCs w:val="24"/>
        </w:rPr>
        <w:instrText xml:space="preserve"> ADDIN EN.CITE.DATA </w:instrText>
      </w:r>
      <w:r w:rsidR="00CB791C" w:rsidRPr="0087003F">
        <w:rPr>
          <w:sz w:val="24"/>
          <w:szCs w:val="24"/>
        </w:rPr>
      </w:r>
      <w:r w:rsidR="00CB791C" w:rsidRPr="0087003F">
        <w:rPr>
          <w:sz w:val="24"/>
          <w:szCs w:val="24"/>
        </w:rPr>
        <w:fldChar w:fldCharType="end"/>
      </w:r>
      <w:r w:rsidR="00CB791C" w:rsidRPr="0087003F">
        <w:rPr>
          <w:sz w:val="24"/>
          <w:szCs w:val="24"/>
        </w:rPr>
      </w:r>
      <w:r w:rsidR="00CB791C" w:rsidRPr="0087003F">
        <w:rPr>
          <w:sz w:val="24"/>
          <w:szCs w:val="24"/>
        </w:rPr>
        <w:fldChar w:fldCharType="separate"/>
      </w:r>
      <w:r w:rsidR="00CB791C" w:rsidRPr="0087003F">
        <w:rPr>
          <w:noProof/>
          <w:sz w:val="24"/>
          <w:szCs w:val="24"/>
        </w:rPr>
        <w:t>(Martin and Sinden, 2001, Hillsdon et al., 2005)</w:t>
      </w:r>
      <w:r w:rsidR="00CB791C" w:rsidRPr="0087003F">
        <w:rPr>
          <w:sz w:val="24"/>
          <w:szCs w:val="24"/>
        </w:rPr>
        <w:fldChar w:fldCharType="end"/>
      </w:r>
      <w:r w:rsidR="00CB791C" w:rsidRPr="0087003F">
        <w:rPr>
          <w:sz w:val="24"/>
          <w:szCs w:val="24"/>
        </w:rPr>
        <w:t xml:space="preserve">. </w:t>
      </w:r>
      <w:r w:rsidR="00E837F0" w:rsidRPr="0087003F">
        <w:rPr>
          <w:sz w:val="24"/>
          <w:szCs w:val="24"/>
        </w:rPr>
        <w:t xml:space="preserve">For PA to result in sustained health benefits it needs to be practised on </w:t>
      </w:r>
      <w:r w:rsidR="00FE4E62" w:rsidRPr="0087003F">
        <w:rPr>
          <w:sz w:val="24"/>
          <w:szCs w:val="24"/>
        </w:rPr>
        <w:t>an</w:t>
      </w:r>
      <w:r w:rsidR="00E837F0" w:rsidRPr="0087003F">
        <w:rPr>
          <w:sz w:val="24"/>
          <w:szCs w:val="24"/>
        </w:rPr>
        <w:t xml:space="preserve"> </w:t>
      </w:r>
      <w:r w:rsidR="00FE4E62" w:rsidRPr="0087003F">
        <w:rPr>
          <w:sz w:val="24"/>
          <w:szCs w:val="24"/>
        </w:rPr>
        <w:t xml:space="preserve">ongoing </w:t>
      </w:r>
      <w:r w:rsidR="00E837F0" w:rsidRPr="0087003F">
        <w:rPr>
          <w:sz w:val="24"/>
          <w:szCs w:val="24"/>
        </w:rPr>
        <w:t xml:space="preserve">basis </w:t>
      </w:r>
      <w:r w:rsidR="0084684A" w:rsidRPr="0087003F">
        <w:rPr>
          <w:sz w:val="24"/>
          <w:szCs w:val="24"/>
        </w:rPr>
        <w:fldChar w:fldCharType="begin"/>
      </w:r>
      <w:r w:rsidR="0084684A" w:rsidRPr="0087003F">
        <w:rPr>
          <w:sz w:val="24"/>
          <w:szCs w:val="24"/>
        </w:rPr>
        <w:instrText xml:space="preserve"> ADDIN EN.CITE &lt;EndNote&gt;&lt;Cite&gt;&lt;Author&gt;Reiner&lt;/Author&gt;&lt;Year&gt;2013&lt;/Year&gt;&lt;RecNum&gt;59&lt;/RecNum&gt;&lt;DisplayText&gt;(Reiner et al., 2013)&lt;/DisplayText&gt;&lt;record&gt;&lt;rec-number&gt;59&lt;/rec-number&gt;&lt;foreign-keys&gt;&lt;key app="EN" db-id="vpsdf5pdx5vr5deav9qxvwthzf9sexsrtrpa" timestamp="1476107729"&gt;59&lt;/key&gt;&lt;/foreign-keys&gt;&lt;ref-type name="Journal Article"&gt;17&lt;/ref-type&gt;&lt;contributors&gt;&lt;authors&gt;&lt;author&gt;Reiner, Miriam&lt;/author&gt;&lt;author&gt;Niermann, Christina&lt;/author&gt;&lt;author&gt;Jekauc, Darko&lt;/author&gt;&lt;author&gt;Woll, Alexander&lt;/author&gt;&lt;/authors&gt;&lt;/contributors&gt;&lt;titles&gt;&lt;title&gt;Long-term health benefits of physical activity – a systematic review of longitudinal studies&lt;/title&gt;&lt;secondary-title&gt;BMC Public Health&lt;/secondary-title&gt;&lt;/titles&gt;&lt;periodical&gt;&lt;full-title&gt;BMC Public Health&lt;/full-title&gt;&lt;/periodical&gt;&lt;pages&gt;1-9&lt;/pages&gt;&lt;volume&gt;13&lt;/volume&gt;&lt;number&gt;1&lt;/number&gt;&lt;dates&gt;&lt;year&gt;2013&lt;/year&gt;&lt;/dates&gt;&lt;isbn&gt;1471-2458&lt;/isbn&gt;&lt;label&gt;Reiner2013&lt;/label&gt;&lt;work-type&gt;journal article&lt;/work-type&gt;&lt;urls&gt;&lt;related-urls&gt;&lt;url&gt;http://dx.doi.org/10.1186/1471-2458-13-813&lt;/url&gt;&lt;/related-urls&gt;&lt;/urls&gt;&lt;electronic-resource-num&gt;10.1186/1471-2458-13-813&lt;/electronic-resource-num&gt;&lt;/record&gt;&lt;/Cite&gt;&lt;/EndNote&gt;</w:instrText>
      </w:r>
      <w:r w:rsidR="0084684A" w:rsidRPr="0087003F">
        <w:rPr>
          <w:sz w:val="24"/>
          <w:szCs w:val="24"/>
        </w:rPr>
        <w:fldChar w:fldCharType="separate"/>
      </w:r>
      <w:r w:rsidR="0084684A" w:rsidRPr="0087003F">
        <w:rPr>
          <w:noProof/>
          <w:sz w:val="24"/>
          <w:szCs w:val="24"/>
        </w:rPr>
        <w:t>(Reiner et al., 2013)</w:t>
      </w:r>
      <w:r w:rsidR="0084684A" w:rsidRPr="0087003F">
        <w:rPr>
          <w:sz w:val="24"/>
          <w:szCs w:val="24"/>
        </w:rPr>
        <w:fldChar w:fldCharType="end"/>
      </w:r>
      <w:r w:rsidR="00BA5052" w:rsidRPr="0087003F">
        <w:rPr>
          <w:sz w:val="24"/>
          <w:szCs w:val="24"/>
        </w:rPr>
        <w:t>;</w:t>
      </w:r>
      <w:r w:rsidR="0084684A" w:rsidRPr="0087003F">
        <w:rPr>
          <w:sz w:val="24"/>
          <w:szCs w:val="24"/>
        </w:rPr>
        <w:t xml:space="preserve"> </w:t>
      </w:r>
      <w:r w:rsidR="00E837F0" w:rsidRPr="0087003F">
        <w:rPr>
          <w:sz w:val="24"/>
          <w:szCs w:val="24"/>
        </w:rPr>
        <w:t>therefore g</w:t>
      </w:r>
      <w:r w:rsidR="003844DE" w:rsidRPr="0087003F">
        <w:rPr>
          <w:sz w:val="24"/>
          <w:szCs w:val="24"/>
        </w:rPr>
        <w:t xml:space="preserve">reater emphasis needs to be placed on interventions </w:t>
      </w:r>
      <w:r w:rsidR="00F74600" w:rsidRPr="0087003F">
        <w:rPr>
          <w:sz w:val="24"/>
          <w:szCs w:val="24"/>
        </w:rPr>
        <w:t xml:space="preserve">which </w:t>
      </w:r>
      <w:r w:rsidR="003844DE" w:rsidRPr="0087003F">
        <w:rPr>
          <w:sz w:val="24"/>
          <w:szCs w:val="24"/>
        </w:rPr>
        <w:t>promote</w:t>
      </w:r>
      <w:r w:rsidR="00F74600" w:rsidRPr="0087003F">
        <w:rPr>
          <w:sz w:val="24"/>
          <w:szCs w:val="24"/>
        </w:rPr>
        <w:t xml:space="preserve"> </w:t>
      </w:r>
      <w:r w:rsidR="003959C2" w:rsidRPr="0087003F">
        <w:rPr>
          <w:sz w:val="24"/>
          <w:szCs w:val="24"/>
        </w:rPr>
        <w:t>PA</w:t>
      </w:r>
      <w:r w:rsidR="003844DE" w:rsidRPr="0087003F">
        <w:rPr>
          <w:sz w:val="24"/>
          <w:szCs w:val="24"/>
        </w:rPr>
        <w:t xml:space="preserve"> maintenance. </w:t>
      </w:r>
      <w:r w:rsidR="00B30CE4" w:rsidRPr="0087003F">
        <w:rPr>
          <w:sz w:val="24"/>
          <w:szCs w:val="24"/>
        </w:rPr>
        <w:t xml:space="preserve">There is no accepted definition of  post-trial  </w:t>
      </w:r>
      <w:r w:rsidR="00BA5052" w:rsidRPr="0087003F">
        <w:rPr>
          <w:sz w:val="24"/>
          <w:szCs w:val="24"/>
        </w:rPr>
        <w:t>PA</w:t>
      </w:r>
      <w:r w:rsidR="00B30CE4" w:rsidRPr="0087003F">
        <w:rPr>
          <w:sz w:val="24"/>
          <w:szCs w:val="24"/>
        </w:rPr>
        <w:t xml:space="preserve"> level maintenance </w:t>
      </w:r>
      <w:r w:rsidR="00B30CE4" w:rsidRPr="0087003F">
        <w:rPr>
          <w:sz w:val="24"/>
          <w:szCs w:val="24"/>
        </w:rPr>
        <w:fldChar w:fldCharType="begin"/>
      </w:r>
      <w:r w:rsidR="00B30CE4" w:rsidRPr="0087003F">
        <w:rPr>
          <w:sz w:val="24"/>
          <w:szCs w:val="24"/>
        </w:rPr>
        <w:instrText xml:space="preserve"> ADDIN EN.CITE &lt;EndNote&gt;&lt;Cite&gt;&lt;Author&gt;Kahlert&lt;/Author&gt;&lt;Year&gt;2015&lt;/Year&gt;&lt;RecNum&gt;126&lt;/RecNum&gt;&lt;DisplayText&gt;(Kahlert, 2015)&lt;/DisplayText&gt;&lt;record&gt;&lt;rec-number&gt;126&lt;/rec-number&gt;&lt;foreign-keys&gt;&lt;key app="EN" db-id="vpsdf5pdx5vr5deav9qxvwthzf9sexsrtrpa" timestamp="1477486244"&gt;126&lt;/key&gt;&lt;/foreign-keys&gt;&lt;ref-type name="Journal Article"&gt;17&lt;/ref-type&gt;&lt;contributors&gt;&lt;authors&gt;&lt;author&gt;Kahlert, Daniela&lt;/author&gt;&lt;/authors&gt;&lt;/contributors&gt;&lt;titles&gt;&lt;title&gt;Maintenance of physical activity: Do we know what we are talking about?&lt;/title&gt;&lt;secondary-title&gt;Preventive Medicine Reports&lt;/secondary-title&gt;&lt;/titles&gt;&lt;periodical&gt;&lt;full-title&gt;Preventive Medicine Reports&lt;/full-title&gt;&lt;/periodical&gt;&lt;pages&gt;178-180&lt;/pages&gt;&lt;volume&gt;2&lt;/volume&gt;&lt;keywords&gt;&lt;keyword&gt;Maintenance&lt;/keyword&gt;&lt;keyword&gt;Physical activity&lt;/keyword&gt;&lt;keyword&gt;Definition&lt;/keyword&gt;&lt;keyword&gt;Operationalization&lt;/keyword&gt;&lt;keyword&gt;Lapse&lt;/keyword&gt;&lt;keyword&gt;Recovery&lt;/keyword&gt;&lt;/keywords&gt;&lt;dates&gt;&lt;year&gt;2015&lt;/year&gt;&lt;pub-dates&gt;&lt;date&gt;//&lt;/date&gt;&lt;/pub-dates&gt;&lt;/dates&gt;&lt;isbn&gt;2211-3355&lt;/isbn&gt;&lt;urls&gt;&lt;related-urls&gt;&lt;url&gt;http://www.sciencedirect.com/science/article/pii/S2211335515000236&lt;/url&gt;&lt;/related-urls&gt;&lt;/urls&gt;&lt;electronic-resource-num&gt;http://dx.doi.org/10.1016/j.pmedr.2015.02.013&lt;/electronic-resource-num&gt;&lt;/record&gt;&lt;/Cite&gt;&lt;/EndNote&gt;</w:instrText>
      </w:r>
      <w:r w:rsidR="00B30CE4" w:rsidRPr="0087003F">
        <w:rPr>
          <w:sz w:val="24"/>
          <w:szCs w:val="24"/>
        </w:rPr>
        <w:fldChar w:fldCharType="separate"/>
      </w:r>
      <w:r w:rsidR="00B30CE4" w:rsidRPr="0087003F">
        <w:rPr>
          <w:noProof/>
          <w:sz w:val="24"/>
          <w:szCs w:val="24"/>
        </w:rPr>
        <w:t>(Kahlert, 2015)</w:t>
      </w:r>
      <w:r w:rsidR="00B30CE4" w:rsidRPr="0087003F">
        <w:rPr>
          <w:sz w:val="24"/>
          <w:szCs w:val="24"/>
        </w:rPr>
        <w:fldChar w:fldCharType="end"/>
      </w:r>
      <w:r w:rsidR="00B30CE4" w:rsidRPr="0087003F">
        <w:rPr>
          <w:sz w:val="24"/>
          <w:szCs w:val="24"/>
        </w:rPr>
        <w:t>. One frequently used definition</w:t>
      </w:r>
      <w:r w:rsidR="001F310F" w:rsidRPr="0087003F">
        <w:rPr>
          <w:sz w:val="24"/>
          <w:szCs w:val="24"/>
        </w:rPr>
        <w:t xml:space="preserve"> of </w:t>
      </w:r>
      <w:r w:rsidR="00B30CE4" w:rsidRPr="0087003F">
        <w:rPr>
          <w:sz w:val="24"/>
          <w:szCs w:val="24"/>
        </w:rPr>
        <w:t xml:space="preserve"> successful maintenance </w:t>
      </w:r>
      <w:r w:rsidR="001F310F" w:rsidRPr="0087003F">
        <w:rPr>
          <w:sz w:val="24"/>
          <w:szCs w:val="24"/>
        </w:rPr>
        <w:t xml:space="preserve">is </w:t>
      </w:r>
      <w:r w:rsidR="00B30CE4" w:rsidRPr="0087003F">
        <w:rPr>
          <w:sz w:val="24"/>
          <w:szCs w:val="24"/>
        </w:rPr>
        <w:t xml:space="preserve"> participating in regular PA for </w:t>
      </w:r>
      <w:r w:rsidR="00816706" w:rsidRPr="0087003F">
        <w:rPr>
          <w:sz w:val="24"/>
          <w:szCs w:val="24"/>
        </w:rPr>
        <w:t xml:space="preserve">six </w:t>
      </w:r>
      <w:r w:rsidR="00B30CE4" w:rsidRPr="0087003F">
        <w:rPr>
          <w:sz w:val="24"/>
          <w:szCs w:val="24"/>
        </w:rPr>
        <w:t xml:space="preserve">months </w:t>
      </w:r>
      <w:r w:rsidR="00816706" w:rsidRPr="0087003F">
        <w:rPr>
          <w:sz w:val="24"/>
          <w:szCs w:val="24"/>
        </w:rPr>
        <w:t>post-</w:t>
      </w:r>
      <w:r w:rsidR="00B30CE4" w:rsidRPr="0087003F">
        <w:rPr>
          <w:sz w:val="24"/>
          <w:szCs w:val="24"/>
        </w:rPr>
        <w:t xml:space="preserve">intervention </w:t>
      </w:r>
      <w:r w:rsidR="00B30CE4" w:rsidRPr="0087003F">
        <w:rPr>
          <w:sz w:val="24"/>
          <w:szCs w:val="24"/>
        </w:rPr>
        <w:fldChar w:fldCharType="begin"/>
      </w:r>
      <w:r w:rsidR="00B30CE4" w:rsidRPr="0087003F">
        <w:rPr>
          <w:sz w:val="24"/>
          <w:szCs w:val="24"/>
        </w:rPr>
        <w:instrText xml:space="preserve"> ADDIN EN.CITE &lt;EndNote&gt;&lt;Cite&gt;&lt;Author&gt;Rhodes&lt;/Author&gt;&lt;Year&gt;2008&lt;/Year&gt;&lt;RecNum&gt;127&lt;/RecNum&gt;&lt;DisplayText&gt;(Rhodes et al., 2008)&lt;/DisplayText&gt;&lt;record&gt;&lt;rec-number&gt;127&lt;/rec-number&gt;&lt;foreign-keys&gt;&lt;key app="EN" db-id="vpsdf5pdx5vr5deav9qxvwthzf9sexsrtrpa" timestamp="1477487146"&gt;127&lt;/key&gt;&lt;/foreign-keys&gt;&lt;ref-type name="Journal Article"&gt;17&lt;/ref-type&gt;&lt;contributors&gt;&lt;authors&gt;&lt;author&gt;Rhodes, R. E.&lt;/author&gt;&lt;author&gt;Plotnikoff, R. C.&lt;/author&gt;&lt;author&gt;Courneya, K. S.&lt;/author&gt;&lt;/authors&gt;&lt;/contributors&gt;&lt;auth-address&gt;Behavioural Medicine Laboratory, Faculty of Education, University of Victoria, BC, Canada. rhodes@uvic.ca&lt;/auth-address&gt;&lt;titles&gt;&lt;title&gt;Predicting the physical activity intention-behavior profiles of adopters and maintainers using three social cognition models&lt;/title&gt;&lt;secondary-title&gt;Ann Behav Med&lt;/secondary-title&gt;&lt;alt-title&gt;Annals of behavioral medicine : a publication of the Society of Behavioral Medicine&lt;/alt-title&gt;&lt;/titles&gt;&lt;periodical&gt;&lt;full-title&gt;Ann Behav Med&lt;/full-title&gt;&lt;abbr-1&gt;Annals of behavioral medicine : a publication of the Society of Behavioral Medicine&lt;/abbr-1&gt;&lt;/periodical&gt;&lt;alt-periodical&gt;&lt;full-title&gt;Ann Behav Med&lt;/full-title&gt;&lt;abbr-1&gt;Annals of behavioral medicine : a publication of the Society of Behavioral Medicine&lt;/abbr-1&gt;&lt;/alt-periodical&gt;&lt;pages&gt;244-52&lt;/pages&gt;&lt;volume&gt;36&lt;/volume&gt;&lt;number&gt;3&lt;/number&gt;&lt;edition&gt;2008/12/06&lt;/edition&gt;&lt;keywords&gt;&lt;keyword&gt;Adult&lt;/keyword&gt;&lt;keyword&gt;Forecasting&lt;/keyword&gt;&lt;keyword&gt;Humans&lt;/keyword&gt;&lt;keyword&gt;*Intention&lt;/keyword&gt;&lt;keyword&gt;Middle Aged&lt;/keyword&gt;&lt;keyword&gt;*Motor Activity&lt;/keyword&gt;&lt;keyword&gt;Planning Techniques&lt;/keyword&gt;&lt;keyword&gt;Psychological Tests&lt;/keyword&gt;&lt;keyword&gt;*Psychological Theory&lt;/keyword&gt;&lt;keyword&gt;Workplace&lt;/keyword&gt;&lt;/keywords&gt;&lt;dates&gt;&lt;year&gt;2008&lt;/year&gt;&lt;pub-dates&gt;&lt;date&gt;Dec&lt;/date&gt;&lt;/pub-dates&gt;&lt;/dates&gt;&lt;isbn&gt;0883-6612&lt;/isbn&gt;&lt;accession-num&gt;19057976&lt;/accession-num&gt;&lt;urls&gt;&lt;/urls&gt;&lt;electronic-resource-num&gt;10.1007/s12160-008-9071-6&lt;/electronic-resource-num&gt;&lt;remote-database-provider&gt;NLM&lt;/remote-database-provider&gt;&lt;language&gt;Eng&lt;/language&gt;&lt;/record&gt;&lt;/Cite&gt;&lt;/EndNote&gt;</w:instrText>
      </w:r>
      <w:r w:rsidR="00B30CE4" w:rsidRPr="0087003F">
        <w:rPr>
          <w:sz w:val="24"/>
          <w:szCs w:val="24"/>
        </w:rPr>
        <w:fldChar w:fldCharType="separate"/>
      </w:r>
      <w:r w:rsidR="00B30CE4" w:rsidRPr="0087003F">
        <w:rPr>
          <w:noProof/>
          <w:sz w:val="24"/>
          <w:szCs w:val="24"/>
        </w:rPr>
        <w:t>(Rhodes et al., 2008)</w:t>
      </w:r>
      <w:r w:rsidR="00B30CE4" w:rsidRPr="0087003F">
        <w:rPr>
          <w:sz w:val="24"/>
          <w:szCs w:val="24"/>
        </w:rPr>
        <w:fldChar w:fldCharType="end"/>
      </w:r>
      <w:r w:rsidR="00B30CE4" w:rsidRPr="0087003F">
        <w:rPr>
          <w:sz w:val="24"/>
          <w:szCs w:val="24"/>
        </w:rPr>
        <w:t>. We extend this definition to include what people are doing /can do to remain physically active in the longer term</w:t>
      </w:r>
      <w:r w:rsidR="00816706" w:rsidRPr="0087003F">
        <w:rPr>
          <w:sz w:val="24"/>
          <w:szCs w:val="24"/>
        </w:rPr>
        <w:t xml:space="preserve"> (i.e</w:t>
      </w:r>
      <w:r w:rsidR="004971E2" w:rsidRPr="0087003F">
        <w:rPr>
          <w:sz w:val="24"/>
          <w:szCs w:val="24"/>
        </w:rPr>
        <w:t>.</w:t>
      </w:r>
      <w:r w:rsidR="00816706" w:rsidRPr="0087003F">
        <w:rPr>
          <w:sz w:val="24"/>
          <w:szCs w:val="24"/>
        </w:rPr>
        <w:t xml:space="preserve">, beyond </w:t>
      </w:r>
      <w:r w:rsidR="00C10FA4" w:rsidRPr="0087003F">
        <w:rPr>
          <w:sz w:val="24"/>
          <w:szCs w:val="24"/>
        </w:rPr>
        <w:t xml:space="preserve">the </w:t>
      </w:r>
      <w:r w:rsidR="00816706" w:rsidRPr="0087003F">
        <w:rPr>
          <w:sz w:val="24"/>
          <w:szCs w:val="24"/>
        </w:rPr>
        <w:t>six months</w:t>
      </w:r>
      <w:r w:rsidR="00C10FA4" w:rsidRPr="0087003F">
        <w:rPr>
          <w:sz w:val="24"/>
          <w:szCs w:val="24"/>
        </w:rPr>
        <w:t xml:space="preserve"> usually referred to</w:t>
      </w:r>
      <w:r w:rsidR="00816706" w:rsidRPr="0087003F">
        <w:rPr>
          <w:sz w:val="24"/>
          <w:szCs w:val="24"/>
        </w:rPr>
        <w:t>)</w:t>
      </w:r>
      <w:r w:rsidR="00CA6135" w:rsidRPr="0087003F">
        <w:rPr>
          <w:sz w:val="24"/>
          <w:szCs w:val="24"/>
        </w:rPr>
        <w:t>.</w:t>
      </w:r>
    </w:p>
    <w:p w14:paraId="4373682D" w14:textId="77777777" w:rsidR="00882AFF" w:rsidRPr="0087003F" w:rsidRDefault="00882AFF" w:rsidP="00E44C0A">
      <w:pPr>
        <w:spacing w:line="276" w:lineRule="auto"/>
        <w:contextualSpacing/>
        <w:rPr>
          <w:b/>
          <w:sz w:val="24"/>
          <w:szCs w:val="24"/>
        </w:rPr>
      </w:pPr>
    </w:p>
    <w:p w14:paraId="1E2819D9" w14:textId="77777777" w:rsidR="00882AFF" w:rsidRPr="0087003F" w:rsidRDefault="00882AFF" w:rsidP="00E44C0A">
      <w:pPr>
        <w:spacing w:line="276" w:lineRule="auto"/>
        <w:contextualSpacing/>
        <w:rPr>
          <w:b/>
          <w:sz w:val="24"/>
          <w:szCs w:val="24"/>
        </w:rPr>
      </w:pPr>
    </w:p>
    <w:p w14:paraId="0084D637" w14:textId="4C39FFD4" w:rsidR="00004E28" w:rsidRPr="0087003F" w:rsidRDefault="00D34C86" w:rsidP="00E44C0A">
      <w:pPr>
        <w:spacing w:line="276" w:lineRule="auto"/>
        <w:contextualSpacing/>
        <w:rPr>
          <w:b/>
          <w:sz w:val="24"/>
          <w:szCs w:val="24"/>
        </w:rPr>
      </w:pPr>
      <w:r w:rsidRPr="0087003F">
        <w:rPr>
          <w:sz w:val="24"/>
          <w:szCs w:val="24"/>
        </w:rPr>
        <w:t xml:space="preserve">Whilst </w:t>
      </w:r>
      <w:r w:rsidR="002D1679" w:rsidRPr="0087003F">
        <w:rPr>
          <w:sz w:val="24"/>
          <w:szCs w:val="24"/>
        </w:rPr>
        <w:t>several studies have</w:t>
      </w:r>
      <w:r w:rsidR="00257527" w:rsidRPr="0087003F">
        <w:rPr>
          <w:sz w:val="24"/>
          <w:szCs w:val="24"/>
        </w:rPr>
        <w:t xml:space="preserve"> explore</w:t>
      </w:r>
      <w:r w:rsidR="002D1679" w:rsidRPr="0087003F">
        <w:rPr>
          <w:sz w:val="24"/>
          <w:szCs w:val="24"/>
        </w:rPr>
        <w:t>d</w:t>
      </w:r>
      <w:r w:rsidR="00257527" w:rsidRPr="0087003F">
        <w:rPr>
          <w:sz w:val="24"/>
          <w:szCs w:val="24"/>
        </w:rPr>
        <w:t xml:space="preserve"> </w:t>
      </w:r>
      <w:r w:rsidR="002D1679" w:rsidRPr="0087003F">
        <w:rPr>
          <w:sz w:val="24"/>
          <w:szCs w:val="24"/>
        </w:rPr>
        <w:t>the</w:t>
      </w:r>
      <w:r w:rsidR="00257527" w:rsidRPr="0087003F">
        <w:rPr>
          <w:sz w:val="24"/>
          <w:szCs w:val="24"/>
        </w:rPr>
        <w:t xml:space="preserve"> features</w:t>
      </w:r>
      <w:r w:rsidR="003E0F59" w:rsidRPr="0087003F">
        <w:rPr>
          <w:sz w:val="24"/>
          <w:szCs w:val="24"/>
        </w:rPr>
        <w:t xml:space="preserve"> </w:t>
      </w:r>
      <w:r w:rsidR="00257527" w:rsidRPr="0087003F">
        <w:rPr>
          <w:sz w:val="24"/>
          <w:szCs w:val="24"/>
        </w:rPr>
        <w:t xml:space="preserve">of </w:t>
      </w:r>
      <w:r w:rsidR="002D1679" w:rsidRPr="0087003F">
        <w:rPr>
          <w:sz w:val="24"/>
          <w:szCs w:val="24"/>
        </w:rPr>
        <w:t>interventions</w:t>
      </w:r>
      <w:r w:rsidR="00257527" w:rsidRPr="0087003F">
        <w:rPr>
          <w:sz w:val="24"/>
          <w:szCs w:val="24"/>
        </w:rPr>
        <w:t xml:space="preserve"> associated with </w:t>
      </w:r>
      <w:r w:rsidR="003801FD" w:rsidRPr="0087003F">
        <w:rPr>
          <w:sz w:val="24"/>
          <w:szCs w:val="24"/>
        </w:rPr>
        <w:t xml:space="preserve">the </w:t>
      </w:r>
      <w:r w:rsidR="00257527" w:rsidRPr="0087003F">
        <w:rPr>
          <w:sz w:val="24"/>
          <w:szCs w:val="24"/>
        </w:rPr>
        <w:t xml:space="preserve">long-term effectiveness of physical activity interventions </w:t>
      </w:r>
      <w:r w:rsidR="00257527" w:rsidRPr="0087003F">
        <w:rPr>
          <w:sz w:val="24"/>
          <w:szCs w:val="24"/>
        </w:rPr>
        <w:fldChar w:fldCharType="begin">
          <w:fldData xml:space="preserve">PEVuZE5vdGU+PENpdGU+PEF1dGhvcj5PJmFwb3M7QnJpZW48L0F1dGhvcj48WWVhcj4yMDE1PC9Z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</w:fldData>
        </w:fldChar>
      </w:r>
      <w:r w:rsidR="00257527" w:rsidRPr="0087003F">
        <w:rPr>
          <w:sz w:val="24"/>
          <w:szCs w:val="24"/>
        </w:rPr>
        <w:instrText xml:space="preserve"> ADDIN EN.CITE </w:instrText>
      </w:r>
      <w:r w:rsidR="00257527" w:rsidRPr="0087003F">
        <w:rPr>
          <w:sz w:val="24"/>
          <w:szCs w:val="24"/>
        </w:rPr>
        <w:fldChar w:fldCharType="begin">
          <w:fldData xml:space="preserve">PEVuZE5vdGU+PENpdGU+PEF1dGhvcj5PJmFwb3M7QnJpZW48L0F1dGhvcj48WWVhcj4yMDE1PC9Z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</w:fldData>
        </w:fldChar>
      </w:r>
      <w:r w:rsidR="00257527" w:rsidRPr="0087003F">
        <w:rPr>
          <w:sz w:val="24"/>
          <w:szCs w:val="24"/>
        </w:rPr>
        <w:instrText xml:space="preserve"> ADDIN EN.CITE.DATA </w:instrText>
      </w:r>
      <w:r w:rsidR="00257527" w:rsidRPr="0087003F">
        <w:rPr>
          <w:sz w:val="24"/>
          <w:szCs w:val="24"/>
        </w:rPr>
      </w:r>
      <w:r w:rsidR="00257527" w:rsidRPr="0087003F">
        <w:rPr>
          <w:sz w:val="24"/>
          <w:szCs w:val="24"/>
        </w:rPr>
        <w:fldChar w:fldCharType="end"/>
      </w:r>
      <w:r w:rsidR="00257527" w:rsidRPr="0087003F">
        <w:rPr>
          <w:sz w:val="24"/>
          <w:szCs w:val="24"/>
        </w:rPr>
      </w:r>
      <w:r w:rsidR="00257527" w:rsidRPr="0087003F">
        <w:rPr>
          <w:sz w:val="24"/>
          <w:szCs w:val="24"/>
        </w:rPr>
        <w:fldChar w:fldCharType="separate"/>
      </w:r>
      <w:r w:rsidR="00257527" w:rsidRPr="0087003F">
        <w:rPr>
          <w:noProof/>
          <w:sz w:val="24"/>
          <w:szCs w:val="24"/>
        </w:rPr>
        <w:t>(O'Brien et al., 2015)</w:t>
      </w:r>
      <w:r w:rsidR="00257527" w:rsidRPr="0087003F">
        <w:rPr>
          <w:sz w:val="24"/>
          <w:szCs w:val="24"/>
        </w:rPr>
        <w:fldChar w:fldCharType="end"/>
      </w:r>
      <w:r w:rsidR="002D1679" w:rsidRPr="0087003F">
        <w:rPr>
          <w:sz w:val="24"/>
          <w:szCs w:val="24"/>
        </w:rPr>
        <w:t xml:space="preserve"> there has been very little research exploring the</w:t>
      </w:r>
      <w:r w:rsidR="003E0F59" w:rsidRPr="0087003F">
        <w:rPr>
          <w:sz w:val="24"/>
          <w:szCs w:val="24"/>
        </w:rPr>
        <w:t xml:space="preserve"> specific</w:t>
      </w:r>
      <w:r w:rsidR="002D1679" w:rsidRPr="0087003F">
        <w:rPr>
          <w:sz w:val="24"/>
          <w:szCs w:val="24"/>
        </w:rPr>
        <w:t xml:space="preserve"> factors that motivate individuals to sustain PA post-intervention. </w:t>
      </w:r>
      <w:r w:rsidR="003E0F59" w:rsidRPr="0087003F">
        <w:rPr>
          <w:sz w:val="24"/>
          <w:szCs w:val="24"/>
        </w:rPr>
        <w:t>Previous research into t</w:t>
      </w:r>
      <w:r w:rsidR="00882AFF" w:rsidRPr="0087003F">
        <w:rPr>
          <w:sz w:val="24"/>
          <w:szCs w:val="24"/>
        </w:rPr>
        <w:t xml:space="preserve">hese factors has focused on the </w:t>
      </w:r>
      <w:r w:rsidRPr="0087003F">
        <w:rPr>
          <w:sz w:val="24"/>
          <w:szCs w:val="24"/>
        </w:rPr>
        <w:t>barriers and facilitators</w:t>
      </w:r>
      <w:r w:rsidR="003801FD" w:rsidRPr="0087003F">
        <w:rPr>
          <w:sz w:val="24"/>
          <w:szCs w:val="24"/>
        </w:rPr>
        <w:t xml:space="preserve"> to engaging in PA</w:t>
      </w:r>
      <w:r w:rsidRPr="0087003F">
        <w:rPr>
          <w:sz w:val="24"/>
          <w:szCs w:val="24"/>
        </w:rPr>
        <w:t xml:space="preserve"> </w:t>
      </w:r>
      <w:r w:rsidRPr="0087003F">
        <w:rPr>
          <w:sz w:val="24"/>
          <w:szCs w:val="24"/>
        </w:rPr>
        <w:fldChar w:fldCharType="begin">
          <w:fldData xml:space="preserve">PEVuZE5vdGU+PENpdGU+PEF1dGhvcj5Ib3JuZTwvQXV0aG9yPjxZZWFyPjIwMTI8L1llYXI+PFJl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</w:fldData>
        </w:fldChar>
      </w:r>
      <w:r w:rsidR="00A62057" w:rsidRPr="0087003F">
        <w:rPr>
          <w:sz w:val="24"/>
          <w:szCs w:val="24"/>
        </w:rPr>
        <w:instrText xml:space="preserve"> ADDIN EN.CITE </w:instrText>
      </w:r>
      <w:r w:rsidR="00A62057" w:rsidRPr="0087003F">
        <w:rPr>
          <w:sz w:val="24"/>
          <w:szCs w:val="24"/>
        </w:rPr>
        <w:fldChar w:fldCharType="begin">
          <w:fldData xml:space="preserve">PEVuZE5vdGU+PENpdGU+PEF1dGhvcj5Ib3JuZTwvQXV0aG9yPjxZZWFyPjIwMTI8L1llYXI+PFJl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</w:fldData>
        </w:fldChar>
      </w:r>
      <w:r w:rsidR="00A62057" w:rsidRPr="0087003F">
        <w:rPr>
          <w:sz w:val="24"/>
          <w:szCs w:val="24"/>
        </w:rPr>
        <w:instrText xml:space="preserve"> ADDIN EN.CITE.DATA </w:instrText>
      </w:r>
      <w:r w:rsidR="00A62057" w:rsidRPr="0087003F">
        <w:rPr>
          <w:sz w:val="24"/>
          <w:szCs w:val="24"/>
        </w:rPr>
      </w:r>
      <w:r w:rsidR="00A62057" w:rsidRPr="0087003F">
        <w:rPr>
          <w:sz w:val="24"/>
          <w:szCs w:val="24"/>
        </w:rPr>
        <w:fldChar w:fldCharType="end"/>
      </w:r>
      <w:r w:rsidRPr="0087003F">
        <w:rPr>
          <w:sz w:val="24"/>
          <w:szCs w:val="24"/>
        </w:rPr>
      </w:r>
      <w:r w:rsidRPr="0087003F">
        <w:rPr>
          <w:sz w:val="24"/>
          <w:szCs w:val="24"/>
        </w:rPr>
        <w:fldChar w:fldCharType="separate"/>
      </w:r>
      <w:r w:rsidR="00A62057" w:rsidRPr="0087003F">
        <w:rPr>
          <w:noProof/>
          <w:sz w:val="24"/>
          <w:szCs w:val="24"/>
        </w:rPr>
        <w:t>(Horne and Tierney, 2012, Mailey et al., 2014, Martins et al., 2015, Alvarado et al., 2015)</w:t>
      </w:r>
      <w:r w:rsidRPr="0087003F">
        <w:rPr>
          <w:sz w:val="24"/>
          <w:szCs w:val="24"/>
        </w:rPr>
        <w:fldChar w:fldCharType="end"/>
      </w:r>
      <w:r w:rsidR="00A96255" w:rsidRPr="0087003F">
        <w:rPr>
          <w:sz w:val="24"/>
          <w:szCs w:val="24"/>
        </w:rPr>
        <w:t>. Additional</w:t>
      </w:r>
      <w:r w:rsidR="00787B3F" w:rsidRPr="0087003F">
        <w:rPr>
          <w:sz w:val="24"/>
          <w:szCs w:val="24"/>
        </w:rPr>
        <w:t xml:space="preserve"> research </w:t>
      </w:r>
      <w:r w:rsidRPr="0087003F">
        <w:rPr>
          <w:sz w:val="24"/>
          <w:szCs w:val="24"/>
        </w:rPr>
        <w:t xml:space="preserve">to distinguish what factors lead to </w:t>
      </w:r>
      <w:r w:rsidRPr="0087003F">
        <w:rPr>
          <w:sz w:val="24"/>
          <w:szCs w:val="24"/>
        </w:rPr>
        <w:lastRenderedPageBreak/>
        <w:t xml:space="preserve">successful and unsuccessful PA maintenance has been recommended </w:t>
      </w:r>
      <w:r w:rsidRPr="0087003F">
        <w:rPr>
          <w:sz w:val="24"/>
          <w:szCs w:val="24"/>
        </w:rPr>
        <w:fldChar w:fldCharType="begin">
          <w:fldData xml:space="preserve">PEVuZE5vdGU+PENpdGU+PEF1dGhvcj5NYXJjdXM8L0F1dGhvcj48WWVhcj4yMDAwPC9ZZWFyPjxS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xMzwvcGFnZXM+PHZv
bHVtZT4xPC92b2x1bWU+PG51bWJlcj4xPC9udW1iZXI+PGRhdGVzPjx5ZWFyPjIwMDQ8L3llYXI+
PC9kYXRlcz48aXNibj4xNDc5LTU4Njg8L2lzYm4+PGxhYmVsPkJvdXRlbGxlMjAwNDwvbGFiZWw+
PHdvcmstdHlwZT5qb3VybmFsIGFydGljbGU8L3dvcmstdHlwZT48dXJscz48cmVsYXRlZC11cmxz
Pjx1cmw+aHR0cDovL2R4LmRvaS5vcmcvMTAuMTE4Ni8xNDc5LTU4NjgtMS0xMzwvdXJsPjwvcmVs
YXRlZC11cmxzPjwvdXJscz48ZWxlY3Ryb25pYy1yZXNvdXJjZS1udW0+MTAuMTE4Ni8xNDc5LTU4
NjgtMS0xMzwvZWxlY3Ryb25pYy1yZXNvdXJjZS1udW0+PC9yZWNvcmQ+PC9DaXRlPjwvRW5kTm90
ZT4A
</w:fldData>
        </w:fldChar>
      </w:r>
      <w:r w:rsidR="00A62057" w:rsidRPr="0087003F">
        <w:rPr>
          <w:sz w:val="24"/>
          <w:szCs w:val="24"/>
        </w:rPr>
        <w:instrText xml:space="preserve"> ADDIN EN.CITE </w:instrText>
      </w:r>
      <w:r w:rsidR="00A62057" w:rsidRPr="0087003F">
        <w:rPr>
          <w:sz w:val="24"/>
          <w:szCs w:val="24"/>
        </w:rPr>
        <w:fldChar w:fldCharType="begin">
          <w:fldData xml:space="preserve">PEVuZE5vdGU+PENpdGU+PEF1dGhvcj5NYXJjdXM8L0F1dGhvcj48WWVhcj4yMDAwPC9ZZWFyPjxS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xMzwvcGFnZXM+PHZv
bHVtZT4xPC92b2x1bWU+PG51bWJlcj4xPC9udW1iZXI+PGRhdGVzPjx5ZWFyPjIwMDQ8L3llYXI+
PC9kYXRlcz48aXNibj4xNDc5LTU4Njg8L2lzYm4+PGxhYmVsPkJvdXRlbGxlMjAwNDwvbGFiZWw+
PHdvcmstdHlwZT5qb3VybmFsIGFydGljbGU8L3dvcmstdHlwZT48dXJscz48cmVsYXRlZC11cmxz
Pjx1cmw+aHR0cDovL2R4LmRvaS5vcmcvMTAuMTE4Ni8xNDc5LTU4NjgtMS0xMzwvdXJsPjwvcmVs
YXRlZC11cmxzPjwvdXJscz48ZWxlY3Ryb25pYy1yZXNvdXJjZS1udW0+MTAuMTE4Ni8xNDc5LTU4
NjgtMS0xMzwvZWxlY3Ryb25pYy1yZXNvdXJjZS1udW0+PC9yZWNvcmQ+PC9DaXRlPjwvRW5kTm90
ZT4A
</w:fldData>
        </w:fldChar>
      </w:r>
      <w:r w:rsidR="00A62057" w:rsidRPr="0087003F">
        <w:rPr>
          <w:sz w:val="24"/>
          <w:szCs w:val="24"/>
        </w:rPr>
        <w:instrText xml:space="preserve"> ADDIN EN.CITE.DATA </w:instrText>
      </w:r>
      <w:r w:rsidR="00A62057" w:rsidRPr="0087003F">
        <w:rPr>
          <w:sz w:val="24"/>
          <w:szCs w:val="24"/>
        </w:rPr>
      </w:r>
      <w:r w:rsidR="00A62057" w:rsidRPr="0087003F">
        <w:rPr>
          <w:sz w:val="24"/>
          <w:szCs w:val="24"/>
        </w:rPr>
        <w:fldChar w:fldCharType="end"/>
      </w:r>
      <w:r w:rsidRPr="0087003F">
        <w:rPr>
          <w:sz w:val="24"/>
          <w:szCs w:val="24"/>
        </w:rPr>
      </w:r>
      <w:r w:rsidRPr="0087003F">
        <w:rPr>
          <w:sz w:val="24"/>
          <w:szCs w:val="24"/>
        </w:rPr>
        <w:fldChar w:fldCharType="separate"/>
      </w:r>
      <w:r w:rsidR="00A62057" w:rsidRPr="0087003F">
        <w:rPr>
          <w:noProof/>
          <w:sz w:val="24"/>
          <w:szCs w:val="24"/>
        </w:rPr>
        <w:t>(Marcus et al., 2000, Boutelle et al., 2004)</w:t>
      </w:r>
      <w:r w:rsidRPr="0087003F">
        <w:rPr>
          <w:sz w:val="24"/>
          <w:szCs w:val="24"/>
        </w:rPr>
        <w:fldChar w:fldCharType="end"/>
      </w:r>
      <w:r w:rsidRPr="0087003F">
        <w:rPr>
          <w:sz w:val="24"/>
          <w:szCs w:val="24"/>
        </w:rPr>
        <w:t xml:space="preserve">. </w:t>
      </w:r>
    </w:p>
    <w:p w14:paraId="31770089" w14:textId="77777777" w:rsidR="00882AFF" w:rsidRPr="0087003F" w:rsidRDefault="00882AFF" w:rsidP="00E44C0A">
      <w:pPr>
        <w:spacing w:line="276" w:lineRule="auto"/>
        <w:contextualSpacing/>
        <w:rPr>
          <w:b/>
          <w:sz w:val="24"/>
          <w:szCs w:val="24"/>
        </w:rPr>
      </w:pPr>
    </w:p>
    <w:p w14:paraId="159B1E9C" w14:textId="77777777" w:rsidR="00882AFF" w:rsidRPr="0087003F" w:rsidRDefault="00882AFF" w:rsidP="00E44C0A">
      <w:pPr>
        <w:spacing w:line="276" w:lineRule="auto"/>
        <w:contextualSpacing/>
        <w:rPr>
          <w:b/>
          <w:sz w:val="24"/>
          <w:szCs w:val="24"/>
        </w:rPr>
      </w:pPr>
    </w:p>
    <w:p w14:paraId="2B57D111" w14:textId="031A9B01" w:rsidR="00245B51" w:rsidRPr="0087003F" w:rsidRDefault="00245B51" w:rsidP="00E44C0A">
      <w:pPr>
        <w:spacing w:line="276" w:lineRule="auto"/>
        <w:contextualSpacing/>
        <w:rPr>
          <w:b/>
          <w:sz w:val="24"/>
          <w:szCs w:val="24"/>
        </w:rPr>
      </w:pPr>
      <w:r w:rsidRPr="0087003F">
        <w:rPr>
          <w:b/>
          <w:sz w:val="24"/>
          <w:szCs w:val="24"/>
        </w:rPr>
        <w:t>Background</w:t>
      </w:r>
      <w:r w:rsidR="009F586A" w:rsidRPr="0087003F">
        <w:rPr>
          <w:b/>
          <w:sz w:val="24"/>
          <w:szCs w:val="24"/>
        </w:rPr>
        <w:t xml:space="preserve"> to the PACE-UP trial</w:t>
      </w:r>
      <w:r w:rsidRPr="0087003F">
        <w:rPr>
          <w:b/>
          <w:sz w:val="24"/>
          <w:szCs w:val="24"/>
        </w:rPr>
        <w:t xml:space="preserve"> </w:t>
      </w:r>
      <w:r w:rsidR="008C5AA0" w:rsidRPr="0087003F">
        <w:rPr>
          <w:b/>
          <w:sz w:val="24"/>
          <w:szCs w:val="24"/>
        </w:rPr>
        <w:t>and 3 year follow-up</w:t>
      </w:r>
    </w:p>
    <w:p w14:paraId="721B6174" w14:textId="77777777" w:rsidR="00882AFF" w:rsidRPr="0087003F" w:rsidRDefault="00882AFF" w:rsidP="00E44C0A">
      <w:pPr>
        <w:spacing w:after="0" w:line="276" w:lineRule="auto"/>
        <w:contextualSpacing/>
        <w:rPr>
          <w:b/>
          <w:sz w:val="24"/>
          <w:szCs w:val="24"/>
        </w:rPr>
      </w:pPr>
    </w:p>
    <w:p w14:paraId="20388AB4" w14:textId="77777777" w:rsidR="00882AFF" w:rsidRPr="0087003F" w:rsidRDefault="00882AFF" w:rsidP="00E44C0A">
      <w:pPr>
        <w:spacing w:after="0" w:line="276" w:lineRule="auto"/>
        <w:contextualSpacing/>
        <w:rPr>
          <w:b/>
          <w:sz w:val="24"/>
          <w:szCs w:val="24"/>
        </w:rPr>
      </w:pPr>
    </w:p>
    <w:p w14:paraId="3B21B0F4" w14:textId="7A86AE82" w:rsidR="00004E28" w:rsidRPr="0087003F" w:rsidRDefault="00245B51" w:rsidP="00E44C0A">
      <w:pPr>
        <w:spacing w:after="0" w:line="276" w:lineRule="auto"/>
        <w:contextualSpacing/>
        <w:rPr>
          <w:sz w:val="24"/>
          <w:szCs w:val="24"/>
        </w:rPr>
      </w:pPr>
      <w:r w:rsidRPr="0087003F">
        <w:rPr>
          <w:sz w:val="24"/>
          <w:szCs w:val="24"/>
        </w:rPr>
        <w:t xml:space="preserve">PACE-UP was a </w:t>
      </w:r>
      <w:r w:rsidR="00264AEB" w:rsidRPr="0087003F">
        <w:rPr>
          <w:sz w:val="24"/>
          <w:szCs w:val="24"/>
        </w:rPr>
        <w:t>three</w:t>
      </w:r>
      <w:r w:rsidRPr="0087003F">
        <w:rPr>
          <w:sz w:val="24"/>
          <w:szCs w:val="24"/>
        </w:rPr>
        <w:t xml:space="preserve">-arm randomised control trial undertaken in </w:t>
      </w:r>
      <w:r w:rsidR="00004B57" w:rsidRPr="0087003F">
        <w:rPr>
          <w:sz w:val="24"/>
          <w:szCs w:val="24"/>
        </w:rPr>
        <w:t xml:space="preserve">seven </w:t>
      </w:r>
      <w:r w:rsidR="009F586A" w:rsidRPr="0087003F">
        <w:rPr>
          <w:sz w:val="24"/>
          <w:szCs w:val="24"/>
        </w:rPr>
        <w:t>general</w:t>
      </w:r>
      <w:r w:rsidR="00064A1A" w:rsidRPr="0087003F">
        <w:rPr>
          <w:sz w:val="24"/>
          <w:szCs w:val="24"/>
        </w:rPr>
        <w:t xml:space="preserve"> practices in South West London, UK</w:t>
      </w:r>
      <w:r w:rsidR="00043769" w:rsidRPr="0087003F">
        <w:rPr>
          <w:sz w:val="24"/>
          <w:szCs w:val="24"/>
        </w:rPr>
        <w:t xml:space="preserve">. It </w:t>
      </w:r>
      <w:r w:rsidR="00BB6E0C" w:rsidRPr="0087003F">
        <w:rPr>
          <w:sz w:val="24"/>
          <w:szCs w:val="24"/>
        </w:rPr>
        <w:t>r</w:t>
      </w:r>
      <w:r w:rsidR="009F586A" w:rsidRPr="0087003F">
        <w:rPr>
          <w:sz w:val="24"/>
          <w:szCs w:val="24"/>
        </w:rPr>
        <w:t>ecruited</w:t>
      </w:r>
      <w:r w:rsidR="00BB6E0C" w:rsidRPr="0087003F">
        <w:rPr>
          <w:sz w:val="24"/>
          <w:szCs w:val="24"/>
        </w:rPr>
        <w:t xml:space="preserve"> between October 2012 and October 201</w:t>
      </w:r>
      <w:r w:rsidR="009F586A" w:rsidRPr="0087003F">
        <w:rPr>
          <w:sz w:val="24"/>
          <w:szCs w:val="24"/>
        </w:rPr>
        <w:t>3, with 12 month follow-up completed</w:t>
      </w:r>
      <w:r w:rsidR="00E3230C" w:rsidRPr="0087003F">
        <w:rPr>
          <w:sz w:val="24"/>
          <w:szCs w:val="24"/>
        </w:rPr>
        <w:t xml:space="preserve"> by</w:t>
      </w:r>
      <w:r w:rsidR="009F586A" w:rsidRPr="0087003F">
        <w:rPr>
          <w:sz w:val="24"/>
          <w:szCs w:val="24"/>
        </w:rPr>
        <w:t xml:space="preserve"> October 2014</w:t>
      </w:r>
      <w:r w:rsidR="00F74600" w:rsidRPr="0087003F">
        <w:rPr>
          <w:sz w:val="24"/>
          <w:szCs w:val="24"/>
        </w:rPr>
        <w:t>. The aim</w:t>
      </w:r>
      <w:r w:rsidRPr="0087003F">
        <w:rPr>
          <w:sz w:val="24"/>
          <w:szCs w:val="24"/>
        </w:rPr>
        <w:t xml:space="preserve"> </w:t>
      </w:r>
      <w:r w:rsidR="00F74600" w:rsidRPr="0087003F">
        <w:rPr>
          <w:sz w:val="24"/>
          <w:szCs w:val="24"/>
        </w:rPr>
        <w:t>was to increase</w:t>
      </w:r>
      <w:r w:rsidR="00064A1A" w:rsidRPr="0087003F">
        <w:rPr>
          <w:sz w:val="24"/>
          <w:szCs w:val="24"/>
        </w:rPr>
        <w:t xml:space="preserve"> PA levels</w:t>
      </w:r>
      <w:r w:rsidRPr="0087003F">
        <w:rPr>
          <w:sz w:val="24"/>
          <w:szCs w:val="24"/>
        </w:rPr>
        <w:t xml:space="preserve"> in inactive patients (</w:t>
      </w:r>
      <w:r w:rsidR="00064A1A" w:rsidRPr="0087003F">
        <w:rPr>
          <w:sz w:val="24"/>
          <w:szCs w:val="24"/>
        </w:rPr>
        <w:t xml:space="preserve">those </w:t>
      </w:r>
      <w:r w:rsidRPr="0087003F">
        <w:rPr>
          <w:sz w:val="24"/>
          <w:szCs w:val="24"/>
        </w:rPr>
        <w:t>not achieving current UK PA guidelines) aged 45-75 year</w:t>
      </w:r>
      <w:r w:rsidR="00F74600" w:rsidRPr="0087003F">
        <w:rPr>
          <w:sz w:val="24"/>
          <w:szCs w:val="24"/>
        </w:rPr>
        <w:t>s</w:t>
      </w:r>
      <w:r w:rsidR="00004B57" w:rsidRPr="0087003F">
        <w:rPr>
          <w:sz w:val="24"/>
          <w:szCs w:val="24"/>
        </w:rPr>
        <w:t>,</w:t>
      </w:r>
      <w:r w:rsidR="00580543" w:rsidRPr="0087003F">
        <w:rPr>
          <w:sz w:val="24"/>
          <w:szCs w:val="24"/>
        </w:rPr>
        <w:t xml:space="preserve"> </w:t>
      </w:r>
      <w:r w:rsidR="00064A1A" w:rsidRPr="0087003F">
        <w:rPr>
          <w:sz w:val="24"/>
          <w:szCs w:val="24"/>
        </w:rPr>
        <w:t xml:space="preserve">using </w:t>
      </w:r>
      <w:r w:rsidR="008C5AA0" w:rsidRPr="0087003F">
        <w:rPr>
          <w:sz w:val="24"/>
          <w:szCs w:val="24"/>
        </w:rPr>
        <w:t xml:space="preserve">a </w:t>
      </w:r>
      <w:r w:rsidR="00064A1A" w:rsidRPr="0087003F">
        <w:rPr>
          <w:sz w:val="24"/>
          <w:szCs w:val="24"/>
        </w:rPr>
        <w:t xml:space="preserve">complex </w:t>
      </w:r>
      <w:r w:rsidR="008C5AA0" w:rsidRPr="0087003F">
        <w:rPr>
          <w:sz w:val="24"/>
          <w:szCs w:val="24"/>
        </w:rPr>
        <w:t>intervention</w:t>
      </w:r>
      <w:r w:rsidR="00064A1A" w:rsidRPr="0087003F">
        <w:rPr>
          <w:sz w:val="24"/>
          <w:szCs w:val="24"/>
        </w:rPr>
        <w:t xml:space="preserve"> based on </w:t>
      </w:r>
      <w:r w:rsidRPr="0087003F">
        <w:rPr>
          <w:sz w:val="24"/>
          <w:szCs w:val="24"/>
        </w:rPr>
        <w:t>pedometer</w:t>
      </w:r>
      <w:r w:rsidR="00064A1A" w:rsidRPr="0087003F">
        <w:rPr>
          <w:sz w:val="24"/>
          <w:szCs w:val="24"/>
        </w:rPr>
        <w:t xml:space="preserve"> step</w:t>
      </w:r>
      <w:r w:rsidR="009F586A" w:rsidRPr="0087003F">
        <w:rPr>
          <w:sz w:val="24"/>
          <w:szCs w:val="24"/>
        </w:rPr>
        <w:t>-</w:t>
      </w:r>
      <w:r w:rsidR="00064A1A" w:rsidRPr="0087003F">
        <w:rPr>
          <w:sz w:val="24"/>
          <w:szCs w:val="24"/>
        </w:rPr>
        <w:t>count feedback</w:t>
      </w:r>
      <w:r w:rsidR="009F586A" w:rsidRPr="0087003F">
        <w:rPr>
          <w:sz w:val="24"/>
          <w:szCs w:val="24"/>
        </w:rPr>
        <w:t xml:space="preserve"> </w:t>
      </w:r>
      <w:r w:rsidR="008C5AA0" w:rsidRPr="0087003F">
        <w:rPr>
          <w:sz w:val="24"/>
          <w:szCs w:val="24"/>
        </w:rPr>
        <w:t xml:space="preserve">with </w:t>
      </w:r>
      <w:r w:rsidR="00064A1A" w:rsidRPr="0087003F">
        <w:rPr>
          <w:sz w:val="24"/>
          <w:szCs w:val="24"/>
        </w:rPr>
        <w:t xml:space="preserve">and </w:t>
      </w:r>
      <w:r w:rsidR="008C5AA0" w:rsidRPr="0087003F">
        <w:rPr>
          <w:sz w:val="24"/>
          <w:szCs w:val="24"/>
        </w:rPr>
        <w:t>without</w:t>
      </w:r>
      <w:r w:rsidR="00064A1A" w:rsidRPr="0087003F">
        <w:rPr>
          <w:sz w:val="24"/>
          <w:szCs w:val="24"/>
        </w:rPr>
        <w:t xml:space="preserve"> practice nurse PA consultations </w:t>
      </w:r>
      <w:r w:rsidR="00130E6B" w:rsidRPr="0087003F">
        <w:rPr>
          <w:sz w:val="24"/>
          <w:szCs w:val="24"/>
        </w:rPr>
        <w:fldChar w:fldCharType="begin">
          <w:fldData xml:space="preserve">PEVuZE5vdGU+PENpdGU+PEF1dGhvcj5IYXJyaXM8L0F1dGhvcj48WWVhcj4yMDE3PC9ZZWFyPjxS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jIxMDwvcGFnZXM+PHZvbHVtZT4xNDwvdm9sdW1lPjxudW1iZXI+MTwvbnVtYmVyPjxlZGl0aW9u
PjIwMTcvMDEvMDQ8L2VkaXRpb24+PGRhdGVzPjx5ZWFyPjIwMTc8L3llYXI+PHB1Yi1kYXRlcz48
ZGF0ZT5KYW48L2RhdGU+PC9wdWItZGF0ZXM+PC9kYXRlcz48aXNibj4xNTQ5LTEyNzc8L2lzYm4+
PGFjY2Vzc2lvbi1udW0+MjgwNDU4OTA8L2FjY2Vzc2lvbi1udW0+PHVybHM+PC91cmxzPjxlbGVj
dHJvbmljLXJlc291cmNlLW51bT4xMC4xMzcxL2pvdXJuYWwucG1lZC4xMDAyMjEwPC9lbGVjdHJv
bmljLXJlc291cmNlLW51bT48cmVtb3RlLWRhdGFiYXNlLXByb3ZpZGVyPk5MTTwvcmVtb3RlLWRh
dGFiYXNlLXByb3ZpZGVyPjxsYW5ndWFnZT5lbmc8L2xhbmd1YWdlPjwvcmVjb3JkPjwvQ2l0ZT48
L0VuZE5vdGU+
</w:fldData>
        </w:fldChar>
      </w:r>
      <w:r w:rsidR="00130E6B" w:rsidRPr="0087003F">
        <w:rPr>
          <w:sz w:val="24"/>
          <w:szCs w:val="24"/>
        </w:rPr>
        <w:instrText xml:space="preserve"> ADDIN EN.CITE </w:instrText>
      </w:r>
      <w:r w:rsidR="00130E6B" w:rsidRPr="0087003F">
        <w:rPr>
          <w:sz w:val="24"/>
          <w:szCs w:val="24"/>
        </w:rPr>
        <w:fldChar w:fldCharType="begin">
          <w:fldData xml:space="preserve">PEVuZE5vdGU+PENpdGU+PEF1dGhvcj5IYXJyaXM8L0F1dGhvcj48WWVhcj4yMDE3PC9ZZWFyPjxS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jIxMDwvcGFnZXM+PHZvbHVtZT4xNDwvdm9sdW1lPjxudW1iZXI+MTwvbnVtYmVyPjxlZGl0aW9u
PjIwMTcvMDEvMDQ8L2VkaXRpb24+PGRhdGVzPjx5ZWFyPjIwMTc8L3llYXI+PHB1Yi1kYXRlcz48
ZGF0ZT5KYW48L2RhdGU+PC9wdWItZGF0ZXM+PC9kYXRlcz48aXNibj4xNTQ5LTEyNzc8L2lzYm4+
PGFjY2Vzc2lvbi1udW0+MjgwNDU4OTA8L2FjY2Vzc2lvbi1udW0+PHVybHM+PC91cmxzPjxlbGVj
dHJvbmljLXJlc291cmNlLW51bT4xMC4xMzcxL2pvdXJuYWwucG1lZC4xMDAyMjEwPC9lbGVjdHJv
bmljLXJlc291cmNlLW51bT48cmVtb3RlLWRhdGFiYXNlLXByb3ZpZGVyPk5MTTwvcmVtb3RlLWRh
dGFiYXNlLXByb3ZpZGVyPjxsYW5ndWFnZT5lbmc8L2xhbmd1YWdlPjwvcmVjb3JkPjwvQ2l0ZT48
L0VuZE5vdGU+
</w:fldData>
        </w:fldChar>
      </w:r>
      <w:r w:rsidR="00130E6B" w:rsidRPr="0087003F">
        <w:rPr>
          <w:sz w:val="24"/>
          <w:szCs w:val="24"/>
        </w:rPr>
        <w:instrText xml:space="preserve"> ADDIN EN.CITE.DATA </w:instrText>
      </w:r>
      <w:r w:rsidR="00130E6B" w:rsidRPr="0087003F">
        <w:rPr>
          <w:sz w:val="24"/>
          <w:szCs w:val="24"/>
        </w:rPr>
      </w:r>
      <w:r w:rsidR="00130E6B" w:rsidRPr="0087003F">
        <w:rPr>
          <w:sz w:val="24"/>
          <w:szCs w:val="24"/>
        </w:rPr>
        <w:fldChar w:fldCharType="end"/>
      </w:r>
      <w:r w:rsidR="00130E6B" w:rsidRPr="0087003F">
        <w:rPr>
          <w:sz w:val="24"/>
          <w:szCs w:val="24"/>
        </w:rPr>
      </w:r>
      <w:r w:rsidR="00130E6B" w:rsidRPr="0087003F">
        <w:rPr>
          <w:sz w:val="24"/>
          <w:szCs w:val="24"/>
        </w:rPr>
        <w:fldChar w:fldCharType="separate"/>
      </w:r>
      <w:r w:rsidR="00130E6B" w:rsidRPr="0087003F">
        <w:rPr>
          <w:noProof/>
          <w:sz w:val="24"/>
          <w:szCs w:val="24"/>
        </w:rPr>
        <w:t>(Harris et al., 2017)</w:t>
      </w:r>
      <w:r w:rsidR="00130E6B" w:rsidRPr="0087003F">
        <w:rPr>
          <w:sz w:val="24"/>
          <w:szCs w:val="24"/>
        </w:rPr>
        <w:fldChar w:fldCharType="end"/>
      </w:r>
      <w:r w:rsidR="00130E6B" w:rsidRPr="0087003F">
        <w:rPr>
          <w:sz w:val="24"/>
          <w:szCs w:val="24"/>
        </w:rPr>
        <w:t>.</w:t>
      </w:r>
    </w:p>
    <w:p w14:paraId="275DCCAA" w14:textId="77777777" w:rsidR="000F6635" w:rsidRPr="0087003F" w:rsidRDefault="000F6635" w:rsidP="00E44C0A">
      <w:pPr>
        <w:spacing w:after="0" w:line="276" w:lineRule="auto"/>
        <w:contextualSpacing/>
        <w:rPr>
          <w:sz w:val="24"/>
          <w:szCs w:val="24"/>
        </w:rPr>
      </w:pPr>
    </w:p>
    <w:p w14:paraId="14EF1CD5" w14:textId="77777777" w:rsidR="000F6635" w:rsidRPr="0087003F" w:rsidRDefault="000F6635" w:rsidP="00E44C0A">
      <w:pPr>
        <w:spacing w:after="0" w:line="276" w:lineRule="auto"/>
        <w:contextualSpacing/>
        <w:rPr>
          <w:sz w:val="24"/>
          <w:szCs w:val="24"/>
        </w:rPr>
      </w:pPr>
    </w:p>
    <w:p w14:paraId="5E8665C3" w14:textId="77777777" w:rsidR="003C519E" w:rsidRPr="0087003F" w:rsidRDefault="00F74600" w:rsidP="006508F5">
      <w:pPr>
        <w:pStyle w:val="NormalWeb"/>
        <w:spacing w:line="276" w:lineRule="auto"/>
        <w:rPr>
          <w:rFonts w:asciiTheme="minorHAnsi" w:hAnsiTheme="minorHAnsi"/>
          <w:b/>
          <w:color w:val="000000"/>
        </w:rPr>
      </w:pPr>
      <w:r w:rsidRPr="0087003F">
        <w:rPr>
          <w:rFonts w:asciiTheme="minorHAnsi" w:hAnsiTheme="minorHAnsi"/>
        </w:rPr>
        <w:t>One</w:t>
      </w:r>
      <w:r w:rsidR="00245B51" w:rsidRPr="0087003F">
        <w:rPr>
          <w:rFonts w:asciiTheme="minorHAnsi" w:hAnsiTheme="minorHAnsi"/>
        </w:rPr>
        <w:t xml:space="preserve"> intervention </w:t>
      </w:r>
      <w:r w:rsidR="00E3230C" w:rsidRPr="0087003F">
        <w:rPr>
          <w:rFonts w:asciiTheme="minorHAnsi" w:hAnsiTheme="minorHAnsi"/>
        </w:rPr>
        <w:t xml:space="preserve">arm </w:t>
      </w:r>
      <w:r w:rsidRPr="0087003F">
        <w:rPr>
          <w:rFonts w:asciiTheme="minorHAnsi" w:hAnsiTheme="minorHAnsi"/>
        </w:rPr>
        <w:t xml:space="preserve">(n=346) </w:t>
      </w:r>
      <w:r w:rsidR="00245B51" w:rsidRPr="0087003F">
        <w:rPr>
          <w:rFonts w:asciiTheme="minorHAnsi" w:hAnsiTheme="minorHAnsi"/>
        </w:rPr>
        <w:t xml:space="preserve">received a pedometer and diary and </w:t>
      </w:r>
      <w:r w:rsidR="00D86462" w:rsidRPr="0087003F">
        <w:rPr>
          <w:rFonts w:asciiTheme="minorHAnsi" w:hAnsiTheme="minorHAnsi"/>
        </w:rPr>
        <w:t xml:space="preserve">three </w:t>
      </w:r>
      <w:r w:rsidR="00245B51" w:rsidRPr="0087003F">
        <w:rPr>
          <w:rFonts w:asciiTheme="minorHAnsi" w:hAnsiTheme="minorHAnsi"/>
        </w:rPr>
        <w:t xml:space="preserve">individually tailored PA practice nurse consultations </w:t>
      </w:r>
      <w:r w:rsidR="00D86462" w:rsidRPr="0087003F">
        <w:rPr>
          <w:rFonts w:asciiTheme="minorHAnsi" w:hAnsiTheme="minorHAnsi"/>
        </w:rPr>
        <w:t>towards</w:t>
      </w:r>
      <w:r w:rsidR="00245B51" w:rsidRPr="0087003F">
        <w:rPr>
          <w:rFonts w:asciiTheme="minorHAnsi" w:hAnsiTheme="minorHAnsi"/>
        </w:rPr>
        <w:t xml:space="preserve"> follow</w:t>
      </w:r>
      <w:r w:rsidR="00D86462" w:rsidRPr="0087003F">
        <w:rPr>
          <w:rFonts w:asciiTheme="minorHAnsi" w:hAnsiTheme="minorHAnsi"/>
        </w:rPr>
        <w:t>ing</w:t>
      </w:r>
      <w:r w:rsidR="00245B51" w:rsidRPr="0087003F">
        <w:rPr>
          <w:rFonts w:asciiTheme="minorHAnsi" w:hAnsiTheme="minorHAnsi"/>
        </w:rPr>
        <w:t xml:space="preserve"> a </w:t>
      </w:r>
      <w:r w:rsidRPr="0087003F">
        <w:rPr>
          <w:rFonts w:asciiTheme="minorHAnsi" w:hAnsiTheme="minorHAnsi"/>
        </w:rPr>
        <w:t>12 week walking</w:t>
      </w:r>
      <w:r w:rsidR="00D86462" w:rsidRPr="0087003F">
        <w:rPr>
          <w:rFonts w:asciiTheme="minorHAnsi" w:hAnsiTheme="minorHAnsi"/>
        </w:rPr>
        <w:t>-</w:t>
      </w:r>
      <w:r w:rsidRPr="0087003F">
        <w:rPr>
          <w:rFonts w:asciiTheme="minorHAnsi" w:hAnsiTheme="minorHAnsi"/>
        </w:rPr>
        <w:t>based programme</w:t>
      </w:r>
      <w:r w:rsidR="00245B51" w:rsidRPr="0087003F">
        <w:rPr>
          <w:rFonts w:asciiTheme="minorHAnsi" w:hAnsiTheme="minorHAnsi"/>
        </w:rPr>
        <w:t xml:space="preserve"> using </w:t>
      </w:r>
      <w:r w:rsidR="009F586A" w:rsidRPr="0087003F">
        <w:rPr>
          <w:rFonts w:asciiTheme="minorHAnsi" w:hAnsiTheme="minorHAnsi"/>
        </w:rPr>
        <w:t xml:space="preserve">behaviour change </w:t>
      </w:r>
      <w:r w:rsidR="00D86462" w:rsidRPr="0087003F">
        <w:rPr>
          <w:rFonts w:asciiTheme="minorHAnsi" w:hAnsiTheme="minorHAnsi"/>
        </w:rPr>
        <w:t xml:space="preserve">techniques </w:t>
      </w:r>
      <w:r w:rsidR="00245B51" w:rsidRPr="0087003F">
        <w:rPr>
          <w:rFonts w:asciiTheme="minorHAnsi" w:hAnsiTheme="minorHAnsi"/>
        </w:rPr>
        <w:t>such as self-monitoring, goal</w:t>
      </w:r>
      <w:r w:rsidR="00D86462" w:rsidRPr="0087003F">
        <w:rPr>
          <w:rFonts w:asciiTheme="minorHAnsi" w:hAnsiTheme="minorHAnsi"/>
        </w:rPr>
        <w:t>-</w:t>
      </w:r>
      <w:r w:rsidR="00245B51" w:rsidRPr="0087003F">
        <w:rPr>
          <w:rFonts w:asciiTheme="minorHAnsi" w:hAnsiTheme="minorHAnsi"/>
        </w:rPr>
        <w:t>setting, boosting motivation and anticipation of setbacks.</w:t>
      </w:r>
      <w:r w:rsidR="007A770D" w:rsidRPr="0087003F">
        <w:rPr>
          <w:rFonts w:asciiTheme="minorHAnsi" w:hAnsiTheme="minorHAnsi"/>
        </w:rPr>
        <w:t xml:space="preserve"> </w:t>
      </w:r>
      <w:r w:rsidRPr="0087003F">
        <w:rPr>
          <w:rFonts w:asciiTheme="minorHAnsi" w:hAnsiTheme="minorHAnsi"/>
        </w:rPr>
        <w:t>The second</w:t>
      </w:r>
      <w:r w:rsidR="00A62057" w:rsidRPr="0087003F">
        <w:rPr>
          <w:rFonts w:asciiTheme="minorHAnsi" w:hAnsiTheme="minorHAnsi"/>
        </w:rPr>
        <w:t xml:space="preserve"> </w:t>
      </w:r>
      <w:r w:rsidR="00E3230C" w:rsidRPr="0087003F">
        <w:rPr>
          <w:rFonts w:asciiTheme="minorHAnsi" w:hAnsiTheme="minorHAnsi"/>
        </w:rPr>
        <w:t xml:space="preserve">arm </w:t>
      </w:r>
      <w:r w:rsidR="003F546C" w:rsidRPr="0087003F">
        <w:rPr>
          <w:rFonts w:asciiTheme="minorHAnsi" w:hAnsiTheme="minorHAnsi"/>
        </w:rPr>
        <w:t>(n=339)</w:t>
      </w:r>
      <w:r w:rsidR="00C57604" w:rsidRPr="0087003F">
        <w:rPr>
          <w:rFonts w:asciiTheme="minorHAnsi" w:hAnsiTheme="minorHAnsi"/>
        </w:rPr>
        <w:t xml:space="preserve"> </w:t>
      </w:r>
      <w:r w:rsidR="00245B51" w:rsidRPr="0087003F">
        <w:rPr>
          <w:rFonts w:asciiTheme="minorHAnsi" w:hAnsiTheme="minorHAnsi"/>
        </w:rPr>
        <w:t xml:space="preserve">were posted out </w:t>
      </w:r>
      <w:r w:rsidR="00064A1A" w:rsidRPr="0087003F">
        <w:rPr>
          <w:rFonts w:asciiTheme="minorHAnsi" w:hAnsiTheme="minorHAnsi"/>
        </w:rPr>
        <w:t>a pedometer, PA handbook</w:t>
      </w:r>
      <w:r w:rsidR="00D86462" w:rsidRPr="0087003F">
        <w:rPr>
          <w:rFonts w:asciiTheme="minorHAnsi" w:hAnsiTheme="minorHAnsi"/>
        </w:rPr>
        <w:t>,</w:t>
      </w:r>
      <w:r w:rsidR="00064A1A" w:rsidRPr="0087003F">
        <w:rPr>
          <w:rFonts w:asciiTheme="minorHAnsi" w:hAnsiTheme="minorHAnsi"/>
        </w:rPr>
        <w:t xml:space="preserve"> a </w:t>
      </w:r>
      <w:r w:rsidR="00245B51" w:rsidRPr="0087003F">
        <w:rPr>
          <w:rFonts w:asciiTheme="minorHAnsi" w:hAnsiTheme="minorHAnsi"/>
        </w:rPr>
        <w:t xml:space="preserve">diary </w:t>
      </w:r>
      <w:r w:rsidR="00064A1A" w:rsidRPr="0087003F">
        <w:rPr>
          <w:rFonts w:asciiTheme="minorHAnsi" w:hAnsiTheme="minorHAnsi"/>
        </w:rPr>
        <w:t>and written instructions for a 12</w:t>
      </w:r>
      <w:r w:rsidRPr="0087003F">
        <w:rPr>
          <w:rFonts w:asciiTheme="minorHAnsi" w:hAnsiTheme="minorHAnsi"/>
        </w:rPr>
        <w:t xml:space="preserve"> </w:t>
      </w:r>
      <w:r w:rsidR="00064A1A" w:rsidRPr="0087003F">
        <w:rPr>
          <w:rFonts w:asciiTheme="minorHAnsi" w:hAnsiTheme="minorHAnsi"/>
        </w:rPr>
        <w:t xml:space="preserve">week pedometer-based walking programme, based on </w:t>
      </w:r>
      <w:r w:rsidR="009E26F0" w:rsidRPr="0087003F">
        <w:rPr>
          <w:rFonts w:asciiTheme="minorHAnsi" w:hAnsiTheme="minorHAnsi"/>
        </w:rPr>
        <w:t>individual</w:t>
      </w:r>
      <w:r w:rsidR="00064A1A" w:rsidRPr="0087003F">
        <w:rPr>
          <w:rFonts w:asciiTheme="minorHAnsi" w:hAnsiTheme="minorHAnsi"/>
        </w:rPr>
        <w:t xml:space="preserve"> baseline blinded pedometer step-count</w:t>
      </w:r>
      <w:r w:rsidR="00C62A80" w:rsidRPr="0087003F">
        <w:rPr>
          <w:rFonts w:asciiTheme="minorHAnsi" w:hAnsiTheme="minorHAnsi"/>
        </w:rPr>
        <w:t>.</w:t>
      </w:r>
      <w:r w:rsidRPr="0087003F">
        <w:rPr>
          <w:rFonts w:asciiTheme="minorHAnsi" w:hAnsiTheme="minorHAnsi"/>
        </w:rPr>
        <w:t xml:space="preserve"> </w:t>
      </w:r>
      <w:r w:rsidR="00064A1A" w:rsidRPr="0087003F">
        <w:rPr>
          <w:rFonts w:asciiTheme="minorHAnsi" w:hAnsiTheme="minorHAnsi"/>
        </w:rPr>
        <w:t>There were no meetings with the practice nurse</w:t>
      </w:r>
      <w:r w:rsidR="00E3230C" w:rsidRPr="0087003F">
        <w:rPr>
          <w:rFonts w:asciiTheme="minorHAnsi" w:hAnsiTheme="minorHAnsi"/>
        </w:rPr>
        <w:t xml:space="preserve"> in this arm</w:t>
      </w:r>
      <w:r w:rsidR="00BB6E0C" w:rsidRPr="0087003F">
        <w:rPr>
          <w:rFonts w:asciiTheme="minorHAnsi" w:hAnsiTheme="minorHAnsi"/>
        </w:rPr>
        <w:t>.</w:t>
      </w:r>
      <w:r w:rsidR="007068DE" w:rsidRPr="0087003F">
        <w:rPr>
          <w:rFonts w:asciiTheme="minorHAnsi" w:hAnsiTheme="minorHAnsi"/>
        </w:rPr>
        <w:t xml:space="preserve"> Both intervention</w:t>
      </w:r>
      <w:r w:rsidR="00A62057" w:rsidRPr="0087003F">
        <w:rPr>
          <w:rFonts w:asciiTheme="minorHAnsi" w:hAnsiTheme="minorHAnsi"/>
        </w:rPr>
        <w:t xml:space="preserve"> </w:t>
      </w:r>
      <w:r w:rsidR="00E3230C" w:rsidRPr="0087003F">
        <w:rPr>
          <w:rFonts w:asciiTheme="minorHAnsi" w:hAnsiTheme="minorHAnsi"/>
        </w:rPr>
        <w:t xml:space="preserve">arms </w:t>
      </w:r>
      <w:r w:rsidR="007068DE" w:rsidRPr="0087003F">
        <w:rPr>
          <w:rFonts w:asciiTheme="minorHAnsi" w:hAnsiTheme="minorHAnsi"/>
        </w:rPr>
        <w:t xml:space="preserve">were asked to post back completed diaries after the </w:t>
      </w:r>
      <w:r w:rsidR="00D86462" w:rsidRPr="0087003F">
        <w:rPr>
          <w:rFonts w:asciiTheme="minorHAnsi" w:hAnsiTheme="minorHAnsi"/>
        </w:rPr>
        <w:t xml:space="preserve">three </w:t>
      </w:r>
      <w:r w:rsidR="007068DE" w:rsidRPr="0087003F">
        <w:rPr>
          <w:rFonts w:asciiTheme="minorHAnsi" w:hAnsiTheme="minorHAnsi"/>
        </w:rPr>
        <w:t>month intervention.</w:t>
      </w:r>
      <w:r w:rsidR="00BB6E0C" w:rsidRPr="0087003F">
        <w:rPr>
          <w:rFonts w:asciiTheme="minorHAnsi" w:hAnsiTheme="minorHAnsi"/>
        </w:rPr>
        <w:t xml:space="preserve"> </w:t>
      </w:r>
      <w:r w:rsidR="00245B51" w:rsidRPr="0087003F">
        <w:rPr>
          <w:rFonts w:asciiTheme="minorHAnsi" w:hAnsiTheme="minorHAnsi"/>
        </w:rPr>
        <w:t xml:space="preserve">The control </w:t>
      </w:r>
      <w:r w:rsidR="00E3230C" w:rsidRPr="0087003F">
        <w:rPr>
          <w:rFonts w:asciiTheme="minorHAnsi" w:hAnsiTheme="minorHAnsi"/>
        </w:rPr>
        <w:t xml:space="preserve">arm </w:t>
      </w:r>
      <w:r w:rsidR="003F546C" w:rsidRPr="0087003F">
        <w:rPr>
          <w:rFonts w:asciiTheme="minorHAnsi" w:hAnsiTheme="minorHAnsi"/>
        </w:rPr>
        <w:t>(n=338)</w:t>
      </w:r>
      <w:r w:rsidR="00245B51" w:rsidRPr="0087003F">
        <w:rPr>
          <w:rFonts w:asciiTheme="minorHAnsi" w:hAnsiTheme="minorHAnsi"/>
        </w:rPr>
        <w:t xml:space="preserve"> continue</w:t>
      </w:r>
      <w:r w:rsidR="00064A1A" w:rsidRPr="0087003F">
        <w:rPr>
          <w:rFonts w:asciiTheme="minorHAnsi" w:hAnsiTheme="minorHAnsi"/>
        </w:rPr>
        <w:t>d</w:t>
      </w:r>
      <w:r w:rsidR="00245B51" w:rsidRPr="0087003F">
        <w:rPr>
          <w:rFonts w:asciiTheme="minorHAnsi" w:hAnsiTheme="minorHAnsi"/>
        </w:rPr>
        <w:t xml:space="preserve"> with their usual PA</w:t>
      </w:r>
      <w:r w:rsidR="00FF4C99" w:rsidRPr="0087003F">
        <w:rPr>
          <w:rFonts w:asciiTheme="minorHAnsi" w:hAnsiTheme="minorHAnsi"/>
        </w:rPr>
        <w:t>.</w:t>
      </w:r>
      <w:r w:rsidR="003F546C" w:rsidRPr="0087003F">
        <w:rPr>
          <w:rFonts w:asciiTheme="minorHAnsi" w:hAnsiTheme="minorHAnsi"/>
        </w:rPr>
        <w:t xml:space="preserve"> </w:t>
      </w:r>
      <w:r w:rsidR="003C519E" w:rsidRPr="0087003F">
        <w:rPr>
          <w:rStyle w:val="Strong"/>
          <w:rFonts w:asciiTheme="minorHAnsi" w:hAnsiTheme="minorHAnsi"/>
          <w:b w:val="0"/>
        </w:rPr>
        <w:t>After the 12 month follow-up, the control arm participants were offered the intervention; 66% chose to have the pedometer, handbook and diary posted to them and 20% opted for a nurse appointment to discuss their PA, where they also received these materials.</w:t>
      </w:r>
    </w:p>
    <w:p w14:paraId="258EEBA1" w14:textId="4CD33ADF" w:rsidR="00245B51" w:rsidRPr="0087003F" w:rsidRDefault="00245B51" w:rsidP="00E44C0A">
      <w:pPr>
        <w:spacing w:after="0" w:line="276" w:lineRule="auto"/>
        <w:contextualSpacing/>
        <w:rPr>
          <w:sz w:val="24"/>
          <w:szCs w:val="24"/>
        </w:rPr>
      </w:pPr>
    </w:p>
    <w:p w14:paraId="3359627A" w14:textId="77777777" w:rsidR="005E1C76" w:rsidRPr="0087003F" w:rsidRDefault="005E1C76" w:rsidP="00E44C0A">
      <w:pPr>
        <w:spacing w:after="0" w:line="276" w:lineRule="auto"/>
        <w:contextualSpacing/>
        <w:rPr>
          <w:sz w:val="24"/>
          <w:szCs w:val="24"/>
        </w:rPr>
      </w:pPr>
    </w:p>
    <w:p w14:paraId="3C307FF6" w14:textId="33EFD45C" w:rsidR="00064A1A" w:rsidRPr="0087003F" w:rsidRDefault="00F74600" w:rsidP="00E44C0A">
      <w:pPr>
        <w:spacing w:after="0" w:line="276" w:lineRule="auto"/>
        <w:contextualSpacing/>
        <w:rPr>
          <w:sz w:val="24"/>
          <w:szCs w:val="24"/>
        </w:rPr>
      </w:pPr>
      <w:r w:rsidRPr="0087003F">
        <w:rPr>
          <w:sz w:val="24"/>
          <w:szCs w:val="24"/>
        </w:rPr>
        <w:t>Results at</w:t>
      </w:r>
      <w:r w:rsidR="00064A1A" w:rsidRPr="0087003F">
        <w:rPr>
          <w:sz w:val="24"/>
          <w:szCs w:val="24"/>
        </w:rPr>
        <w:t xml:space="preserve"> 12 months</w:t>
      </w:r>
      <w:r w:rsidRPr="0087003F">
        <w:rPr>
          <w:sz w:val="24"/>
          <w:szCs w:val="24"/>
        </w:rPr>
        <w:t xml:space="preserve"> showed that </w:t>
      </w:r>
      <w:r w:rsidR="00064A1A" w:rsidRPr="0087003F">
        <w:rPr>
          <w:sz w:val="24"/>
          <w:szCs w:val="24"/>
        </w:rPr>
        <w:t xml:space="preserve">participants in the </w:t>
      </w:r>
      <w:r w:rsidR="00E3230C" w:rsidRPr="0087003F">
        <w:rPr>
          <w:sz w:val="24"/>
          <w:szCs w:val="24"/>
        </w:rPr>
        <w:t xml:space="preserve">nurse </w:t>
      </w:r>
      <w:r w:rsidR="00064A1A" w:rsidRPr="0087003F">
        <w:rPr>
          <w:sz w:val="24"/>
          <w:szCs w:val="24"/>
        </w:rPr>
        <w:t xml:space="preserve">and </w:t>
      </w:r>
      <w:r w:rsidR="00E3230C" w:rsidRPr="0087003F">
        <w:rPr>
          <w:sz w:val="24"/>
          <w:szCs w:val="24"/>
        </w:rPr>
        <w:t xml:space="preserve">postal arms </w:t>
      </w:r>
      <w:r w:rsidR="00064A1A" w:rsidRPr="0087003F">
        <w:rPr>
          <w:sz w:val="24"/>
          <w:szCs w:val="24"/>
        </w:rPr>
        <w:t xml:space="preserve">achieved </w:t>
      </w:r>
      <w:r w:rsidR="007A770D" w:rsidRPr="0087003F">
        <w:rPr>
          <w:sz w:val="24"/>
          <w:szCs w:val="24"/>
        </w:rPr>
        <w:t xml:space="preserve">statistically and clinically </w:t>
      </w:r>
      <w:r w:rsidR="00064A1A" w:rsidRPr="0087003F">
        <w:rPr>
          <w:sz w:val="24"/>
          <w:szCs w:val="24"/>
        </w:rPr>
        <w:t>significantly higher levels of PA both in terms of step</w:t>
      </w:r>
      <w:r w:rsidR="009F586A" w:rsidRPr="0087003F">
        <w:rPr>
          <w:sz w:val="24"/>
          <w:szCs w:val="24"/>
        </w:rPr>
        <w:t>-</w:t>
      </w:r>
      <w:r w:rsidR="00064A1A" w:rsidRPr="0087003F">
        <w:rPr>
          <w:sz w:val="24"/>
          <w:szCs w:val="24"/>
        </w:rPr>
        <w:t xml:space="preserve">count and </w:t>
      </w:r>
      <w:r w:rsidR="00A826EA" w:rsidRPr="0087003F">
        <w:rPr>
          <w:sz w:val="24"/>
          <w:szCs w:val="24"/>
        </w:rPr>
        <w:t xml:space="preserve">accelerometer </w:t>
      </w:r>
      <w:r w:rsidR="00A62387" w:rsidRPr="0087003F">
        <w:rPr>
          <w:sz w:val="24"/>
          <w:szCs w:val="24"/>
        </w:rPr>
        <w:t xml:space="preserve">assessed </w:t>
      </w:r>
      <w:r w:rsidR="00064A1A" w:rsidRPr="0087003F">
        <w:rPr>
          <w:sz w:val="24"/>
          <w:szCs w:val="24"/>
        </w:rPr>
        <w:t xml:space="preserve">minutes spent in </w:t>
      </w:r>
      <w:r w:rsidR="00541826" w:rsidRPr="0087003F">
        <w:rPr>
          <w:sz w:val="24"/>
          <w:szCs w:val="24"/>
        </w:rPr>
        <w:t>MVPA</w:t>
      </w:r>
      <w:r w:rsidR="00043769" w:rsidRPr="0087003F">
        <w:rPr>
          <w:sz w:val="24"/>
          <w:szCs w:val="24"/>
        </w:rPr>
        <w:t xml:space="preserve"> </w:t>
      </w:r>
      <w:r w:rsidR="00064A1A" w:rsidRPr="0087003F">
        <w:rPr>
          <w:sz w:val="24"/>
          <w:szCs w:val="24"/>
        </w:rPr>
        <w:t xml:space="preserve">compared </w:t>
      </w:r>
      <w:r w:rsidR="00541826" w:rsidRPr="0087003F">
        <w:rPr>
          <w:sz w:val="24"/>
          <w:szCs w:val="24"/>
        </w:rPr>
        <w:t xml:space="preserve">with </w:t>
      </w:r>
      <w:r w:rsidR="00064A1A" w:rsidRPr="0087003F">
        <w:rPr>
          <w:sz w:val="24"/>
          <w:szCs w:val="24"/>
        </w:rPr>
        <w:t>the control group</w:t>
      </w:r>
      <w:r w:rsidR="00F70AC4" w:rsidRPr="0087003F">
        <w:rPr>
          <w:sz w:val="24"/>
          <w:szCs w:val="24"/>
        </w:rPr>
        <w:t xml:space="preserve">, </w:t>
      </w:r>
      <w:r w:rsidR="008E70B0" w:rsidRPr="0087003F">
        <w:rPr>
          <w:sz w:val="24"/>
          <w:szCs w:val="24"/>
        </w:rPr>
        <w:t>and</w:t>
      </w:r>
      <w:r w:rsidR="00F70AC4" w:rsidRPr="0087003F">
        <w:rPr>
          <w:sz w:val="24"/>
          <w:szCs w:val="24"/>
        </w:rPr>
        <w:t xml:space="preserve"> that there was no significant difference </w:t>
      </w:r>
      <w:r w:rsidR="00541826" w:rsidRPr="0087003F">
        <w:rPr>
          <w:sz w:val="24"/>
          <w:szCs w:val="24"/>
        </w:rPr>
        <w:t xml:space="preserve">in PA levels </w:t>
      </w:r>
      <w:r w:rsidR="00F70AC4" w:rsidRPr="0087003F">
        <w:rPr>
          <w:sz w:val="24"/>
          <w:szCs w:val="24"/>
        </w:rPr>
        <w:t>between the two intervention arms</w:t>
      </w:r>
      <w:r w:rsidR="00064A1A" w:rsidRPr="0087003F">
        <w:rPr>
          <w:sz w:val="24"/>
          <w:szCs w:val="24"/>
        </w:rPr>
        <w:t>.</w:t>
      </w:r>
      <w:r w:rsidR="00F70AC4" w:rsidRPr="0087003F">
        <w:rPr>
          <w:sz w:val="24"/>
          <w:szCs w:val="24"/>
        </w:rPr>
        <w:t xml:space="preserve"> However, the nurse group </w:t>
      </w:r>
      <w:r w:rsidR="00FC5535" w:rsidRPr="0087003F">
        <w:rPr>
          <w:sz w:val="24"/>
          <w:szCs w:val="24"/>
        </w:rPr>
        <w:t>had</w:t>
      </w:r>
      <w:r w:rsidR="00F70AC4" w:rsidRPr="0087003F">
        <w:rPr>
          <w:sz w:val="24"/>
          <w:szCs w:val="24"/>
        </w:rPr>
        <w:t xml:space="preserve"> significantly greater confidence in their ability to exercise compared </w:t>
      </w:r>
      <w:r w:rsidR="00FC5535" w:rsidRPr="0087003F">
        <w:rPr>
          <w:sz w:val="24"/>
          <w:szCs w:val="24"/>
        </w:rPr>
        <w:t xml:space="preserve">with </w:t>
      </w:r>
      <w:r w:rsidR="00F70AC4" w:rsidRPr="0087003F">
        <w:rPr>
          <w:sz w:val="24"/>
          <w:szCs w:val="24"/>
        </w:rPr>
        <w:t>the other two groups</w:t>
      </w:r>
      <w:r w:rsidR="00D34D93" w:rsidRPr="0087003F">
        <w:rPr>
          <w:sz w:val="24"/>
          <w:szCs w:val="24"/>
        </w:rPr>
        <w:t>;</w:t>
      </w:r>
      <w:r w:rsidR="00F70AC4" w:rsidRPr="0087003F">
        <w:rPr>
          <w:sz w:val="24"/>
          <w:szCs w:val="24"/>
        </w:rPr>
        <w:t xml:space="preserve"> this may be an important factor in longer</w:t>
      </w:r>
      <w:r w:rsidR="00FC5535" w:rsidRPr="0087003F">
        <w:rPr>
          <w:sz w:val="24"/>
          <w:szCs w:val="24"/>
        </w:rPr>
        <w:t>-</w:t>
      </w:r>
      <w:r w:rsidR="00F70AC4" w:rsidRPr="0087003F">
        <w:rPr>
          <w:sz w:val="24"/>
          <w:szCs w:val="24"/>
        </w:rPr>
        <w:t>term PA maintenance</w:t>
      </w:r>
      <w:r w:rsidR="00DD4D24" w:rsidRPr="0087003F">
        <w:rPr>
          <w:sz w:val="24"/>
          <w:szCs w:val="24"/>
        </w:rPr>
        <w:t xml:space="preserve"> </w:t>
      </w:r>
      <w:r w:rsidR="0018718C" w:rsidRPr="0087003F">
        <w:rPr>
          <w:sz w:val="24"/>
          <w:szCs w:val="24"/>
        </w:rPr>
        <w:fldChar w:fldCharType="begin">
          <w:fldData xml:space="preserve">PEVuZE5vdGU+PENpdGU+PEF1dGhvcj5IYXJyaXM8L0F1dGhvcj48WWVhcj4yMDE3PC9ZZWFyPjxS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jIxMDwvcGFnZXM+PHZvbHVtZT4xNDwvdm9sdW1lPjxudW1iZXI+MTwvbnVtYmVyPjxlZGl0aW9u
PjIwMTcvMDEvMDQ8L2VkaXRpb24+PGRhdGVzPjx5ZWFyPjIwMTc8L3llYXI+PHB1Yi1kYXRlcz48
ZGF0ZT5KYW48L2RhdGU+PC9wdWItZGF0ZXM+PC9kYXRlcz48aXNibj4xNTQ5LTEyNzc8L2lzYm4+
PGFjY2Vzc2lvbi1udW0+MjgwNDU4OTA8L2FjY2Vzc2lvbi1udW0+PHVybHM+PC91cmxzPjxlbGVj
dHJvbmljLXJlc291cmNlLW51bT4xMC4xMzcxL2pvdXJuYWwucG1lZC4xMDAyMjEwPC9lbGVjdHJv
bmljLXJlc291cmNlLW51bT48cmVtb3RlLWRhdGFiYXNlLXByb3ZpZGVyPk5MTTwvcmVtb3RlLWRh
dGFiYXNlLXByb3ZpZGVyPjxsYW5ndWFnZT5lbmc8L2xhbmd1YWdlPjwvcmVjb3JkPjwvQ2l0ZT48
L0VuZE5vdGU+
</w:fldData>
        </w:fldChar>
      </w:r>
      <w:r w:rsidR="0018718C" w:rsidRPr="0087003F">
        <w:rPr>
          <w:sz w:val="24"/>
          <w:szCs w:val="24"/>
        </w:rPr>
        <w:instrText xml:space="preserve"> ADDIN EN.CITE </w:instrText>
      </w:r>
      <w:r w:rsidR="0018718C" w:rsidRPr="0087003F">
        <w:rPr>
          <w:sz w:val="24"/>
          <w:szCs w:val="24"/>
        </w:rPr>
        <w:fldChar w:fldCharType="begin">
          <w:fldData xml:space="preserve">PEVuZE5vdGU+PENpdGU+PEF1dGhvcj5IYXJyaXM8L0F1dGhvcj48WWVhcj4yMDE3PC9ZZWFyPjxS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jIxMDwvcGFnZXM+PHZvbHVtZT4xNDwvdm9sdW1lPjxudW1iZXI+MTwvbnVtYmVyPjxlZGl0aW9u
PjIwMTcvMDEvMDQ8L2VkaXRpb24+PGRhdGVzPjx5ZWFyPjIwMTc8L3llYXI+PHB1Yi1kYXRlcz48
ZGF0ZT5KYW48L2RhdGU+PC9wdWItZGF0ZXM+PC9kYXRlcz48aXNibj4xNTQ5LTEyNzc8L2lzYm4+
PGFjY2Vzc2lvbi1udW0+MjgwNDU4OTA8L2FjY2Vzc2lvbi1udW0+PHVybHM+PC91cmxzPjxlbGVj
dHJvbmljLXJlc291cmNlLW51bT4xMC4xMzcxL2pvdXJuYWwucG1lZC4xMDAyMjEwPC9lbGVjdHJv
bmljLXJlc291cmNlLW51bT48cmVtb3RlLWRhdGFiYXNlLXByb3ZpZGVyPk5MTTwvcmVtb3RlLWRh
dGFiYXNlLXByb3ZpZGVyPjxsYW5ndWFnZT5lbmc8L2xhbmd1YWdlPjwvcmVjb3JkPjwvQ2l0ZT48
L0VuZE5vdGU+
</w:fldData>
        </w:fldChar>
      </w:r>
      <w:r w:rsidR="0018718C" w:rsidRPr="0087003F">
        <w:rPr>
          <w:sz w:val="24"/>
          <w:szCs w:val="24"/>
        </w:rPr>
        <w:instrText xml:space="preserve"> ADDIN EN.CITE.DATA </w:instrText>
      </w:r>
      <w:r w:rsidR="0018718C" w:rsidRPr="0087003F">
        <w:rPr>
          <w:sz w:val="24"/>
          <w:szCs w:val="24"/>
        </w:rPr>
      </w:r>
      <w:r w:rsidR="0018718C" w:rsidRPr="0087003F">
        <w:rPr>
          <w:sz w:val="24"/>
          <w:szCs w:val="24"/>
        </w:rPr>
        <w:fldChar w:fldCharType="end"/>
      </w:r>
      <w:r w:rsidR="0018718C" w:rsidRPr="0087003F">
        <w:rPr>
          <w:sz w:val="24"/>
          <w:szCs w:val="24"/>
        </w:rPr>
      </w:r>
      <w:r w:rsidR="0018718C" w:rsidRPr="0087003F">
        <w:rPr>
          <w:sz w:val="24"/>
          <w:szCs w:val="24"/>
        </w:rPr>
        <w:fldChar w:fldCharType="separate"/>
      </w:r>
      <w:r w:rsidR="0018718C" w:rsidRPr="0087003F">
        <w:rPr>
          <w:noProof/>
          <w:sz w:val="24"/>
          <w:szCs w:val="24"/>
        </w:rPr>
        <w:t>(Harris et al., 2017)</w:t>
      </w:r>
      <w:r w:rsidR="0018718C" w:rsidRPr="0087003F">
        <w:rPr>
          <w:sz w:val="24"/>
          <w:szCs w:val="24"/>
        </w:rPr>
        <w:fldChar w:fldCharType="end"/>
      </w:r>
      <w:r w:rsidR="00F70AC4" w:rsidRPr="0087003F">
        <w:rPr>
          <w:sz w:val="24"/>
          <w:szCs w:val="24"/>
        </w:rPr>
        <w:t>.</w:t>
      </w:r>
      <w:r w:rsidR="00A62057" w:rsidRPr="0087003F">
        <w:rPr>
          <w:sz w:val="24"/>
          <w:szCs w:val="24"/>
        </w:rPr>
        <w:t xml:space="preserve"> </w:t>
      </w:r>
      <w:r w:rsidR="00455079" w:rsidRPr="0087003F">
        <w:rPr>
          <w:sz w:val="24"/>
          <w:szCs w:val="24"/>
        </w:rPr>
        <w:t>After the 12 month follow-up</w:t>
      </w:r>
      <w:r w:rsidR="005C50BB" w:rsidRPr="0087003F">
        <w:rPr>
          <w:sz w:val="24"/>
          <w:szCs w:val="24"/>
        </w:rPr>
        <w:t>,</w:t>
      </w:r>
      <w:r w:rsidR="00FC5535" w:rsidRPr="0087003F">
        <w:rPr>
          <w:sz w:val="24"/>
          <w:szCs w:val="24"/>
        </w:rPr>
        <w:t xml:space="preserve"> q</w:t>
      </w:r>
      <w:r w:rsidR="00064A1A" w:rsidRPr="0087003F">
        <w:rPr>
          <w:sz w:val="24"/>
          <w:szCs w:val="24"/>
        </w:rPr>
        <w:t xml:space="preserve">ualitative work explored the </w:t>
      </w:r>
      <w:r w:rsidR="00146FD9" w:rsidRPr="0087003F">
        <w:rPr>
          <w:sz w:val="24"/>
          <w:szCs w:val="24"/>
        </w:rPr>
        <w:t xml:space="preserve">initial </w:t>
      </w:r>
      <w:r w:rsidR="00064A1A" w:rsidRPr="0087003F">
        <w:rPr>
          <w:sz w:val="24"/>
          <w:szCs w:val="24"/>
        </w:rPr>
        <w:t xml:space="preserve">barriers and facilitators </w:t>
      </w:r>
      <w:r w:rsidR="00F70AC4" w:rsidRPr="0087003F">
        <w:rPr>
          <w:sz w:val="24"/>
          <w:szCs w:val="24"/>
        </w:rPr>
        <w:t xml:space="preserve">to increasing PA levels </w:t>
      </w:r>
      <w:r w:rsidR="00064A1A" w:rsidRPr="0087003F">
        <w:rPr>
          <w:sz w:val="24"/>
          <w:szCs w:val="24"/>
        </w:rPr>
        <w:t>for participants</w:t>
      </w:r>
      <w:r w:rsidR="003F546C" w:rsidRPr="0087003F">
        <w:rPr>
          <w:sz w:val="24"/>
          <w:szCs w:val="24"/>
        </w:rPr>
        <w:t xml:space="preserve"> in both intervention arms</w:t>
      </w:r>
      <w:r w:rsidR="007A770D" w:rsidRPr="0087003F">
        <w:rPr>
          <w:sz w:val="24"/>
          <w:szCs w:val="24"/>
        </w:rPr>
        <w:t xml:space="preserve"> </w:t>
      </w:r>
      <w:r w:rsidR="00064A1A" w:rsidRPr="0087003F">
        <w:rPr>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00064A1A" w:rsidRPr="0087003F">
        <w:rPr>
          <w:sz w:val="24"/>
          <w:szCs w:val="24"/>
        </w:rPr>
        <w:instrText xml:space="preserve"> ADDIN EN.CITE </w:instrText>
      </w:r>
      <w:r w:rsidR="00064A1A" w:rsidRPr="0087003F">
        <w:rPr>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00064A1A" w:rsidRPr="0087003F">
        <w:rPr>
          <w:sz w:val="24"/>
          <w:szCs w:val="24"/>
        </w:rPr>
        <w:instrText xml:space="preserve"> ADDIN EN.CITE.DATA </w:instrText>
      </w:r>
      <w:r w:rsidR="00064A1A" w:rsidRPr="0087003F">
        <w:rPr>
          <w:sz w:val="24"/>
          <w:szCs w:val="24"/>
        </w:rPr>
      </w:r>
      <w:r w:rsidR="00064A1A" w:rsidRPr="0087003F">
        <w:rPr>
          <w:sz w:val="24"/>
          <w:szCs w:val="24"/>
        </w:rPr>
        <w:fldChar w:fldCharType="end"/>
      </w:r>
      <w:r w:rsidR="00064A1A" w:rsidRPr="0087003F">
        <w:rPr>
          <w:sz w:val="24"/>
          <w:szCs w:val="24"/>
        </w:rPr>
      </w:r>
      <w:r w:rsidR="00064A1A" w:rsidRPr="0087003F">
        <w:rPr>
          <w:sz w:val="24"/>
          <w:szCs w:val="24"/>
        </w:rPr>
        <w:fldChar w:fldCharType="separate"/>
      </w:r>
      <w:r w:rsidR="00064A1A" w:rsidRPr="0087003F">
        <w:rPr>
          <w:noProof/>
          <w:sz w:val="24"/>
          <w:szCs w:val="24"/>
        </w:rPr>
        <w:t>(Normansell et al., 2014)</w:t>
      </w:r>
      <w:r w:rsidR="00064A1A" w:rsidRPr="0087003F">
        <w:rPr>
          <w:sz w:val="24"/>
          <w:szCs w:val="24"/>
        </w:rPr>
        <w:fldChar w:fldCharType="end"/>
      </w:r>
      <w:r w:rsidRPr="0087003F">
        <w:rPr>
          <w:sz w:val="24"/>
          <w:szCs w:val="24"/>
        </w:rPr>
        <w:t>.</w:t>
      </w:r>
      <w:r w:rsidR="00064A1A" w:rsidRPr="0087003F">
        <w:rPr>
          <w:sz w:val="24"/>
          <w:szCs w:val="24"/>
        </w:rPr>
        <w:t xml:space="preserve"> </w:t>
      </w:r>
      <w:r w:rsidR="005C50BB" w:rsidRPr="0087003F">
        <w:rPr>
          <w:sz w:val="24"/>
          <w:szCs w:val="24"/>
        </w:rPr>
        <w:t xml:space="preserve">Important barriers </w:t>
      </w:r>
      <w:r w:rsidR="00D03856" w:rsidRPr="0087003F">
        <w:rPr>
          <w:sz w:val="24"/>
          <w:szCs w:val="24"/>
        </w:rPr>
        <w:t xml:space="preserve">identified </w:t>
      </w:r>
      <w:r w:rsidR="005C50BB" w:rsidRPr="0087003F">
        <w:rPr>
          <w:sz w:val="24"/>
          <w:szCs w:val="24"/>
        </w:rPr>
        <w:t xml:space="preserve">included poor physical health, </w:t>
      </w:r>
      <w:r w:rsidR="00982F71" w:rsidRPr="0087003F">
        <w:rPr>
          <w:sz w:val="24"/>
          <w:szCs w:val="24"/>
        </w:rPr>
        <w:t>mistrust of monitoring equipment, an inflexible routine</w:t>
      </w:r>
      <w:r w:rsidR="005C50BB" w:rsidRPr="0087003F">
        <w:rPr>
          <w:sz w:val="24"/>
          <w:szCs w:val="24"/>
        </w:rPr>
        <w:t>, work and other commitments</w:t>
      </w:r>
      <w:r w:rsidR="00725FDA" w:rsidRPr="0087003F">
        <w:rPr>
          <w:sz w:val="24"/>
          <w:szCs w:val="24"/>
        </w:rPr>
        <w:t>,</w:t>
      </w:r>
      <w:r w:rsidR="005C50BB" w:rsidRPr="0087003F">
        <w:rPr>
          <w:sz w:val="24"/>
          <w:szCs w:val="24"/>
        </w:rPr>
        <w:t xml:space="preserve"> and </w:t>
      </w:r>
      <w:r w:rsidR="00882AFF" w:rsidRPr="0087003F">
        <w:rPr>
          <w:sz w:val="24"/>
          <w:szCs w:val="24"/>
        </w:rPr>
        <w:t>bad</w:t>
      </w:r>
      <w:r w:rsidR="005C50BB" w:rsidRPr="0087003F">
        <w:rPr>
          <w:sz w:val="24"/>
          <w:szCs w:val="24"/>
        </w:rPr>
        <w:t xml:space="preserve"> weather. Facilitators </w:t>
      </w:r>
      <w:r w:rsidR="00D03856" w:rsidRPr="0087003F">
        <w:rPr>
          <w:sz w:val="24"/>
          <w:szCs w:val="24"/>
        </w:rPr>
        <w:t>included</w:t>
      </w:r>
      <w:r w:rsidR="005C50BB" w:rsidRPr="0087003F">
        <w:rPr>
          <w:sz w:val="24"/>
          <w:szCs w:val="24"/>
        </w:rPr>
        <w:t xml:space="preserve"> </w:t>
      </w:r>
      <w:r w:rsidR="00982F71" w:rsidRPr="0087003F">
        <w:rPr>
          <w:sz w:val="24"/>
          <w:szCs w:val="24"/>
        </w:rPr>
        <w:t xml:space="preserve">desire for a healthy lifestyle, a flexible routine, </w:t>
      </w:r>
      <w:r w:rsidR="005C50BB" w:rsidRPr="0087003F">
        <w:rPr>
          <w:sz w:val="24"/>
          <w:szCs w:val="24"/>
        </w:rPr>
        <w:t>social support and a belief in the importance of PA for health.</w:t>
      </w:r>
    </w:p>
    <w:p w14:paraId="7583CE60" w14:textId="77777777" w:rsidR="009E0CA3" w:rsidRPr="0087003F" w:rsidRDefault="009E0CA3" w:rsidP="00E44C0A">
      <w:pPr>
        <w:spacing w:after="0" w:line="276" w:lineRule="auto"/>
        <w:contextualSpacing/>
        <w:rPr>
          <w:sz w:val="24"/>
          <w:szCs w:val="24"/>
        </w:rPr>
      </w:pPr>
    </w:p>
    <w:p w14:paraId="7DCE86E7" w14:textId="77777777" w:rsidR="005E1C76" w:rsidRPr="0087003F" w:rsidRDefault="005E1C76" w:rsidP="00E44C0A">
      <w:pPr>
        <w:spacing w:after="0" w:line="276" w:lineRule="auto"/>
        <w:contextualSpacing/>
        <w:rPr>
          <w:b/>
          <w:sz w:val="24"/>
          <w:szCs w:val="24"/>
        </w:rPr>
      </w:pPr>
    </w:p>
    <w:p w14:paraId="47E6E76C" w14:textId="6C06481C" w:rsidR="005E1C76" w:rsidRPr="0087003F" w:rsidRDefault="007B60B8" w:rsidP="00E44C0A">
      <w:pPr>
        <w:spacing w:after="0" w:line="276" w:lineRule="auto"/>
        <w:contextualSpacing/>
        <w:rPr>
          <w:b/>
          <w:sz w:val="24"/>
          <w:szCs w:val="24"/>
        </w:rPr>
      </w:pPr>
      <w:r w:rsidRPr="0087003F">
        <w:rPr>
          <w:b/>
          <w:sz w:val="24"/>
          <w:szCs w:val="24"/>
        </w:rPr>
        <w:t>3 year follow-up</w:t>
      </w:r>
      <w:r w:rsidR="00564CCC" w:rsidRPr="0087003F">
        <w:rPr>
          <w:b/>
          <w:sz w:val="24"/>
          <w:szCs w:val="24"/>
        </w:rPr>
        <w:t xml:space="preserve"> qualitative</w:t>
      </w:r>
      <w:r w:rsidRPr="0087003F">
        <w:rPr>
          <w:b/>
          <w:sz w:val="24"/>
          <w:szCs w:val="24"/>
        </w:rPr>
        <w:t xml:space="preserve"> evaluation</w:t>
      </w:r>
    </w:p>
    <w:p w14:paraId="363E2ECB" w14:textId="77777777" w:rsidR="00407BAA" w:rsidRPr="0087003F" w:rsidRDefault="00407BAA" w:rsidP="00E44C0A">
      <w:pPr>
        <w:spacing w:after="0" w:line="276" w:lineRule="auto"/>
        <w:contextualSpacing/>
        <w:rPr>
          <w:b/>
          <w:sz w:val="24"/>
          <w:szCs w:val="24"/>
        </w:rPr>
      </w:pPr>
    </w:p>
    <w:p w14:paraId="445C5FC7" w14:textId="77777777" w:rsidR="00407BAA" w:rsidRPr="0087003F" w:rsidRDefault="00407BAA" w:rsidP="00E44C0A">
      <w:pPr>
        <w:spacing w:after="0" w:line="276" w:lineRule="auto"/>
        <w:contextualSpacing/>
        <w:rPr>
          <w:b/>
          <w:sz w:val="24"/>
          <w:szCs w:val="24"/>
        </w:rPr>
      </w:pPr>
    </w:p>
    <w:p w14:paraId="05846960" w14:textId="29C666D3" w:rsidR="00064A1A" w:rsidRPr="0087003F" w:rsidRDefault="002A385C" w:rsidP="00E44C0A">
      <w:pPr>
        <w:spacing w:after="0" w:line="276" w:lineRule="auto"/>
        <w:contextualSpacing/>
        <w:rPr>
          <w:b/>
          <w:sz w:val="24"/>
        </w:rPr>
      </w:pPr>
      <w:r w:rsidRPr="0087003F">
        <w:rPr>
          <w:b/>
          <w:sz w:val="24"/>
        </w:rPr>
        <w:t xml:space="preserve">Aim of </w:t>
      </w:r>
      <w:r w:rsidR="007068DE" w:rsidRPr="0087003F">
        <w:rPr>
          <w:b/>
          <w:sz w:val="24"/>
        </w:rPr>
        <w:t xml:space="preserve">the </w:t>
      </w:r>
      <w:r w:rsidR="00FA5888" w:rsidRPr="0087003F">
        <w:rPr>
          <w:b/>
          <w:sz w:val="24"/>
        </w:rPr>
        <w:t>s</w:t>
      </w:r>
      <w:r w:rsidRPr="0087003F">
        <w:rPr>
          <w:b/>
          <w:sz w:val="24"/>
        </w:rPr>
        <w:t>tudy</w:t>
      </w:r>
    </w:p>
    <w:p w14:paraId="7A3A45E6" w14:textId="77777777" w:rsidR="007B60B8" w:rsidRPr="0087003F" w:rsidRDefault="007B60B8" w:rsidP="00E44C0A">
      <w:pPr>
        <w:spacing w:after="0" w:line="276" w:lineRule="auto"/>
        <w:contextualSpacing/>
        <w:rPr>
          <w:sz w:val="24"/>
          <w:szCs w:val="24"/>
        </w:rPr>
      </w:pPr>
    </w:p>
    <w:p w14:paraId="00490490" w14:textId="77777777" w:rsidR="005E1C76" w:rsidRPr="0087003F" w:rsidRDefault="005E1C76" w:rsidP="00E44C0A">
      <w:pPr>
        <w:spacing w:after="0" w:line="276" w:lineRule="auto"/>
        <w:contextualSpacing/>
        <w:rPr>
          <w:sz w:val="24"/>
          <w:szCs w:val="24"/>
        </w:rPr>
      </w:pPr>
    </w:p>
    <w:p w14:paraId="2C4D2C22" w14:textId="77777777" w:rsidR="008A41A8" w:rsidRPr="0087003F" w:rsidRDefault="008A41A8" w:rsidP="00E44C0A">
      <w:pPr>
        <w:spacing w:after="0" w:line="276" w:lineRule="auto"/>
        <w:contextualSpacing/>
        <w:rPr>
          <w:sz w:val="24"/>
          <w:szCs w:val="24"/>
        </w:rPr>
      </w:pPr>
      <w:r w:rsidRPr="0087003F">
        <w:rPr>
          <w:sz w:val="24"/>
          <w:szCs w:val="24"/>
        </w:rPr>
        <w:t xml:space="preserve">The three-year PACE-UP follow-up, conducted from October 2015 to November 2016, aimed to determine whether participants’ PA levels had been sustained beyond 12 months. </w:t>
      </w:r>
    </w:p>
    <w:p w14:paraId="468524DE" w14:textId="2F878BC3" w:rsidR="003D408C" w:rsidRPr="0087003F" w:rsidRDefault="002A385C" w:rsidP="00E44C0A">
      <w:pPr>
        <w:spacing w:after="0" w:line="276" w:lineRule="auto"/>
        <w:contextualSpacing/>
        <w:rPr>
          <w:sz w:val="24"/>
          <w:szCs w:val="24"/>
        </w:rPr>
      </w:pPr>
      <w:r w:rsidRPr="0087003F">
        <w:rPr>
          <w:sz w:val="24"/>
          <w:szCs w:val="24"/>
        </w:rPr>
        <w:t>The aim</w:t>
      </w:r>
      <w:r w:rsidR="00A62057" w:rsidRPr="0087003F">
        <w:rPr>
          <w:sz w:val="24"/>
          <w:szCs w:val="24"/>
        </w:rPr>
        <w:t xml:space="preserve"> </w:t>
      </w:r>
      <w:r w:rsidR="008A41A8" w:rsidRPr="0087003F">
        <w:rPr>
          <w:sz w:val="24"/>
          <w:szCs w:val="24"/>
        </w:rPr>
        <w:t xml:space="preserve">of the qualitative evaluation </w:t>
      </w:r>
      <w:r w:rsidRPr="0087003F">
        <w:rPr>
          <w:sz w:val="24"/>
          <w:szCs w:val="24"/>
        </w:rPr>
        <w:t xml:space="preserve">was to </w:t>
      </w:r>
      <w:r w:rsidR="003844DE" w:rsidRPr="0087003F">
        <w:rPr>
          <w:sz w:val="24"/>
          <w:szCs w:val="24"/>
        </w:rPr>
        <w:t xml:space="preserve">examine </w:t>
      </w:r>
      <w:r w:rsidRPr="0087003F">
        <w:rPr>
          <w:sz w:val="24"/>
          <w:szCs w:val="24"/>
        </w:rPr>
        <w:t xml:space="preserve">the </w:t>
      </w:r>
      <w:r w:rsidR="003844DE" w:rsidRPr="0087003F">
        <w:rPr>
          <w:sz w:val="24"/>
          <w:szCs w:val="24"/>
        </w:rPr>
        <w:t>facilitators and barriers associated with PA maintenance</w:t>
      </w:r>
      <w:r w:rsidR="00CA0FA0" w:rsidRPr="0087003F">
        <w:rPr>
          <w:sz w:val="24"/>
          <w:szCs w:val="24"/>
        </w:rPr>
        <w:t xml:space="preserve"> </w:t>
      </w:r>
      <w:r w:rsidR="0045749B" w:rsidRPr="0087003F">
        <w:rPr>
          <w:sz w:val="24"/>
          <w:szCs w:val="24"/>
        </w:rPr>
        <w:t xml:space="preserve">three </w:t>
      </w:r>
      <w:r w:rsidR="00CA0FA0" w:rsidRPr="0087003F">
        <w:rPr>
          <w:sz w:val="24"/>
          <w:szCs w:val="24"/>
        </w:rPr>
        <w:t>years</w:t>
      </w:r>
      <w:r w:rsidR="00F70AC4" w:rsidRPr="0087003F">
        <w:rPr>
          <w:sz w:val="24"/>
          <w:szCs w:val="24"/>
        </w:rPr>
        <w:t xml:space="preserve"> </w:t>
      </w:r>
      <w:r w:rsidR="0045749B" w:rsidRPr="0087003F">
        <w:rPr>
          <w:sz w:val="24"/>
          <w:szCs w:val="24"/>
        </w:rPr>
        <w:t>post-</w:t>
      </w:r>
      <w:r w:rsidR="00CA0FA0" w:rsidRPr="0087003F">
        <w:rPr>
          <w:sz w:val="24"/>
          <w:szCs w:val="24"/>
        </w:rPr>
        <w:t>intervention</w:t>
      </w:r>
      <w:r w:rsidR="00505224" w:rsidRPr="0087003F">
        <w:rPr>
          <w:sz w:val="24"/>
          <w:szCs w:val="24"/>
        </w:rPr>
        <w:t xml:space="preserve"> and to explore what resources could aid PA maintenance</w:t>
      </w:r>
      <w:r w:rsidR="003844DE" w:rsidRPr="0087003F">
        <w:rPr>
          <w:sz w:val="24"/>
          <w:szCs w:val="24"/>
        </w:rPr>
        <w:t xml:space="preserve">. </w:t>
      </w:r>
    </w:p>
    <w:p w14:paraId="7508109B" w14:textId="77777777" w:rsidR="00004E28" w:rsidRPr="0087003F" w:rsidRDefault="00004E28" w:rsidP="00E44C0A">
      <w:pPr>
        <w:spacing w:after="0" w:line="276" w:lineRule="auto"/>
        <w:contextualSpacing/>
        <w:rPr>
          <w:sz w:val="24"/>
          <w:szCs w:val="24"/>
        </w:rPr>
      </w:pPr>
    </w:p>
    <w:p w14:paraId="6EE0399E" w14:textId="77777777" w:rsidR="00004E28" w:rsidRPr="0087003F" w:rsidRDefault="00004E28" w:rsidP="00E44C0A">
      <w:pPr>
        <w:spacing w:after="0" w:line="276" w:lineRule="auto"/>
        <w:contextualSpacing/>
        <w:rPr>
          <w:sz w:val="24"/>
          <w:szCs w:val="24"/>
        </w:rPr>
      </w:pPr>
    </w:p>
    <w:p w14:paraId="1752889D" w14:textId="006F3D5F" w:rsidR="003844DE" w:rsidRPr="0087003F" w:rsidRDefault="00146FD9" w:rsidP="00E44C0A">
      <w:pPr>
        <w:spacing w:after="0" w:line="276" w:lineRule="auto"/>
        <w:contextualSpacing/>
        <w:rPr>
          <w:b/>
          <w:sz w:val="24"/>
          <w:szCs w:val="24"/>
        </w:rPr>
      </w:pPr>
      <w:r w:rsidRPr="0087003F">
        <w:rPr>
          <w:b/>
          <w:sz w:val="24"/>
          <w:szCs w:val="24"/>
        </w:rPr>
        <w:t>3 year follow-up qualitative evaluation m</w:t>
      </w:r>
      <w:r w:rsidR="003844DE" w:rsidRPr="0087003F">
        <w:rPr>
          <w:b/>
          <w:sz w:val="24"/>
          <w:szCs w:val="24"/>
        </w:rPr>
        <w:t>ethod</w:t>
      </w:r>
      <w:r w:rsidRPr="0087003F">
        <w:rPr>
          <w:b/>
          <w:sz w:val="24"/>
          <w:szCs w:val="24"/>
        </w:rPr>
        <w:t>s</w:t>
      </w:r>
    </w:p>
    <w:p w14:paraId="52AC7D1D" w14:textId="77777777" w:rsidR="00004E28" w:rsidRPr="0087003F" w:rsidRDefault="00004E28" w:rsidP="00E44C0A">
      <w:pPr>
        <w:spacing w:after="0" w:line="276" w:lineRule="auto"/>
        <w:contextualSpacing/>
        <w:rPr>
          <w:b/>
          <w:sz w:val="24"/>
          <w:szCs w:val="24"/>
          <w:u w:val="single"/>
        </w:rPr>
      </w:pPr>
    </w:p>
    <w:p w14:paraId="0771218E" w14:textId="77777777" w:rsidR="00004E28" w:rsidRPr="0087003F" w:rsidRDefault="00004E28" w:rsidP="00E44C0A">
      <w:pPr>
        <w:spacing w:after="0" w:line="276" w:lineRule="auto"/>
        <w:contextualSpacing/>
        <w:rPr>
          <w:b/>
          <w:sz w:val="24"/>
          <w:szCs w:val="24"/>
          <w:u w:val="single"/>
        </w:rPr>
      </w:pPr>
    </w:p>
    <w:p w14:paraId="3B9B3EC9" w14:textId="4051FB98" w:rsidR="003844DE" w:rsidRPr="0087003F" w:rsidRDefault="00081484" w:rsidP="00E44C0A">
      <w:pPr>
        <w:spacing w:after="0" w:line="276" w:lineRule="auto"/>
        <w:contextualSpacing/>
        <w:rPr>
          <w:sz w:val="24"/>
          <w:szCs w:val="24"/>
        </w:rPr>
      </w:pPr>
      <w:r w:rsidRPr="0087003F">
        <w:rPr>
          <w:sz w:val="24"/>
          <w:szCs w:val="24"/>
        </w:rPr>
        <w:t>The trial statistician randomly sampled t</w:t>
      </w:r>
      <w:r w:rsidR="007068DE" w:rsidRPr="0087003F">
        <w:rPr>
          <w:sz w:val="24"/>
          <w:szCs w:val="24"/>
        </w:rPr>
        <w:t xml:space="preserve">he </w:t>
      </w:r>
      <w:r w:rsidR="00BB6E0C" w:rsidRPr="0087003F">
        <w:rPr>
          <w:sz w:val="24"/>
          <w:szCs w:val="24"/>
        </w:rPr>
        <w:t>thre</w:t>
      </w:r>
      <w:r w:rsidR="007068DE" w:rsidRPr="0087003F">
        <w:rPr>
          <w:sz w:val="24"/>
          <w:szCs w:val="24"/>
        </w:rPr>
        <w:t>e trial</w:t>
      </w:r>
      <w:r w:rsidR="00BB6E0C" w:rsidRPr="0087003F">
        <w:rPr>
          <w:sz w:val="24"/>
          <w:szCs w:val="24"/>
        </w:rPr>
        <w:t xml:space="preserve"> </w:t>
      </w:r>
      <w:r w:rsidR="00E3230C" w:rsidRPr="0087003F">
        <w:rPr>
          <w:sz w:val="24"/>
          <w:szCs w:val="24"/>
        </w:rPr>
        <w:t xml:space="preserve">arms </w:t>
      </w:r>
      <w:r w:rsidR="007068DE" w:rsidRPr="0087003F">
        <w:rPr>
          <w:sz w:val="24"/>
          <w:szCs w:val="24"/>
        </w:rPr>
        <w:t xml:space="preserve">for participants </w:t>
      </w:r>
      <w:r w:rsidR="00B008AE" w:rsidRPr="0087003F">
        <w:rPr>
          <w:sz w:val="24"/>
          <w:szCs w:val="24"/>
        </w:rPr>
        <w:t xml:space="preserve">who had completed </w:t>
      </w:r>
      <w:r w:rsidR="001E2E7C" w:rsidRPr="0087003F">
        <w:rPr>
          <w:sz w:val="24"/>
          <w:szCs w:val="24"/>
        </w:rPr>
        <w:t xml:space="preserve">a </w:t>
      </w:r>
      <w:r w:rsidRPr="0087003F">
        <w:rPr>
          <w:sz w:val="24"/>
          <w:szCs w:val="24"/>
        </w:rPr>
        <w:t xml:space="preserve">three </w:t>
      </w:r>
      <w:r w:rsidR="00B008AE" w:rsidRPr="0087003F">
        <w:rPr>
          <w:sz w:val="24"/>
          <w:szCs w:val="24"/>
        </w:rPr>
        <w:t xml:space="preserve">year follow-up </w:t>
      </w:r>
      <w:r w:rsidR="00C400ED" w:rsidRPr="0087003F">
        <w:rPr>
          <w:sz w:val="24"/>
          <w:szCs w:val="24"/>
        </w:rPr>
        <w:t xml:space="preserve">and </w:t>
      </w:r>
      <w:r w:rsidR="001754FC" w:rsidRPr="0087003F">
        <w:rPr>
          <w:sz w:val="24"/>
          <w:szCs w:val="24"/>
        </w:rPr>
        <w:t>had consented</w:t>
      </w:r>
      <w:r w:rsidR="00C400ED" w:rsidRPr="0087003F">
        <w:rPr>
          <w:sz w:val="24"/>
          <w:szCs w:val="24"/>
        </w:rPr>
        <w:t xml:space="preserve"> to be</w:t>
      </w:r>
      <w:r w:rsidR="003844DE" w:rsidRPr="0087003F">
        <w:rPr>
          <w:sz w:val="24"/>
          <w:szCs w:val="24"/>
        </w:rPr>
        <w:t xml:space="preserve"> approach</w:t>
      </w:r>
      <w:r w:rsidR="00C400ED" w:rsidRPr="0087003F">
        <w:rPr>
          <w:sz w:val="24"/>
          <w:szCs w:val="24"/>
        </w:rPr>
        <w:t>ed</w:t>
      </w:r>
      <w:r w:rsidR="00F92EC4" w:rsidRPr="0087003F">
        <w:rPr>
          <w:sz w:val="24"/>
          <w:szCs w:val="24"/>
        </w:rPr>
        <w:t xml:space="preserve"> for interview</w:t>
      </w:r>
      <w:r w:rsidR="00B34474" w:rsidRPr="0087003F">
        <w:rPr>
          <w:sz w:val="24"/>
          <w:szCs w:val="24"/>
        </w:rPr>
        <w:t>.</w:t>
      </w:r>
      <w:r w:rsidR="003D408C" w:rsidRPr="0087003F">
        <w:rPr>
          <w:sz w:val="24"/>
          <w:szCs w:val="24"/>
        </w:rPr>
        <w:t xml:space="preserve"> </w:t>
      </w:r>
      <w:r w:rsidR="00B34474" w:rsidRPr="0087003F">
        <w:rPr>
          <w:sz w:val="24"/>
          <w:szCs w:val="24"/>
        </w:rPr>
        <w:t>A</w:t>
      </w:r>
      <w:r w:rsidR="003D408C" w:rsidRPr="0087003F">
        <w:rPr>
          <w:sz w:val="24"/>
          <w:szCs w:val="24"/>
        </w:rPr>
        <w:t>lthough aware of which group the participant was in, t</w:t>
      </w:r>
      <w:r w:rsidR="003844DE" w:rsidRPr="0087003F">
        <w:rPr>
          <w:sz w:val="24"/>
          <w:szCs w:val="24"/>
        </w:rPr>
        <w:t>he interview</w:t>
      </w:r>
      <w:r w:rsidR="001754FC" w:rsidRPr="0087003F">
        <w:rPr>
          <w:sz w:val="24"/>
          <w:szCs w:val="24"/>
        </w:rPr>
        <w:t>er</w:t>
      </w:r>
      <w:r w:rsidR="00BB6E0C" w:rsidRPr="0087003F">
        <w:rPr>
          <w:sz w:val="24"/>
          <w:szCs w:val="24"/>
        </w:rPr>
        <w:t>s</w:t>
      </w:r>
      <w:r w:rsidR="003844DE" w:rsidRPr="0087003F">
        <w:rPr>
          <w:sz w:val="24"/>
          <w:szCs w:val="24"/>
        </w:rPr>
        <w:t xml:space="preserve"> were blinded to participants’ </w:t>
      </w:r>
      <w:r w:rsidR="00B931F6" w:rsidRPr="0087003F">
        <w:rPr>
          <w:sz w:val="24"/>
          <w:szCs w:val="24"/>
        </w:rPr>
        <w:t>PA</w:t>
      </w:r>
      <w:r w:rsidR="003844DE" w:rsidRPr="0087003F">
        <w:rPr>
          <w:sz w:val="24"/>
          <w:szCs w:val="24"/>
        </w:rPr>
        <w:t xml:space="preserve"> levels</w:t>
      </w:r>
      <w:r w:rsidR="00B008AE" w:rsidRPr="0087003F">
        <w:rPr>
          <w:sz w:val="24"/>
          <w:szCs w:val="24"/>
        </w:rPr>
        <w:t xml:space="preserve"> </w:t>
      </w:r>
      <w:r w:rsidR="001754FC" w:rsidRPr="0087003F">
        <w:rPr>
          <w:sz w:val="24"/>
          <w:szCs w:val="24"/>
        </w:rPr>
        <w:t>both during</w:t>
      </w:r>
      <w:r w:rsidR="00B008AE" w:rsidRPr="0087003F">
        <w:rPr>
          <w:sz w:val="24"/>
          <w:szCs w:val="24"/>
        </w:rPr>
        <w:t xml:space="preserve"> the trial and at </w:t>
      </w:r>
      <w:r w:rsidR="00AC62FA" w:rsidRPr="0087003F">
        <w:rPr>
          <w:sz w:val="24"/>
          <w:szCs w:val="24"/>
        </w:rPr>
        <w:t>three-</w:t>
      </w:r>
      <w:r w:rsidR="00B008AE" w:rsidRPr="0087003F">
        <w:rPr>
          <w:sz w:val="24"/>
          <w:szCs w:val="24"/>
        </w:rPr>
        <w:t>year follow-up</w:t>
      </w:r>
      <w:r w:rsidR="003844DE" w:rsidRPr="0087003F">
        <w:rPr>
          <w:sz w:val="24"/>
          <w:szCs w:val="24"/>
        </w:rPr>
        <w:t xml:space="preserve">. </w:t>
      </w:r>
    </w:p>
    <w:p w14:paraId="4B6DB038" w14:textId="77777777" w:rsidR="003844DE" w:rsidRPr="0087003F" w:rsidRDefault="003844DE" w:rsidP="00E44C0A">
      <w:pPr>
        <w:spacing w:after="0" w:line="276" w:lineRule="auto"/>
        <w:contextualSpacing/>
        <w:rPr>
          <w:sz w:val="24"/>
          <w:szCs w:val="24"/>
        </w:rPr>
      </w:pPr>
    </w:p>
    <w:p w14:paraId="3E57D795" w14:textId="77777777" w:rsidR="005E1C76" w:rsidRPr="0087003F" w:rsidRDefault="005E1C76" w:rsidP="00E44C0A">
      <w:pPr>
        <w:spacing w:after="0" w:line="276" w:lineRule="auto"/>
        <w:contextualSpacing/>
        <w:rPr>
          <w:sz w:val="24"/>
          <w:szCs w:val="24"/>
        </w:rPr>
      </w:pPr>
    </w:p>
    <w:p w14:paraId="0D8CAA01" w14:textId="11D90686" w:rsidR="003844DE" w:rsidRPr="0087003F" w:rsidRDefault="003844DE" w:rsidP="00E44C0A">
      <w:pPr>
        <w:spacing w:after="0" w:line="276" w:lineRule="auto"/>
        <w:contextualSpacing/>
        <w:rPr>
          <w:sz w:val="24"/>
          <w:szCs w:val="24"/>
        </w:rPr>
      </w:pPr>
      <w:r w:rsidRPr="0087003F">
        <w:rPr>
          <w:sz w:val="24"/>
          <w:szCs w:val="24"/>
        </w:rPr>
        <w:t xml:space="preserve">Participants were contacted via email </w:t>
      </w:r>
      <w:r w:rsidR="003D408C" w:rsidRPr="0087003F">
        <w:rPr>
          <w:sz w:val="24"/>
          <w:szCs w:val="24"/>
        </w:rPr>
        <w:t xml:space="preserve">and telephone </w:t>
      </w:r>
      <w:r w:rsidRPr="0087003F">
        <w:rPr>
          <w:sz w:val="24"/>
          <w:szCs w:val="24"/>
        </w:rPr>
        <w:t xml:space="preserve">to arrange </w:t>
      </w:r>
      <w:r w:rsidR="00D845B8" w:rsidRPr="0087003F">
        <w:rPr>
          <w:sz w:val="24"/>
          <w:szCs w:val="24"/>
        </w:rPr>
        <w:t>a</w:t>
      </w:r>
      <w:r w:rsidRPr="0087003F">
        <w:rPr>
          <w:sz w:val="24"/>
          <w:szCs w:val="24"/>
        </w:rPr>
        <w:t xml:space="preserve"> telephone interview</w:t>
      </w:r>
      <w:r w:rsidR="00B008AE" w:rsidRPr="0087003F">
        <w:rPr>
          <w:sz w:val="24"/>
          <w:szCs w:val="24"/>
        </w:rPr>
        <w:t xml:space="preserve"> with either CW or CB</w:t>
      </w:r>
      <w:r w:rsidRPr="0087003F">
        <w:rPr>
          <w:sz w:val="24"/>
          <w:szCs w:val="24"/>
        </w:rPr>
        <w:t xml:space="preserve">. </w:t>
      </w:r>
      <w:r w:rsidR="003D408C" w:rsidRPr="0087003F">
        <w:rPr>
          <w:sz w:val="24"/>
          <w:szCs w:val="24"/>
        </w:rPr>
        <w:t xml:space="preserve"> Prior to the </w:t>
      </w:r>
      <w:r w:rsidRPr="0087003F">
        <w:rPr>
          <w:sz w:val="24"/>
          <w:szCs w:val="24"/>
        </w:rPr>
        <w:t>interview</w:t>
      </w:r>
      <w:r w:rsidR="007C4A82" w:rsidRPr="0087003F">
        <w:rPr>
          <w:sz w:val="24"/>
          <w:szCs w:val="24"/>
        </w:rPr>
        <w:t>,</w:t>
      </w:r>
      <w:r w:rsidRPr="0087003F">
        <w:rPr>
          <w:sz w:val="24"/>
          <w:szCs w:val="24"/>
        </w:rPr>
        <w:t xml:space="preserve"> participants were reminded </w:t>
      </w:r>
      <w:r w:rsidR="00011099" w:rsidRPr="0087003F">
        <w:rPr>
          <w:sz w:val="24"/>
          <w:szCs w:val="24"/>
        </w:rPr>
        <w:t>of</w:t>
      </w:r>
      <w:r w:rsidRPr="0087003F">
        <w:rPr>
          <w:sz w:val="24"/>
          <w:szCs w:val="24"/>
        </w:rPr>
        <w:t xml:space="preserve"> </w:t>
      </w:r>
      <w:r w:rsidR="00011099" w:rsidRPr="0087003F">
        <w:rPr>
          <w:sz w:val="24"/>
          <w:szCs w:val="24"/>
        </w:rPr>
        <w:t xml:space="preserve">consent </w:t>
      </w:r>
      <w:r w:rsidRPr="0087003F">
        <w:rPr>
          <w:sz w:val="24"/>
          <w:szCs w:val="24"/>
        </w:rPr>
        <w:t xml:space="preserve">to </w:t>
      </w:r>
      <w:r w:rsidR="00D845B8" w:rsidRPr="0087003F">
        <w:rPr>
          <w:sz w:val="24"/>
          <w:szCs w:val="24"/>
        </w:rPr>
        <w:t xml:space="preserve">be </w:t>
      </w:r>
      <w:r w:rsidRPr="0087003F">
        <w:rPr>
          <w:sz w:val="24"/>
          <w:szCs w:val="24"/>
        </w:rPr>
        <w:t>interview</w:t>
      </w:r>
      <w:r w:rsidR="00D845B8" w:rsidRPr="0087003F">
        <w:rPr>
          <w:sz w:val="24"/>
          <w:szCs w:val="24"/>
        </w:rPr>
        <w:t>ed</w:t>
      </w:r>
      <w:r w:rsidR="007F4BCF" w:rsidRPr="0087003F">
        <w:rPr>
          <w:sz w:val="24"/>
          <w:szCs w:val="24"/>
        </w:rPr>
        <w:t>, assured of anonymity and confidentiality</w:t>
      </w:r>
      <w:r w:rsidR="00D845B8" w:rsidRPr="0087003F">
        <w:rPr>
          <w:sz w:val="24"/>
          <w:szCs w:val="24"/>
        </w:rPr>
        <w:t>,</w:t>
      </w:r>
      <w:r w:rsidR="007C4A82" w:rsidRPr="0087003F">
        <w:rPr>
          <w:sz w:val="24"/>
          <w:szCs w:val="24"/>
        </w:rPr>
        <w:t xml:space="preserve"> </w:t>
      </w:r>
      <w:r w:rsidR="00E3230C" w:rsidRPr="0087003F">
        <w:rPr>
          <w:sz w:val="24"/>
          <w:szCs w:val="24"/>
        </w:rPr>
        <w:t xml:space="preserve">and reassured </w:t>
      </w:r>
      <w:r w:rsidR="007F4BCF" w:rsidRPr="0087003F">
        <w:rPr>
          <w:sz w:val="24"/>
          <w:szCs w:val="24"/>
        </w:rPr>
        <w:t>that they</w:t>
      </w:r>
      <w:r w:rsidR="001E59D2" w:rsidRPr="0087003F">
        <w:rPr>
          <w:sz w:val="24"/>
          <w:szCs w:val="24"/>
        </w:rPr>
        <w:t xml:space="preserve"> were free to sto</w:t>
      </w:r>
      <w:r w:rsidR="007F4BCF" w:rsidRPr="0087003F">
        <w:rPr>
          <w:sz w:val="24"/>
          <w:szCs w:val="24"/>
        </w:rPr>
        <w:t>p the interview at any time without providing a reason.</w:t>
      </w:r>
      <w:r w:rsidRPr="0087003F">
        <w:rPr>
          <w:sz w:val="24"/>
          <w:szCs w:val="24"/>
        </w:rPr>
        <w:t xml:space="preserve"> </w:t>
      </w:r>
      <w:r w:rsidR="007C4A82" w:rsidRPr="0087003F">
        <w:rPr>
          <w:sz w:val="24"/>
          <w:szCs w:val="24"/>
        </w:rPr>
        <w:t>I</w:t>
      </w:r>
      <w:r w:rsidRPr="0087003F">
        <w:rPr>
          <w:sz w:val="24"/>
          <w:szCs w:val="24"/>
        </w:rPr>
        <w:t xml:space="preserve">f happy to </w:t>
      </w:r>
      <w:r w:rsidR="007C4A82" w:rsidRPr="0087003F">
        <w:rPr>
          <w:sz w:val="24"/>
          <w:szCs w:val="24"/>
        </w:rPr>
        <w:t>continue</w:t>
      </w:r>
      <w:r w:rsidR="00D90F68" w:rsidRPr="0087003F">
        <w:rPr>
          <w:sz w:val="24"/>
          <w:szCs w:val="24"/>
        </w:rPr>
        <w:t>,</w:t>
      </w:r>
      <w:r w:rsidRPr="0087003F">
        <w:rPr>
          <w:sz w:val="24"/>
          <w:szCs w:val="24"/>
        </w:rPr>
        <w:t xml:space="preserve"> consent was then sought for the interview to be audio-recorded. </w:t>
      </w:r>
      <w:r w:rsidR="00C62C10" w:rsidRPr="0087003F">
        <w:rPr>
          <w:sz w:val="24"/>
          <w:szCs w:val="24"/>
        </w:rPr>
        <w:t xml:space="preserve">Stratification within each of the participant groups ensured that the </w:t>
      </w:r>
      <w:r w:rsidR="00B34474" w:rsidRPr="0087003F">
        <w:rPr>
          <w:sz w:val="24"/>
          <w:szCs w:val="24"/>
        </w:rPr>
        <w:t xml:space="preserve">interview sample </w:t>
      </w:r>
      <w:r w:rsidR="00C62C10" w:rsidRPr="0087003F">
        <w:rPr>
          <w:sz w:val="24"/>
          <w:szCs w:val="24"/>
        </w:rPr>
        <w:t xml:space="preserve">included both </w:t>
      </w:r>
      <w:r w:rsidR="00196561" w:rsidRPr="0087003F">
        <w:rPr>
          <w:sz w:val="24"/>
          <w:szCs w:val="24"/>
        </w:rPr>
        <w:t>genders</w:t>
      </w:r>
      <w:r w:rsidR="00C62C10" w:rsidRPr="0087003F">
        <w:rPr>
          <w:sz w:val="24"/>
          <w:szCs w:val="24"/>
        </w:rPr>
        <w:t xml:space="preserve"> and represented a range of ages and ethnicities. </w:t>
      </w:r>
      <w:r w:rsidRPr="0087003F">
        <w:rPr>
          <w:sz w:val="24"/>
          <w:szCs w:val="24"/>
        </w:rPr>
        <w:t xml:space="preserve">On completion </w:t>
      </w:r>
      <w:r w:rsidR="004A44B8" w:rsidRPr="0087003F">
        <w:rPr>
          <w:sz w:val="24"/>
          <w:szCs w:val="24"/>
        </w:rPr>
        <w:t>of the interview</w:t>
      </w:r>
      <w:r w:rsidR="00580543" w:rsidRPr="0087003F">
        <w:rPr>
          <w:sz w:val="24"/>
          <w:szCs w:val="24"/>
        </w:rPr>
        <w:t>,</w:t>
      </w:r>
      <w:r w:rsidR="004A44B8" w:rsidRPr="0087003F">
        <w:rPr>
          <w:sz w:val="24"/>
          <w:szCs w:val="24"/>
        </w:rPr>
        <w:t xml:space="preserve"> </w:t>
      </w:r>
      <w:r w:rsidRPr="0087003F">
        <w:rPr>
          <w:sz w:val="24"/>
          <w:szCs w:val="24"/>
        </w:rPr>
        <w:t>participants were offered a £10</w:t>
      </w:r>
      <w:r w:rsidR="00BC600C" w:rsidRPr="0087003F">
        <w:rPr>
          <w:sz w:val="24"/>
          <w:szCs w:val="24"/>
        </w:rPr>
        <w:t xml:space="preserve"> high-street</w:t>
      </w:r>
      <w:r w:rsidRPr="0087003F">
        <w:rPr>
          <w:sz w:val="24"/>
          <w:szCs w:val="24"/>
        </w:rPr>
        <w:t xml:space="preserve"> </w:t>
      </w:r>
      <w:r w:rsidR="007068DE" w:rsidRPr="0087003F">
        <w:rPr>
          <w:sz w:val="24"/>
          <w:szCs w:val="24"/>
        </w:rPr>
        <w:t xml:space="preserve">gift </w:t>
      </w:r>
      <w:r w:rsidR="00617602" w:rsidRPr="0087003F">
        <w:rPr>
          <w:sz w:val="24"/>
          <w:szCs w:val="24"/>
        </w:rPr>
        <w:t xml:space="preserve">voucher </w:t>
      </w:r>
      <w:r w:rsidR="00652393" w:rsidRPr="0087003F">
        <w:rPr>
          <w:sz w:val="24"/>
          <w:szCs w:val="24"/>
        </w:rPr>
        <w:t>to thank them</w:t>
      </w:r>
      <w:r w:rsidR="000342EA" w:rsidRPr="0087003F">
        <w:rPr>
          <w:sz w:val="24"/>
          <w:szCs w:val="24"/>
        </w:rPr>
        <w:t xml:space="preserve"> for taking part. </w:t>
      </w:r>
    </w:p>
    <w:p w14:paraId="0BC8DE34" w14:textId="77777777" w:rsidR="00004E28" w:rsidRPr="0087003F" w:rsidRDefault="00004E28" w:rsidP="00E44C0A">
      <w:pPr>
        <w:spacing w:after="0" w:line="276" w:lineRule="auto"/>
        <w:contextualSpacing/>
        <w:rPr>
          <w:sz w:val="24"/>
          <w:szCs w:val="24"/>
        </w:rPr>
      </w:pPr>
    </w:p>
    <w:p w14:paraId="766D9BF3" w14:textId="77777777" w:rsidR="00004E28" w:rsidRPr="0087003F" w:rsidRDefault="00004E28" w:rsidP="00E44C0A">
      <w:pPr>
        <w:spacing w:after="0" w:line="276" w:lineRule="auto"/>
        <w:contextualSpacing/>
        <w:rPr>
          <w:sz w:val="24"/>
          <w:szCs w:val="24"/>
        </w:rPr>
      </w:pPr>
    </w:p>
    <w:p w14:paraId="70E0640D" w14:textId="77777777" w:rsidR="00DD3107" w:rsidRPr="0087003F" w:rsidRDefault="00DD3107" w:rsidP="00E44C0A">
      <w:pPr>
        <w:spacing w:after="0" w:line="276" w:lineRule="auto"/>
        <w:contextualSpacing/>
        <w:rPr>
          <w:b/>
          <w:sz w:val="24"/>
          <w:szCs w:val="24"/>
        </w:rPr>
      </w:pPr>
      <w:r w:rsidRPr="0087003F">
        <w:rPr>
          <w:b/>
          <w:sz w:val="24"/>
          <w:szCs w:val="24"/>
        </w:rPr>
        <w:t>Interview schedule</w:t>
      </w:r>
    </w:p>
    <w:p w14:paraId="4AF657BA" w14:textId="77777777" w:rsidR="005E1C76" w:rsidRPr="0087003F" w:rsidRDefault="005E1C76" w:rsidP="00E44C0A">
      <w:pPr>
        <w:spacing w:after="0" w:line="276" w:lineRule="auto"/>
        <w:contextualSpacing/>
        <w:rPr>
          <w:sz w:val="24"/>
          <w:szCs w:val="24"/>
        </w:rPr>
      </w:pPr>
    </w:p>
    <w:p w14:paraId="67906A49" w14:textId="77777777" w:rsidR="005E1C76" w:rsidRPr="0087003F" w:rsidRDefault="005E1C76" w:rsidP="00E44C0A">
      <w:pPr>
        <w:spacing w:after="0" w:line="276" w:lineRule="auto"/>
        <w:contextualSpacing/>
        <w:rPr>
          <w:sz w:val="24"/>
          <w:szCs w:val="24"/>
        </w:rPr>
      </w:pPr>
    </w:p>
    <w:p w14:paraId="26535EEE" w14:textId="025C61E2" w:rsidR="00833B32" w:rsidRPr="0087003F" w:rsidRDefault="00DD3107" w:rsidP="00E44C0A">
      <w:pPr>
        <w:spacing w:after="0" w:line="276" w:lineRule="auto"/>
        <w:contextualSpacing/>
        <w:rPr>
          <w:sz w:val="24"/>
          <w:szCs w:val="24"/>
        </w:rPr>
      </w:pPr>
      <w:r w:rsidRPr="0087003F">
        <w:rPr>
          <w:sz w:val="24"/>
          <w:szCs w:val="24"/>
        </w:rPr>
        <w:t xml:space="preserve">The interview schedules were developed through discussions with </w:t>
      </w:r>
      <w:r w:rsidR="007C4A82" w:rsidRPr="0087003F">
        <w:rPr>
          <w:sz w:val="24"/>
          <w:szCs w:val="24"/>
        </w:rPr>
        <w:t>the</w:t>
      </w:r>
      <w:r w:rsidR="0030638B" w:rsidRPr="0087003F">
        <w:rPr>
          <w:sz w:val="24"/>
          <w:szCs w:val="24"/>
        </w:rPr>
        <w:t xml:space="preserve"> qualitative</w:t>
      </w:r>
      <w:r w:rsidR="007C4A82" w:rsidRPr="0087003F">
        <w:rPr>
          <w:sz w:val="24"/>
          <w:szCs w:val="24"/>
        </w:rPr>
        <w:t xml:space="preserve"> team (</w:t>
      </w:r>
      <w:r w:rsidRPr="0087003F">
        <w:rPr>
          <w:sz w:val="24"/>
          <w:szCs w:val="24"/>
        </w:rPr>
        <w:t>TH, CW, CB, CV and RN</w:t>
      </w:r>
      <w:r w:rsidR="007C4A82" w:rsidRPr="0087003F">
        <w:rPr>
          <w:sz w:val="24"/>
          <w:szCs w:val="24"/>
        </w:rPr>
        <w:t>)</w:t>
      </w:r>
      <w:r w:rsidRPr="0087003F">
        <w:rPr>
          <w:sz w:val="24"/>
          <w:szCs w:val="24"/>
        </w:rPr>
        <w:t xml:space="preserve">. </w:t>
      </w:r>
      <w:r w:rsidR="002A624C" w:rsidRPr="0087003F">
        <w:rPr>
          <w:sz w:val="24"/>
          <w:szCs w:val="24"/>
        </w:rPr>
        <w:t xml:space="preserve"> </w:t>
      </w:r>
      <w:r w:rsidR="00B008AE" w:rsidRPr="0087003F">
        <w:rPr>
          <w:sz w:val="24"/>
          <w:szCs w:val="24"/>
        </w:rPr>
        <w:t>There were s</w:t>
      </w:r>
      <w:r w:rsidRPr="0087003F">
        <w:rPr>
          <w:sz w:val="24"/>
          <w:szCs w:val="24"/>
        </w:rPr>
        <w:t>light</w:t>
      </w:r>
      <w:r w:rsidR="007C4A82" w:rsidRPr="0087003F">
        <w:rPr>
          <w:sz w:val="24"/>
          <w:szCs w:val="24"/>
        </w:rPr>
        <w:t xml:space="preserve"> </w:t>
      </w:r>
      <w:r w:rsidR="00035228" w:rsidRPr="0087003F">
        <w:rPr>
          <w:sz w:val="24"/>
          <w:szCs w:val="24"/>
        </w:rPr>
        <w:t xml:space="preserve">differences between the questions </w:t>
      </w:r>
      <w:r w:rsidR="002A624C" w:rsidRPr="0087003F">
        <w:rPr>
          <w:sz w:val="24"/>
          <w:szCs w:val="24"/>
        </w:rPr>
        <w:t>asked to</w:t>
      </w:r>
      <w:r w:rsidRPr="0087003F">
        <w:rPr>
          <w:sz w:val="24"/>
          <w:szCs w:val="24"/>
        </w:rPr>
        <w:t xml:space="preserve"> the intervention groups (postal and nurse) </w:t>
      </w:r>
      <w:r w:rsidR="007C4A82" w:rsidRPr="0087003F">
        <w:rPr>
          <w:sz w:val="24"/>
          <w:szCs w:val="24"/>
        </w:rPr>
        <w:t>a</w:t>
      </w:r>
      <w:r w:rsidR="002A624C" w:rsidRPr="0087003F">
        <w:rPr>
          <w:sz w:val="24"/>
          <w:szCs w:val="24"/>
        </w:rPr>
        <w:t>nd to the</w:t>
      </w:r>
      <w:r w:rsidR="007C4A82" w:rsidRPr="0087003F">
        <w:rPr>
          <w:sz w:val="24"/>
          <w:szCs w:val="24"/>
        </w:rPr>
        <w:t xml:space="preserve"> </w:t>
      </w:r>
      <w:r w:rsidRPr="0087003F">
        <w:rPr>
          <w:sz w:val="24"/>
          <w:szCs w:val="24"/>
        </w:rPr>
        <w:t xml:space="preserve">control group </w:t>
      </w:r>
      <w:r w:rsidR="00B008AE" w:rsidRPr="0087003F">
        <w:rPr>
          <w:sz w:val="24"/>
          <w:szCs w:val="24"/>
        </w:rPr>
        <w:t xml:space="preserve">participants </w:t>
      </w:r>
      <w:r w:rsidRPr="0087003F">
        <w:rPr>
          <w:sz w:val="24"/>
          <w:szCs w:val="24"/>
        </w:rPr>
        <w:t>(see appendix</w:t>
      </w:r>
      <w:r w:rsidR="00C65707" w:rsidRPr="0087003F">
        <w:rPr>
          <w:sz w:val="24"/>
          <w:szCs w:val="24"/>
        </w:rPr>
        <w:t xml:space="preserve"> 1</w:t>
      </w:r>
      <w:r w:rsidR="00035228" w:rsidRPr="0087003F">
        <w:rPr>
          <w:sz w:val="24"/>
          <w:szCs w:val="24"/>
        </w:rPr>
        <w:t>)</w:t>
      </w:r>
      <w:r w:rsidRPr="0087003F">
        <w:rPr>
          <w:sz w:val="24"/>
          <w:szCs w:val="24"/>
        </w:rPr>
        <w:t xml:space="preserve">. </w:t>
      </w:r>
      <w:r w:rsidR="008A23A6" w:rsidRPr="0087003F">
        <w:rPr>
          <w:sz w:val="24"/>
          <w:szCs w:val="24"/>
        </w:rPr>
        <w:t>After the first few interviews</w:t>
      </w:r>
      <w:r w:rsidR="009E0CA3" w:rsidRPr="0087003F">
        <w:rPr>
          <w:sz w:val="24"/>
          <w:szCs w:val="24"/>
        </w:rPr>
        <w:t xml:space="preserve">, recordings were shared with the team </w:t>
      </w:r>
      <w:r w:rsidR="008A23A6" w:rsidRPr="0087003F">
        <w:rPr>
          <w:sz w:val="24"/>
          <w:szCs w:val="24"/>
        </w:rPr>
        <w:t xml:space="preserve">and interview </w:t>
      </w:r>
      <w:r w:rsidR="008A23A6" w:rsidRPr="0087003F">
        <w:rPr>
          <w:sz w:val="24"/>
          <w:szCs w:val="24"/>
        </w:rPr>
        <w:lastRenderedPageBreak/>
        <w:t>questions were refined to include some open questions and to make some questions clearer.</w:t>
      </w:r>
      <w:r w:rsidR="009E0CA3" w:rsidRPr="0087003F">
        <w:rPr>
          <w:sz w:val="24"/>
          <w:szCs w:val="24"/>
        </w:rPr>
        <w:t xml:space="preserve"> </w:t>
      </w:r>
    </w:p>
    <w:p w14:paraId="4C56CD4D" w14:textId="77777777" w:rsidR="00E44C0A" w:rsidRPr="0087003F" w:rsidRDefault="00E44C0A" w:rsidP="00E44C0A">
      <w:pPr>
        <w:spacing w:after="0" w:line="276" w:lineRule="auto"/>
        <w:contextualSpacing/>
        <w:rPr>
          <w:sz w:val="24"/>
          <w:szCs w:val="24"/>
        </w:rPr>
      </w:pPr>
    </w:p>
    <w:p w14:paraId="520FCFD6" w14:textId="77777777" w:rsidR="00E44C0A" w:rsidRPr="0087003F" w:rsidRDefault="00E44C0A" w:rsidP="00E44C0A">
      <w:pPr>
        <w:spacing w:after="0" w:line="276" w:lineRule="auto"/>
        <w:contextualSpacing/>
        <w:rPr>
          <w:sz w:val="24"/>
          <w:szCs w:val="24"/>
        </w:rPr>
      </w:pPr>
    </w:p>
    <w:p w14:paraId="44A15E81" w14:textId="7DB3451D" w:rsidR="009E0CA3" w:rsidRPr="0087003F" w:rsidRDefault="009E0CA3" w:rsidP="00E44C0A">
      <w:pPr>
        <w:spacing w:after="0" w:line="276" w:lineRule="auto"/>
        <w:contextualSpacing/>
        <w:rPr>
          <w:b/>
          <w:sz w:val="24"/>
          <w:szCs w:val="24"/>
        </w:rPr>
      </w:pPr>
      <w:r w:rsidRPr="0087003F">
        <w:rPr>
          <w:b/>
          <w:sz w:val="24"/>
          <w:szCs w:val="24"/>
        </w:rPr>
        <w:t>Analysis</w:t>
      </w:r>
    </w:p>
    <w:p w14:paraId="65BE0F9D" w14:textId="77777777" w:rsidR="00155C1F" w:rsidRPr="0087003F" w:rsidRDefault="00155C1F" w:rsidP="00E44C0A">
      <w:pPr>
        <w:spacing w:after="0" w:line="276" w:lineRule="auto"/>
        <w:contextualSpacing/>
        <w:rPr>
          <w:b/>
          <w:sz w:val="24"/>
          <w:szCs w:val="24"/>
        </w:rPr>
      </w:pPr>
    </w:p>
    <w:p w14:paraId="04202065" w14:textId="77777777" w:rsidR="005E1C76" w:rsidRPr="0087003F" w:rsidRDefault="005E1C76" w:rsidP="00E44C0A">
      <w:pPr>
        <w:spacing w:after="0" w:line="276" w:lineRule="auto"/>
        <w:contextualSpacing/>
        <w:rPr>
          <w:sz w:val="24"/>
          <w:szCs w:val="24"/>
        </w:rPr>
      </w:pPr>
    </w:p>
    <w:p w14:paraId="767D0ECA" w14:textId="104B6F2F" w:rsidR="00D74367" w:rsidRPr="0087003F" w:rsidRDefault="009E0CA3" w:rsidP="00E44C0A">
      <w:pPr>
        <w:spacing w:after="0" w:line="276" w:lineRule="auto"/>
        <w:contextualSpacing/>
        <w:rPr>
          <w:sz w:val="24"/>
          <w:szCs w:val="24"/>
        </w:rPr>
      </w:pPr>
      <w:r w:rsidRPr="0087003F">
        <w:rPr>
          <w:sz w:val="24"/>
          <w:szCs w:val="24"/>
        </w:rPr>
        <w:t>I</w:t>
      </w:r>
      <w:r w:rsidR="003844DE" w:rsidRPr="0087003F">
        <w:rPr>
          <w:sz w:val="24"/>
          <w:szCs w:val="24"/>
        </w:rPr>
        <w:t>nterviews were transcribed verbatim by an external source</w:t>
      </w:r>
      <w:r w:rsidRPr="0087003F">
        <w:rPr>
          <w:sz w:val="24"/>
          <w:szCs w:val="24"/>
        </w:rPr>
        <w:t>,</w:t>
      </w:r>
      <w:r w:rsidR="003844DE" w:rsidRPr="0087003F">
        <w:rPr>
          <w:sz w:val="24"/>
          <w:szCs w:val="24"/>
        </w:rPr>
        <w:t xml:space="preserve"> checked </w:t>
      </w:r>
      <w:r w:rsidRPr="0087003F">
        <w:rPr>
          <w:sz w:val="24"/>
          <w:szCs w:val="24"/>
        </w:rPr>
        <w:t xml:space="preserve">for accuracy </w:t>
      </w:r>
      <w:r w:rsidR="002A385C" w:rsidRPr="0087003F">
        <w:rPr>
          <w:sz w:val="24"/>
          <w:szCs w:val="24"/>
        </w:rPr>
        <w:t xml:space="preserve">and potential identifying features </w:t>
      </w:r>
      <w:r w:rsidR="000A4AFE" w:rsidRPr="0087003F">
        <w:rPr>
          <w:sz w:val="24"/>
          <w:szCs w:val="24"/>
        </w:rPr>
        <w:t xml:space="preserve">were </w:t>
      </w:r>
      <w:r w:rsidR="00F62B54" w:rsidRPr="0087003F">
        <w:rPr>
          <w:sz w:val="24"/>
          <w:szCs w:val="24"/>
        </w:rPr>
        <w:t>removed</w:t>
      </w:r>
      <w:r w:rsidR="002A385C" w:rsidRPr="0087003F">
        <w:rPr>
          <w:sz w:val="24"/>
          <w:szCs w:val="24"/>
        </w:rPr>
        <w:t>. Early t</w:t>
      </w:r>
      <w:r w:rsidR="003844DE" w:rsidRPr="0087003F">
        <w:rPr>
          <w:sz w:val="24"/>
          <w:szCs w:val="24"/>
        </w:rPr>
        <w:t xml:space="preserve">ranscripts were circulated to the research team to ensure consistency between the interviewers and to help assess when </w:t>
      </w:r>
      <w:r w:rsidR="0039038D" w:rsidRPr="0087003F">
        <w:rPr>
          <w:sz w:val="24"/>
          <w:szCs w:val="24"/>
        </w:rPr>
        <w:t xml:space="preserve">data </w:t>
      </w:r>
      <w:r w:rsidR="003844DE" w:rsidRPr="0087003F">
        <w:rPr>
          <w:sz w:val="24"/>
          <w:szCs w:val="24"/>
        </w:rPr>
        <w:t>saturation had been reached.</w:t>
      </w:r>
      <w:r w:rsidR="002A385C" w:rsidRPr="0087003F">
        <w:rPr>
          <w:sz w:val="24"/>
          <w:szCs w:val="24"/>
        </w:rPr>
        <w:t xml:space="preserve"> The data were then analysed using </w:t>
      </w:r>
      <w:r w:rsidR="00AA1095" w:rsidRPr="0087003F">
        <w:rPr>
          <w:sz w:val="24"/>
          <w:szCs w:val="24"/>
        </w:rPr>
        <w:t xml:space="preserve">thematic analysis </w:t>
      </w:r>
      <w:r w:rsidR="00AA1095" w:rsidRPr="0087003F">
        <w:rPr>
          <w:sz w:val="24"/>
          <w:szCs w:val="24"/>
        </w:rPr>
        <w:fldChar w:fldCharType="begin"/>
      </w:r>
      <w:r w:rsidR="00AA1095" w:rsidRPr="0087003F">
        <w:rPr>
          <w:sz w:val="24"/>
          <w:szCs w:val="24"/>
        </w:rPr>
        <w:instrText xml:space="preserve"> ADDIN EN.CITE &lt;EndNote&gt;&lt;Cite&gt;&lt;Author&gt;Braun&lt;/Author&gt;&lt;Year&gt;2006&lt;/Year&gt;&lt;RecNum&gt;169&lt;/RecNum&gt;&lt;DisplayText&gt;(Braun and Clarke, 2006)&lt;/DisplayText&gt;&lt;record&gt;&lt;rec-number&gt;169&lt;/rec-number&gt;&lt;foreign-keys&gt;&lt;key app="EN" db-id="vpsdf5pdx5vr5deav9qxvwthzf9sexsrtrpa" timestamp="1485875999"&gt;16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AA1095" w:rsidRPr="0087003F">
        <w:rPr>
          <w:sz w:val="24"/>
          <w:szCs w:val="24"/>
        </w:rPr>
        <w:fldChar w:fldCharType="separate"/>
      </w:r>
      <w:r w:rsidR="00AA1095" w:rsidRPr="0087003F">
        <w:rPr>
          <w:noProof/>
          <w:sz w:val="24"/>
          <w:szCs w:val="24"/>
        </w:rPr>
        <w:t>(Braun and Clarke, 2006)</w:t>
      </w:r>
      <w:r w:rsidR="00AA1095" w:rsidRPr="0087003F">
        <w:rPr>
          <w:sz w:val="24"/>
          <w:szCs w:val="24"/>
        </w:rPr>
        <w:fldChar w:fldCharType="end"/>
      </w:r>
      <w:r w:rsidR="00AA1095" w:rsidRPr="0087003F">
        <w:rPr>
          <w:sz w:val="24"/>
          <w:szCs w:val="24"/>
        </w:rPr>
        <w:t xml:space="preserve">. </w:t>
      </w:r>
      <w:r w:rsidR="001462A2" w:rsidRPr="0087003F">
        <w:rPr>
          <w:rFonts w:ascii="Calibri" w:hAnsi="Calibri"/>
          <w:color w:val="000000"/>
          <w:sz w:val="24"/>
          <w:szCs w:val="24"/>
        </w:rPr>
        <w:t xml:space="preserve">The analysis </w:t>
      </w:r>
      <w:r w:rsidR="00FB698E" w:rsidRPr="0087003F">
        <w:rPr>
          <w:rFonts w:ascii="Calibri" w:hAnsi="Calibri"/>
          <w:color w:val="000000"/>
          <w:sz w:val="24"/>
          <w:szCs w:val="24"/>
        </w:rPr>
        <w:t>took a</w:t>
      </w:r>
      <w:r w:rsidR="004146C0" w:rsidRPr="0087003F">
        <w:rPr>
          <w:rFonts w:ascii="Calibri" w:hAnsi="Calibri"/>
          <w:color w:val="000000"/>
          <w:sz w:val="24"/>
          <w:szCs w:val="24"/>
        </w:rPr>
        <w:t xml:space="preserve"> semantic approach with the themes identified using the “explicit or surface meanings of the data” (Braun &amp; Clarke, 2006:84) and did not attempt to provide an in-depth conceptual description and understanding, therefore staying ‘closer’ to the data obtained </w:t>
      </w:r>
      <w:r w:rsidR="00FB698E" w:rsidRPr="0087003F">
        <w:rPr>
          <w:rFonts w:ascii="Calibri" w:hAnsi="Calibri"/>
          <w:color w:val="000000"/>
          <w:sz w:val="24"/>
          <w:szCs w:val="24"/>
        </w:rPr>
        <w:fldChar w:fldCharType="begin">
          <w:fldData xml:space="preserve">PEVuZE5vdGU+PENpdGU+PEF1dGhvcj5OZWVyZ2FhcmQ8L0F1dGhvcj48WWVhcj4yMDA5PC9ZZWFy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</w:fldData>
        </w:fldChar>
      </w:r>
      <w:r w:rsidR="00197E3A" w:rsidRPr="0087003F">
        <w:rPr>
          <w:rFonts w:ascii="Calibri" w:hAnsi="Calibri"/>
          <w:color w:val="000000"/>
          <w:sz w:val="24"/>
          <w:szCs w:val="24"/>
        </w:rPr>
        <w:instrText xml:space="preserve"> ADDIN EN.CITE </w:instrText>
      </w:r>
      <w:r w:rsidR="00197E3A" w:rsidRPr="0087003F">
        <w:rPr>
          <w:rFonts w:ascii="Calibri" w:hAnsi="Calibri"/>
          <w:color w:val="000000"/>
          <w:sz w:val="24"/>
          <w:szCs w:val="24"/>
        </w:rPr>
        <w:fldChar w:fldCharType="begin">
          <w:fldData xml:space="preserve">PEVuZE5vdGU+PENpdGU+PEF1dGhvcj5OZWVyZ2FhcmQ8L0F1dGhvcj48WWVhcj4yMDA5PC9ZZWFy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</w:fldData>
        </w:fldChar>
      </w:r>
      <w:r w:rsidR="00197E3A" w:rsidRPr="0087003F">
        <w:rPr>
          <w:rFonts w:ascii="Calibri" w:hAnsi="Calibri"/>
          <w:color w:val="000000"/>
          <w:sz w:val="24"/>
          <w:szCs w:val="24"/>
        </w:rPr>
        <w:instrText xml:space="preserve"> ADDIN EN.CITE.DATA </w:instrText>
      </w:r>
      <w:r w:rsidR="00197E3A" w:rsidRPr="0087003F">
        <w:rPr>
          <w:rFonts w:ascii="Calibri" w:hAnsi="Calibri"/>
          <w:color w:val="000000"/>
          <w:sz w:val="24"/>
          <w:szCs w:val="24"/>
        </w:rPr>
      </w:r>
      <w:r w:rsidR="00197E3A" w:rsidRPr="0087003F">
        <w:rPr>
          <w:rFonts w:ascii="Calibri" w:hAnsi="Calibri"/>
          <w:color w:val="000000"/>
          <w:sz w:val="24"/>
          <w:szCs w:val="24"/>
        </w:rPr>
        <w:fldChar w:fldCharType="end"/>
      </w:r>
      <w:r w:rsidR="00FB698E" w:rsidRPr="0087003F">
        <w:rPr>
          <w:rFonts w:ascii="Calibri" w:hAnsi="Calibri"/>
          <w:color w:val="000000"/>
          <w:sz w:val="24"/>
          <w:szCs w:val="24"/>
        </w:rPr>
      </w:r>
      <w:r w:rsidR="00FB698E" w:rsidRPr="0087003F">
        <w:rPr>
          <w:rFonts w:ascii="Calibri" w:hAnsi="Calibri"/>
          <w:color w:val="000000"/>
          <w:sz w:val="24"/>
          <w:szCs w:val="24"/>
        </w:rPr>
        <w:fldChar w:fldCharType="separate"/>
      </w:r>
      <w:r w:rsidR="00197E3A" w:rsidRPr="0087003F">
        <w:rPr>
          <w:rFonts w:ascii="Calibri" w:hAnsi="Calibri"/>
          <w:noProof/>
          <w:color w:val="000000"/>
          <w:sz w:val="24"/>
          <w:szCs w:val="24"/>
        </w:rPr>
        <w:t>(Neergaard et al., 2009)</w:t>
      </w:r>
      <w:r w:rsidR="00FB698E" w:rsidRPr="0087003F">
        <w:rPr>
          <w:rFonts w:ascii="Calibri" w:hAnsi="Calibri"/>
          <w:color w:val="000000"/>
          <w:sz w:val="24"/>
          <w:szCs w:val="24"/>
        </w:rPr>
        <w:fldChar w:fldCharType="end"/>
      </w:r>
      <w:r w:rsidR="004146C0" w:rsidRPr="0087003F">
        <w:rPr>
          <w:rFonts w:ascii="Calibri" w:hAnsi="Calibri"/>
          <w:color w:val="000000"/>
          <w:sz w:val="24"/>
          <w:szCs w:val="24"/>
        </w:rPr>
        <w:t>.  </w:t>
      </w:r>
      <w:r w:rsidRPr="0087003F">
        <w:rPr>
          <w:sz w:val="24"/>
          <w:szCs w:val="24"/>
        </w:rPr>
        <w:t>T</w:t>
      </w:r>
      <w:r w:rsidR="003844DE" w:rsidRPr="0087003F">
        <w:rPr>
          <w:sz w:val="24"/>
          <w:szCs w:val="24"/>
        </w:rPr>
        <w:t>ranscripts were read repeatedly by CW and CB</w:t>
      </w:r>
      <w:r w:rsidR="002A385C" w:rsidRPr="0087003F">
        <w:rPr>
          <w:sz w:val="24"/>
          <w:szCs w:val="24"/>
        </w:rPr>
        <w:t xml:space="preserve"> and </w:t>
      </w:r>
      <w:r w:rsidR="00C62C10" w:rsidRPr="0087003F">
        <w:rPr>
          <w:sz w:val="24"/>
          <w:szCs w:val="24"/>
        </w:rPr>
        <w:t xml:space="preserve">coding was initially </w:t>
      </w:r>
      <w:r w:rsidR="000A4AFE" w:rsidRPr="0087003F">
        <w:rPr>
          <w:sz w:val="24"/>
          <w:szCs w:val="24"/>
        </w:rPr>
        <w:t xml:space="preserve">of </w:t>
      </w:r>
      <w:r w:rsidR="00C62C10" w:rsidRPr="0087003F">
        <w:rPr>
          <w:sz w:val="24"/>
          <w:szCs w:val="24"/>
        </w:rPr>
        <w:t>phrase</w:t>
      </w:r>
      <w:r w:rsidR="000A4AFE" w:rsidRPr="0087003F">
        <w:rPr>
          <w:sz w:val="24"/>
          <w:szCs w:val="24"/>
        </w:rPr>
        <w:t>s</w:t>
      </w:r>
      <w:r w:rsidR="00C62C10" w:rsidRPr="0087003F">
        <w:rPr>
          <w:sz w:val="24"/>
          <w:szCs w:val="24"/>
        </w:rPr>
        <w:t xml:space="preserve"> or word</w:t>
      </w:r>
      <w:r w:rsidR="000A4AFE" w:rsidRPr="0087003F">
        <w:rPr>
          <w:sz w:val="24"/>
          <w:szCs w:val="24"/>
        </w:rPr>
        <w:t>s</w:t>
      </w:r>
      <w:r w:rsidR="00C62C10" w:rsidRPr="0087003F">
        <w:rPr>
          <w:sz w:val="24"/>
          <w:szCs w:val="24"/>
        </w:rPr>
        <w:t xml:space="preserve"> which captured the participant</w:t>
      </w:r>
      <w:r w:rsidR="0030638B" w:rsidRPr="0087003F">
        <w:rPr>
          <w:sz w:val="24"/>
          <w:szCs w:val="24"/>
        </w:rPr>
        <w:t>’</w:t>
      </w:r>
      <w:r w:rsidR="00C62C10" w:rsidRPr="0087003F">
        <w:rPr>
          <w:sz w:val="24"/>
          <w:szCs w:val="24"/>
        </w:rPr>
        <w:t>s feelings about the trial</w:t>
      </w:r>
      <w:r w:rsidR="000A4AFE" w:rsidRPr="0087003F">
        <w:rPr>
          <w:sz w:val="24"/>
          <w:szCs w:val="24"/>
        </w:rPr>
        <w:t>.</w:t>
      </w:r>
      <w:r w:rsidR="00C62C10" w:rsidRPr="0087003F">
        <w:rPr>
          <w:sz w:val="24"/>
          <w:szCs w:val="24"/>
        </w:rPr>
        <w:t xml:space="preserve"> </w:t>
      </w:r>
      <w:r w:rsidR="000A4AFE" w:rsidRPr="0087003F">
        <w:rPr>
          <w:sz w:val="24"/>
          <w:szCs w:val="24"/>
        </w:rPr>
        <w:t>Where there was</w:t>
      </w:r>
      <w:r w:rsidR="00C62C10" w:rsidRPr="0087003F">
        <w:rPr>
          <w:sz w:val="24"/>
          <w:szCs w:val="24"/>
        </w:rPr>
        <w:t xml:space="preserve"> consensus </w:t>
      </w:r>
      <w:r w:rsidR="000A4AFE" w:rsidRPr="0087003F">
        <w:rPr>
          <w:sz w:val="24"/>
          <w:szCs w:val="24"/>
        </w:rPr>
        <w:t xml:space="preserve">about the </w:t>
      </w:r>
      <w:r w:rsidR="00C62C10" w:rsidRPr="0087003F">
        <w:rPr>
          <w:sz w:val="24"/>
          <w:szCs w:val="24"/>
        </w:rPr>
        <w:t>emer</w:t>
      </w:r>
      <w:r w:rsidR="000A4AFE" w:rsidRPr="0087003F">
        <w:rPr>
          <w:sz w:val="24"/>
          <w:szCs w:val="24"/>
        </w:rPr>
        <w:t xml:space="preserve">ging phrases or words they were </w:t>
      </w:r>
      <w:r w:rsidR="00C62C10" w:rsidRPr="0087003F">
        <w:rPr>
          <w:sz w:val="24"/>
          <w:szCs w:val="24"/>
        </w:rPr>
        <w:t>cluster</w:t>
      </w:r>
      <w:r w:rsidR="000A4AFE" w:rsidRPr="0087003F">
        <w:rPr>
          <w:sz w:val="24"/>
          <w:szCs w:val="24"/>
        </w:rPr>
        <w:t>ed</w:t>
      </w:r>
      <w:r w:rsidR="00C62C10" w:rsidRPr="0087003F">
        <w:rPr>
          <w:sz w:val="24"/>
          <w:szCs w:val="24"/>
        </w:rPr>
        <w:t xml:space="preserve"> </w:t>
      </w:r>
      <w:r w:rsidR="000A4AFE" w:rsidRPr="0087003F">
        <w:rPr>
          <w:sz w:val="24"/>
          <w:szCs w:val="24"/>
        </w:rPr>
        <w:t>in</w:t>
      </w:r>
      <w:r w:rsidR="00C62C10" w:rsidRPr="0087003F">
        <w:rPr>
          <w:sz w:val="24"/>
          <w:szCs w:val="24"/>
        </w:rPr>
        <w:t xml:space="preserve"> themes. </w:t>
      </w:r>
      <w:r w:rsidR="003844DE" w:rsidRPr="0087003F">
        <w:rPr>
          <w:sz w:val="24"/>
          <w:szCs w:val="24"/>
        </w:rPr>
        <w:t xml:space="preserve"> </w:t>
      </w:r>
      <w:r w:rsidR="00D74367" w:rsidRPr="0087003F">
        <w:rPr>
          <w:sz w:val="24"/>
          <w:szCs w:val="24"/>
        </w:rPr>
        <w:t>An inductive approach was used to see which themes arose naturally from the data, rather than having prescribed categories.</w:t>
      </w:r>
    </w:p>
    <w:p w14:paraId="56FB4843" w14:textId="77777777" w:rsidR="00403840" w:rsidRPr="0087003F" w:rsidRDefault="00403840" w:rsidP="00E44C0A">
      <w:pPr>
        <w:spacing w:after="0" w:line="276" w:lineRule="auto"/>
        <w:contextualSpacing/>
        <w:rPr>
          <w:b/>
          <w:sz w:val="24"/>
          <w:szCs w:val="24"/>
        </w:rPr>
      </w:pPr>
    </w:p>
    <w:p w14:paraId="41DEC143" w14:textId="77777777" w:rsidR="00CA4F36" w:rsidRPr="0087003F" w:rsidRDefault="00CA4F36" w:rsidP="00E44C0A">
      <w:pPr>
        <w:spacing w:after="0" w:line="276" w:lineRule="auto"/>
        <w:contextualSpacing/>
        <w:rPr>
          <w:b/>
          <w:sz w:val="24"/>
          <w:szCs w:val="24"/>
        </w:rPr>
      </w:pPr>
    </w:p>
    <w:p w14:paraId="583B36DE" w14:textId="1ECBD457" w:rsidR="009E23C4" w:rsidRPr="0087003F" w:rsidRDefault="00196561" w:rsidP="00E44C0A">
      <w:pPr>
        <w:spacing w:after="0" w:line="276" w:lineRule="auto"/>
        <w:contextualSpacing/>
        <w:rPr>
          <w:b/>
          <w:sz w:val="24"/>
          <w:szCs w:val="24"/>
        </w:rPr>
      </w:pPr>
      <w:r w:rsidRPr="0087003F">
        <w:rPr>
          <w:b/>
          <w:sz w:val="24"/>
          <w:szCs w:val="24"/>
        </w:rPr>
        <w:t>Findings</w:t>
      </w:r>
    </w:p>
    <w:p w14:paraId="4769ECAD" w14:textId="77777777" w:rsidR="00155C1F" w:rsidRPr="0087003F" w:rsidRDefault="00155C1F" w:rsidP="00E44C0A">
      <w:pPr>
        <w:spacing w:after="0" w:line="276" w:lineRule="auto"/>
        <w:contextualSpacing/>
        <w:rPr>
          <w:b/>
          <w:sz w:val="24"/>
          <w:szCs w:val="24"/>
        </w:rPr>
      </w:pPr>
    </w:p>
    <w:p w14:paraId="68351F2A" w14:textId="77777777" w:rsidR="005E1C76" w:rsidRPr="0087003F" w:rsidRDefault="005E1C76" w:rsidP="00E44C0A">
      <w:pPr>
        <w:spacing w:after="0" w:line="276" w:lineRule="auto"/>
        <w:contextualSpacing/>
        <w:rPr>
          <w:sz w:val="24"/>
          <w:szCs w:val="24"/>
        </w:rPr>
      </w:pPr>
    </w:p>
    <w:p w14:paraId="22DAD339" w14:textId="37BAE4BD" w:rsidR="00674909" w:rsidRPr="0087003F" w:rsidRDefault="009E23C4" w:rsidP="00E44C0A">
      <w:pPr>
        <w:spacing w:after="0" w:line="276" w:lineRule="auto"/>
        <w:contextualSpacing/>
        <w:rPr>
          <w:sz w:val="24"/>
          <w:szCs w:val="24"/>
        </w:rPr>
      </w:pPr>
      <w:r w:rsidRPr="0087003F">
        <w:rPr>
          <w:sz w:val="24"/>
          <w:szCs w:val="24"/>
        </w:rPr>
        <w:t xml:space="preserve">Between March </w:t>
      </w:r>
      <w:r w:rsidR="00123BB3" w:rsidRPr="0087003F">
        <w:rPr>
          <w:sz w:val="24"/>
          <w:szCs w:val="24"/>
        </w:rPr>
        <w:t xml:space="preserve">and </w:t>
      </w:r>
      <w:r w:rsidRPr="0087003F">
        <w:rPr>
          <w:sz w:val="24"/>
          <w:szCs w:val="24"/>
        </w:rPr>
        <w:t>April 2016</w:t>
      </w:r>
      <w:r w:rsidR="00196561" w:rsidRPr="0087003F">
        <w:rPr>
          <w:sz w:val="24"/>
          <w:szCs w:val="24"/>
        </w:rPr>
        <w:t xml:space="preserve">, </w:t>
      </w:r>
      <w:r w:rsidR="00C10FA4" w:rsidRPr="0087003F">
        <w:rPr>
          <w:sz w:val="24"/>
          <w:szCs w:val="24"/>
        </w:rPr>
        <w:t>105 participants were randomly selected, 96 were contacted and all agreed to participate</w:t>
      </w:r>
      <w:r w:rsidR="00846BE6" w:rsidRPr="0087003F">
        <w:rPr>
          <w:rStyle w:val="FootnoteReference"/>
          <w:sz w:val="24"/>
          <w:szCs w:val="24"/>
        </w:rPr>
        <w:footnoteReference w:id="2"/>
      </w:r>
      <w:r w:rsidR="00C10FA4" w:rsidRPr="0087003F">
        <w:rPr>
          <w:sz w:val="24"/>
          <w:szCs w:val="24"/>
        </w:rPr>
        <w:t>. T</w:t>
      </w:r>
      <w:r w:rsidR="00196561" w:rsidRPr="0087003F">
        <w:rPr>
          <w:sz w:val="24"/>
          <w:szCs w:val="24"/>
        </w:rPr>
        <w:t xml:space="preserve">elephone interviews were </w:t>
      </w:r>
      <w:r w:rsidR="00C10FA4" w:rsidRPr="0087003F">
        <w:rPr>
          <w:sz w:val="24"/>
          <w:szCs w:val="24"/>
        </w:rPr>
        <w:t xml:space="preserve">arranged and </w:t>
      </w:r>
      <w:r w:rsidR="00196561" w:rsidRPr="0087003F">
        <w:rPr>
          <w:sz w:val="24"/>
          <w:szCs w:val="24"/>
        </w:rPr>
        <w:t>undertaken with</w:t>
      </w:r>
      <w:r w:rsidR="00A523C0" w:rsidRPr="0087003F">
        <w:rPr>
          <w:sz w:val="24"/>
          <w:szCs w:val="24"/>
        </w:rPr>
        <w:t xml:space="preserve"> </w:t>
      </w:r>
      <w:r w:rsidRPr="0087003F">
        <w:rPr>
          <w:sz w:val="24"/>
          <w:szCs w:val="24"/>
        </w:rPr>
        <w:t xml:space="preserve">60 </w:t>
      </w:r>
      <w:r w:rsidR="00C10FA4" w:rsidRPr="0087003F">
        <w:rPr>
          <w:sz w:val="24"/>
          <w:szCs w:val="24"/>
        </w:rPr>
        <w:t>p</w:t>
      </w:r>
      <w:r w:rsidRPr="0087003F">
        <w:rPr>
          <w:sz w:val="24"/>
          <w:szCs w:val="24"/>
        </w:rPr>
        <w:t>articipants (20 from each-arm of the trial)</w:t>
      </w:r>
      <w:r w:rsidR="00CA61A6" w:rsidRPr="0087003F">
        <w:rPr>
          <w:sz w:val="24"/>
          <w:szCs w:val="24"/>
        </w:rPr>
        <w:t xml:space="preserve">. Although data saturation </w:t>
      </w:r>
      <w:r w:rsidR="002A624C" w:rsidRPr="0087003F">
        <w:rPr>
          <w:sz w:val="24"/>
          <w:szCs w:val="24"/>
        </w:rPr>
        <w:t xml:space="preserve">was achieved </w:t>
      </w:r>
      <w:r w:rsidR="00CA61A6" w:rsidRPr="0087003F">
        <w:rPr>
          <w:sz w:val="24"/>
          <w:szCs w:val="24"/>
        </w:rPr>
        <w:t>before completing the 60 interviews</w:t>
      </w:r>
      <w:r w:rsidR="002A624C" w:rsidRPr="0087003F">
        <w:rPr>
          <w:sz w:val="24"/>
          <w:szCs w:val="24"/>
        </w:rPr>
        <w:t xml:space="preserve">, </w:t>
      </w:r>
      <w:r w:rsidR="00CA61A6" w:rsidRPr="0087003F">
        <w:rPr>
          <w:sz w:val="24"/>
          <w:szCs w:val="24"/>
        </w:rPr>
        <w:t xml:space="preserve">recruitment </w:t>
      </w:r>
      <w:r w:rsidR="002A624C" w:rsidRPr="0087003F">
        <w:rPr>
          <w:sz w:val="24"/>
          <w:szCs w:val="24"/>
        </w:rPr>
        <w:t xml:space="preserve">continued </w:t>
      </w:r>
      <w:r w:rsidR="00CA61A6" w:rsidRPr="0087003F">
        <w:rPr>
          <w:sz w:val="24"/>
          <w:szCs w:val="24"/>
        </w:rPr>
        <w:t>to ensure</w:t>
      </w:r>
      <w:r w:rsidR="000A41B1" w:rsidRPr="0087003F">
        <w:rPr>
          <w:sz w:val="24"/>
          <w:szCs w:val="24"/>
        </w:rPr>
        <w:t xml:space="preserve"> views </w:t>
      </w:r>
      <w:r w:rsidR="008B725E" w:rsidRPr="0087003F">
        <w:rPr>
          <w:sz w:val="24"/>
          <w:szCs w:val="24"/>
        </w:rPr>
        <w:t>from</w:t>
      </w:r>
      <w:r w:rsidR="000A41B1" w:rsidRPr="0087003F">
        <w:rPr>
          <w:sz w:val="24"/>
          <w:szCs w:val="24"/>
        </w:rPr>
        <w:t xml:space="preserve"> participants </w:t>
      </w:r>
      <w:r w:rsidR="008B725E" w:rsidRPr="0087003F">
        <w:rPr>
          <w:sz w:val="24"/>
          <w:szCs w:val="24"/>
        </w:rPr>
        <w:t>of</w:t>
      </w:r>
      <w:r w:rsidR="000A41B1" w:rsidRPr="0087003F">
        <w:rPr>
          <w:sz w:val="24"/>
          <w:szCs w:val="24"/>
        </w:rPr>
        <w:t xml:space="preserve"> </w:t>
      </w:r>
      <w:r w:rsidR="00F65808" w:rsidRPr="0087003F">
        <w:rPr>
          <w:sz w:val="24"/>
          <w:szCs w:val="24"/>
        </w:rPr>
        <w:t xml:space="preserve">different </w:t>
      </w:r>
      <w:r w:rsidR="000A41B1" w:rsidRPr="0087003F">
        <w:rPr>
          <w:sz w:val="24"/>
          <w:szCs w:val="24"/>
        </w:rPr>
        <w:t xml:space="preserve">demographic </w:t>
      </w:r>
      <w:r w:rsidR="00C46BB6" w:rsidRPr="0087003F">
        <w:rPr>
          <w:sz w:val="24"/>
          <w:szCs w:val="24"/>
        </w:rPr>
        <w:t xml:space="preserve">profiles. </w:t>
      </w:r>
      <w:r w:rsidR="00623517" w:rsidRPr="0087003F">
        <w:rPr>
          <w:sz w:val="24"/>
          <w:szCs w:val="24"/>
        </w:rPr>
        <w:t>Of those recruited 70% were aged 60-75 years old, 62% female and 87% White.</w:t>
      </w:r>
      <w:r w:rsidR="00403840" w:rsidRPr="0087003F">
        <w:rPr>
          <w:sz w:val="24"/>
          <w:szCs w:val="24"/>
        </w:rPr>
        <w:t xml:space="preserve"> </w:t>
      </w:r>
      <w:r w:rsidRPr="0087003F">
        <w:rPr>
          <w:sz w:val="24"/>
          <w:szCs w:val="24"/>
        </w:rPr>
        <w:t xml:space="preserve">Interviews lasted </w:t>
      </w:r>
      <w:r w:rsidR="00BB7B4C" w:rsidRPr="0087003F">
        <w:rPr>
          <w:sz w:val="24"/>
          <w:szCs w:val="24"/>
        </w:rPr>
        <w:t xml:space="preserve">between four and 22 minutes </w:t>
      </w:r>
      <w:r w:rsidR="007A2CF5" w:rsidRPr="0087003F">
        <w:rPr>
          <w:sz w:val="24"/>
          <w:szCs w:val="24"/>
        </w:rPr>
        <w:t>(median 10 minutes</w:t>
      </w:r>
      <w:r w:rsidR="00F97C96" w:rsidRPr="0087003F">
        <w:rPr>
          <w:sz w:val="24"/>
          <w:szCs w:val="24"/>
        </w:rPr>
        <w:t>, mean 11 minutes</w:t>
      </w:r>
      <w:r w:rsidR="007A2CF5" w:rsidRPr="0087003F">
        <w:rPr>
          <w:sz w:val="24"/>
          <w:szCs w:val="24"/>
        </w:rPr>
        <w:t>)</w:t>
      </w:r>
      <w:r w:rsidRPr="0087003F">
        <w:rPr>
          <w:sz w:val="24"/>
          <w:szCs w:val="24"/>
        </w:rPr>
        <w:t>. One participant had difficult</w:t>
      </w:r>
      <w:r w:rsidR="00421CFA" w:rsidRPr="0087003F">
        <w:rPr>
          <w:sz w:val="24"/>
          <w:szCs w:val="24"/>
        </w:rPr>
        <w:t>y</w:t>
      </w:r>
      <w:r w:rsidRPr="0087003F">
        <w:rPr>
          <w:sz w:val="24"/>
          <w:szCs w:val="24"/>
        </w:rPr>
        <w:t xml:space="preserve"> hearing</w:t>
      </w:r>
      <w:r w:rsidR="006D69DC" w:rsidRPr="0087003F">
        <w:rPr>
          <w:sz w:val="24"/>
          <w:szCs w:val="24"/>
        </w:rPr>
        <w:t>,</w:t>
      </w:r>
      <w:r w:rsidRPr="0087003F">
        <w:rPr>
          <w:sz w:val="24"/>
          <w:szCs w:val="24"/>
        </w:rPr>
        <w:t xml:space="preserve"> </w:t>
      </w:r>
      <w:r w:rsidR="00BB7B4C" w:rsidRPr="0087003F">
        <w:rPr>
          <w:sz w:val="24"/>
          <w:szCs w:val="24"/>
        </w:rPr>
        <w:t>so they were emailed the</w:t>
      </w:r>
      <w:r w:rsidRPr="0087003F">
        <w:rPr>
          <w:sz w:val="24"/>
          <w:szCs w:val="24"/>
        </w:rPr>
        <w:t xml:space="preserve"> questions to complete. </w:t>
      </w:r>
    </w:p>
    <w:p w14:paraId="739E5656" w14:textId="77777777" w:rsidR="00674909" w:rsidRPr="0087003F" w:rsidRDefault="00674909" w:rsidP="00E44C0A">
      <w:pPr>
        <w:spacing w:after="0" w:line="276" w:lineRule="auto"/>
        <w:contextualSpacing/>
        <w:rPr>
          <w:sz w:val="24"/>
          <w:szCs w:val="24"/>
        </w:rPr>
      </w:pPr>
    </w:p>
    <w:p w14:paraId="1C630FFD" w14:textId="77777777" w:rsidR="00674909" w:rsidRPr="0087003F" w:rsidRDefault="00674909" w:rsidP="00E44C0A">
      <w:pPr>
        <w:spacing w:after="0" w:line="276" w:lineRule="auto"/>
        <w:contextualSpacing/>
        <w:rPr>
          <w:sz w:val="24"/>
          <w:szCs w:val="24"/>
        </w:rPr>
      </w:pPr>
    </w:p>
    <w:p w14:paraId="3DF5D17F" w14:textId="3FE5F2BF" w:rsidR="00674909" w:rsidRPr="0087003F" w:rsidRDefault="00AF1A74" w:rsidP="00E44C0A">
      <w:pPr>
        <w:spacing w:after="0" w:line="276" w:lineRule="auto"/>
        <w:contextualSpacing/>
        <w:rPr>
          <w:sz w:val="24"/>
          <w:szCs w:val="24"/>
        </w:rPr>
      </w:pPr>
      <w:r w:rsidRPr="0087003F">
        <w:rPr>
          <w:b/>
          <w:sz w:val="24"/>
          <w:szCs w:val="24"/>
        </w:rPr>
        <w:t>Key t</w:t>
      </w:r>
      <w:r w:rsidR="009E23C4" w:rsidRPr="0087003F">
        <w:rPr>
          <w:b/>
          <w:sz w:val="24"/>
          <w:szCs w:val="24"/>
        </w:rPr>
        <w:t>hemes and sub-themes</w:t>
      </w:r>
    </w:p>
    <w:p w14:paraId="406A0AC7" w14:textId="77777777" w:rsidR="00674909" w:rsidRPr="0087003F" w:rsidRDefault="00674909" w:rsidP="00E44C0A">
      <w:pPr>
        <w:spacing w:line="276" w:lineRule="auto"/>
        <w:contextualSpacing/>
        <w:rPr>
          <w:sz w:val="24"/>
          <w:szCs w:val="24"/>
        </w:rPr>
      </w:pPr>
    </w:p>
    <w:p w14:paraId="2B1D4734" w14:textId="77777777" w:rsidR="004913F1" w:rsidRPr="0087003F" w:rsidRDefault="004913F1" w:rsidP="00E44C0A">
      <w:pPr>
        <w:spacing w:line="276" w:lineRule="auto"/>
        <w:contextualSpacing/>
        <w:rPr>
          <w:sz w:val="24"/>
          <w:szCs w:val="24"/>
        </w:rPr>
      </w:pPr>
    </w:p>
    <w:p w14:paraId="15FF6E6C" w14:textId="6377187E" w:rsidR="00E909BF" w:rsidRPr="0087003F" w:rsidRDefault="00954CD2" w:rsidP="00E44C0A">
      <w:pPr>
        <w:spacing w:line="276" w:lineRule="auto"/>
        <w:contextualSpacing/>
        <w:rPr>
          <w:sz w:val="24"/>
          <w:szCs w:val="24"/>
        </w:rPr>
      </w:pPr>
      <w:r w:rsidRPr="0087003F">
        <w:rPr>
          <w:sz w:val="24"/>
          <w:szCs w:val="24"/>
        </w:rPr>
        <w:t xml:space="preserve">Two </w:t>
      </w:r>
      <w:r w:rsidR="00E909BF" w:rsidRPr="0087003F">
        <w:rPr>
          <w:sz w:val="24"/>
          <w:szCs w:val="24"/>
        </w:rPr>
        <w:t xml:space="preserve">key </w:t>
      </w:r>
      <w:r w:rsidR="003844DE" w:rsidRPr="0087003F">
        <w:rPr>
          <w:sz w:val="24"/>
          <w:szCs w:val="24"/>
        </w:rPr>
        <w:t xml:space="preserve">themes </w:t>
      </w:r>
      <w:r w:rsidR="00387483" w:rsidRPr="0087003F">
        <w:rPr>
          <w:sz w:val="24"/>
          <w:szCs w:val="24"/>
        </w:rPr>
        <w:t xml:space="preserve">and </w:t>
      </w:r>
      <w:r w:rsidR="0030638B" w:rsidRPr="0087003F">
        <w:rPr>
          <w:sz w:val="24"/>
          <w:szCs w:val="24"/>
        </w:rPr>
        <w:t xml:space="preserve">related </w:t>
      </w:r>
      <w:r w:rsidR="00387483" w:rsidRPr="0087003F">
        <w:rPr>
          <w:sz w:val="24"/>
          <w:szCs w:val="24"/>
        </w:rPr>
        <w:t>subthemes</w:t>
      </w:r>
      <w:r w:rsidR="0030638B" w:rsidRPr="0087003F">
        <w:rPr>
          <w:sz w:val="24"/>
          <w:szCs w:val="24"/>
        </w:rPr>
        <w:t xml:space="preserve"> were</w:t>
      </w:r>
      <w:r w:rsidR="00387483" w:rsidRPr="0087003F">
        <w:rPr>
          <w:sz w:val="24"/>
          <w:szCs w:val="24"/>
        </w:rPr>
        <w:t xml:space="preserve"> </w:t>
      </w:r>
      <w:r w:rsidR="00E909BF" w:rsidRPr="0087003F">
        <w:rPr>
          <w:sz w:val="24"/>
          <w:szCs w:val="24"/>
        </w:rPr>
        <w:t xml:space="preserve">identified from the analyses </w:t>
      </w:r>
      <w:r w:rsidR="008C5D29" w:rsidRPr="0087003F">
        <w:rPr>
          <w:sz w:val="24"/>
          <w:szCs w:val="24"/>
        </w:rPr>
        <w:t xml:space="preserve">which </w:t>
      </w:r>
      <w:r w:rsidR="00E909BF" w:rsidRPr="0087003F">
        <w:rPr>
          <w:sz w:val="24"/>
          <w:szCs w:val="24"/>
        </w:rPr>
        <w:t>will now be presented</w:t>
      </w:r>
      <w:r w:rsidR="0039038D" w:rsidRPr="0087003F">
        <w:rPr>
          <w:sz w:val="24"/>
          <w:szCs w:val="24"/>
        </w:rPr>
        <w:t xml:space="preserve"> and illustrated</w:t>
      </w:r>
      <w:r w:rsidR="00E909BF" w:rsidRPr="0087003F">
        <w:rPr>
          <w:sz w:val="24"/>
          <w:szCs w:val="24"/>
        </w:rPr>
        <w:t xml:space="preserve"> with verbatim quotes</w:t>
      </w:r>
      <w:r w:rsidR="0039038D" w:rsidRPr="0087003F">
        <w:rPr>
          <w:sz w:val="24"/>
          <w:szCs w:val="24"/>
        </w:rPr>
        <w:t xml:space="preserve"> (below</w:t>
      </w:r>
      <w:r w:rsidR="005E47CA" w:rsidRPr="0087003F">
        <w:rPr>
          <w:sz w:val="24"/>
          <w:szCs w:val="24"/>
        </w:rPr>
        <w:t>, with</w:t>
      </w:r>
      <w:r w:rsidR="0039038D" w:rsidRPr="0087003F">
        <w:rPr>
          <w:sz w:val="24"/>
          <w:szCs w:val="24"/>
        </w:rPr>
        <w:t xml:space="preserve"> </w:t>
      </w:r>
      <w:r w:rsidR="001532D3" w:rsidRPr="0087003F">
        <w:rPr>
          <w:sz w:val="24"/>
          <w:szCs w:val="24"/>
        </w:rPr>
        <w:t xml:space="preserve">additional supporting </w:t>
      </w:r>
      <w:r w:rsidR="001532D3" w:rsidRPr="0087003F">
        <w:rPr>
          <w:sz w:val="24"/>
          <w:szCs w:val="24"/>
        </w:rPr>
        <w:lastRenderedPageBreak/>
        <w:t>quotes in Appendix 2</w:t>
      </w:r>
      <w:r w:rsidR="0039038D" w:rsidRPr="0087003F">
        <w:rPr>
          <w:sz w:val="24"/>
          <w:szCs w:val="24"/>
        </w:rPr>
        <w:t>)</w:t>
      </w:r>
      <w:r w:rsidR="00E909BF" w:rsidRPr="0087003F">
        <w:rPr>
          <w:sz w:val="24"/>
          <w:szCs w:val="24"/>
        </w:rPr>
        <w:t xml:space="preserve">. </w:t>
      </w:r>
      <w:r w:rsidR="00F65808" w:rsidRPr="0087003F">
        <w:rPr>
          <w:sz w:val="24"/>
          <w:szCs w:val="24"/>
        </w:rPr>
        <w:t xml:space="preserve">Participants also reflected on what additional resources </w:t>
      </w:r>
      <w:r w:rsidR="006658BD" w:rsidRPr="0087003F">
        <w:rPr>
          <w:sz w:val="24"/>
          <w:szCs w:val="24"/>
        </w:rPr>
        <w:t>they would find useful to support</w:t>
      </w:r>
      <w:r w:rsidR="00F65808" w:rsidRPr="0087003F">
        <w:rPr>
          <w:sz w:val="24"/>
          <w:szCs w:val="24"/>
        </w:rPr>
        <w:t xml:space="preserve"> </w:t>
      </w:r>
      <w:r w:rsidR="00236B1B" w:rsidRPr="0087003F">
        <w:rPr>
          <w:sz w:val="24"/>
          <w:szCs w:val="24"/>
        </w:rPr>
        <w:t>PA</w:t>
      </w:r>
      <w:r w:rsidR="00F65808" w:rsidRPr="0087003F">
        <w:rPr>
          <w:sz w:val="24"/>
          <w:szCs w:val="24"/>
        </w:rPr>
        <w:t xml:space="preserve"> maintenance. </w:t>
      </w:r>
      <w:r w:rsidR="006658BD" w:rsidRPr="0087003F">
        <w:rPr>
          <w:sz w:val="24"/>
          <w:szCs w:val="24"/>
        </w:rPr>
        <w:t xml:space="preserve"> </w:t>
      </w:r>
    </w:p>
    <w:p w14:paraId="271957F9" w14:textId="77777777" w:rsidR="00E44C0A" w:rsidRPr="0087003F" w:rsidRDefault="00E44C0A" w:rsidP="00E44C0A">
      <w:pPr>
        <w:spacing w:line="276" w:lineRule="auto"/>
        <w:contextualSpacing/>
        <w:rPr>
          <w:sz w:val="24"/>
          <w:szCs w:val="24"/>
        </w:rPr>
      </w:pPr>
    </w:p>
    <w:p w14:paraId="5B4DE5D5" w14:textId="77777777" w:rsidR="00E44C0A" w:rsidRPr="0087003F" w:rsidRDefault="00E44C0A" w:rsidP="00E44C0A">
      <w:pPr>
        <w:spacing w:line="276" w:lineRule="auto"/>
        <w:contextualSpacing/>
        <w:rPr>
          <w:sz w:val="24"/>
          <w:szCs w:val="24"/>
        </w:rPr>
      </w:pPr>
    </w:p>
    <w:p w14:paraId="2F02A12C" w14:textId="58892873" w:rsidR="003844DE" w:rsidRPr="0087003F" w:rsidRDefault="00E909BF" w:rsidP="00E44C0A">
      <w:pPr>
        <w:pStyle w:val="ListParagraph"/>
        <w:numPr>
          <w:ilvl w:val="0"/>
          <w:numId w:val="30"/>
        </w:numPr>
        <w:spacing w:after="0" w:line="276" w:lineRule="auto"/>
        <w:rPr>
          <w:b/>
          <w:sz w:val="24"/>
          <w:szCs w:val="24"/>
        </w:rPr>
      </w:pPr>
      <w:r w:rsidRPr="0087003F">
        <w:rPr>
          <w:b/>
          <w:sz w:val="24"/>
          <w:szCs w:val="24"/>
        </w:rPr>
        <w:t>Long-term effect of the PACE-UP trial</w:t>
      </w:r>
    </w:p>
    <w:p w14:paraId="28441FEA" w14:textId="77777777" w:rsidR="005E1C76" w:rsidRPr="0087003F" w:rsidRDefault="005E1C76" w:rsidP="00E44C0A">
      <w:pPr>
        <w:spacing w:after="0" w:line="276" w:lineRule="auto"/>
        <w:contextualSpacing/>
        <w:rPr>
          <w:b/>
          <w:sz w:val="24"/>
          <w:szCs w:val="24"/>
        </w:rPr>
      </w:pPr>
    </w:p>
    <w:p w14:paraId="137AA018" w14:textId="77777777" w:rsidR="005E1C76" w:rsidRPr="0087003F" w:rsidRDefault="005E1C76" w:rsidP="00E44C0A">
      <w:pPr>
        <w:spacing w:after="0" w:line="276" w:lineRule="auto"/>
        <w:contextualSpacing/>
        <w:rPr>
          <w:b/>
          <w:sz w:val="24"/>
          <w:szCs w:val="24"/>
        </w:rPr>
      </w:pPr>
    </w:p>
    <w:p w14:paraId="120309A3" w14:textId="2D16CDFA" w:rsidR="00387483" w:rsidRPr="0087003F" w:rsidRDefault="00387483" w:rsidP="00E44C0A">
      <w:pPr>
        <w:spacing w:after="0" w:line="276" w:lineRule="auto"/>
        <w:contextualSpacing/>
        <w:rPr>
          <w:sz w:val="24"/>
          <w:szCs w:val="24"/>
        </w:rPr>
      </w:pPr>
      <w:r w:rsidRPr="0087003F">
        <w:rPr>
          <w:sz w:val="24"/>
          <w:szCs w:val="24"/>
        </w:rPr>
        <w:t xml:space="preserve">Within this key theme, </w:t>
      </w:r>
      <w:r w:rsidR="002C6FA5" w:rsidRPr="0087003F">
        <w:rPr>
          <w:sz w:val="24"/>
          <w:szCs w:val="24"/>
        </w:rPr>
        <w:t xml:space="preserve">three </w:t>
      </w:r>
      <w:r w:rsidRPr="0087003F">
        <w:rPr>
          <w:sz w:val="24"/>
          <w:szCs w:val="24"/>
        </w:rPr>
        <w:t>sub</w:t>
      </w:r>
      <w:r w:rsidR="0030638B" w:rsidRPr="0087003F">
        <w:rPr>
          <w:sz w:val="24"/>
          <w:szCs w:val="24"/>
        </w:rPr>
        <w:t>-</w:t>
      </w:r>
      <w:r w:rsidRPr="0087003F">
        <w:rPr>
          <w:sz w:val="24"/>
          <w:szCs w:val="24"/>
        </w:rPr>
        <w:t>themes were identified</w:t>
      </w:r>
      <w:r w:rsidR="00417DFE" w:rsidRPr="0087003F">
        <w:rPr>
          <w:sz w:val="24"/>
          <w:szCs w:val="24"/>
        </w:rPr>
        <w:t xml:space="preserve"> (Figure 1)</w:t>
      </w:r>
      <w:r w:rsidR="00A62057" w:rsidRPr="0087003F">
        <w:rPr>
          <w:sz w:val="24"/>
          <w:szCs w:val="24"/>
        </w:rPr>
        <w:t>;</w:t>
      </w:r>
      <w:r w:rsidRPr="0087003F">
        <w:rPr>
          <w:sz w:val="24"/>
          <w:szCs w:val="24"/>
        </w:rPr>
        <w:t xml:space="preserve"> increased awareness, lifestyle changes</w:t>
      </w:r>
      <w:r w:rsidR="002C6FA5" w:rsidRPr="0087003F">
        <w:rPr>
          <w:sz w:val="24"/>
          <w:szCs w:val="24"/>
        </w:rPr>
        <w:t xml:space="preserve"> and pedometer use.</w:t>
      </w:r>
    </w:p>
    <w:p w14:paraId="625C7256" w14:textId="77777777" w:rsidR="005E1C76" w:rsidRPr="0087003F" w:rsidRDefault="005E1C76" w:rsidP="00E44C0A">
      <w:pPr>
        <w:spacing w:after="0" w:line="276" w:lineRule="auto"/>
        <w:contextualSpacing/>
        <w:rPr>
          <w:sz w:val="24"/>
          <w:szCs w:val="24"/>
        </w:rPr>
      </w:pPr>
    </w:p>
    <w:p w14:paraId="7D820A90" w14:textId="77777777" w:rsidR="00387483" w:rsidRPr="0087003F" w:rsidRDefault="00387483" w:rsidP="00E44C0A">
      <w:pPr>
        <w:spacing w:after="0" w:line="276" w:lineRule="auto"/>
        <w:contextualSpacing/>
        <w:rPr>
          <w:sz w:val="24"/>
          <w:szCs w:val="24"/>
        </w:rPr>
      </w:pPr>
    </w:p>
    <w:p w14:paraId="3BAE90FB" w14:textId="77777777" w:rsidR="00387483" w:rsidRPr="0087003F" w:rsidRDefault="00387483" w:rsidP="00E44C0A">
      <w:pPr>
        <w:pStyle w:val="ListParagraph"/>
        <w:numPr>
          <w:ilvl w:val="0"/>
          <w:numId w:val="16"/>
        </w:numPr>
        <w:spacing w:after="0" w:line="276" w:lineRule="auto"/>
        <w:rPr>
          <w:sz w:val="24"/>
          <w:szCs w:val="24"/>
        </w:rPr>
      </w:pPr>
      <w:r w:rsidRPr="0087003F">
        <w:rPr>
          <w:sz w:val="24"/>
          <w:szCs w:val="24"/>
        </w:rPr>
        <w:t>Increased awareness</w:t>
      </w:r>
    </w:p>
    <w:p w14:paraId="32FCB9D6" w14:textId="77777777" w:rsidR="00387483" w:rsidRPr="0087003F" w:rsidRDefault="00387483" w:rsidP="00E44C0A">
      <w:pPr>
        <w:autoSpaceDE w:val="0"/>
        <w:autoSpaceDN w:val="0"/>
        <w:adjustRightInd w:val="0"/>
        <w:spacing w:after="0" w:line="276" w:lineRule="auto"/>
        <w:contextualSpacing/>
        <w:rPr>
          <w:rFonts w:cs="Arial"/>
          <w:sz w:val="24"/>
          <w:szCs w:val="24"/>
        </w:rPr>
      </w:pPr>
    </w:p>
    <w:p w14:paraId="0F9B413C" w14:textId="77777777" w:rsidR="005E1C76" w:rsidRPr="0087003F" w:rsidRDefault="005E1C76" w:rsidP="00E44C0A">
      <w:pPr>
        <w:autoSpaceDE w:val="0"/>
        <w:autoSpaceDN w:val="0"/>
        <w:adjustRightInd w:val="0"/>
        <w:spacing w:after="0" w:line="276" w:lineRule="auto"/>
        <w:contextualSpacing/>
        <w:rPr>
          <w:rFonts w:cs="Arial"/>
          <w:sz w:val="24"/>
          <w:szCs w:val="24"/>
        </w:rPr>
      </w:pPr>
    </w:p>
    <w:p w14:paraId="2472199D" w14:textId="4B76D0B8" w:rsidR="00387483" w:rsidRPr="0087003F" w:rsidRDefault="00387483" w:rsidP="00E44C0A">
      <w:pPr>
        <w:spacing w:after="0" w:line="276" w:lineRule="auto"/>
        <w:contextualSpacing/>
        <w:rPr>
          <w:sz w:val="24"/>
          <w:szCs w:val="24"/>
        </w:rPr>
      </w:pPr>
      <w:r w:rsidRPr="0087003F">
        <w:rPr>
          <w:sz w:val="24"/>
          <w:szCs w:val="24"/>
        </w:rPr>
        <w:t>The majority of participants felt</w:t>
      </w:r>
      <w:r w:rsidR="00EE40EA" w:rsidRPr="0087003F">
        <w:rPr>
          <w:sz w:val="24"/>
          <w:szCs w:val="24"/>
        </w:rPr>
        <w:t xml:space="preserve"> since</w:t>
      </w:r>
      <w:r w:rsidRPr="0087003F">
        <w:rPr>
          <w:sz w:val="24"/>
          <w:szCs w:val="24"/>
        </w:rPr>
        <w:t xml:space="preserve"> the PACE-UP trial </w:t>
      </w:r>
      <w:r w:rsidR="00EE40EA" w:rsidRPr="0087003F">
        <w:rPr>
          <w:sz w:val="24"/>
          <w:szCs w:val="24"/>
        </w:rPr>
        <w:t xml:space="preserve">they had an </w:t>
      </w:r>
      <w:r w:rsidRPr="0087003F">
        <w:rPr>
          <w:sz w:val="24"/>
          <w:szCs w:val="24"/>
        </w:rPr>
        <w:t>awareness of PA, regardless of whether they thought the trial had actually changed their PA</w:t>
      </w:r>
      <w:r w:rsidR="00962798" w:rsidRPr="0087003F">
        <w:rPr>
          <w:sz w:val="24"/>
          <w:szCs w:val="24"/>
        </w:rPr>
        <w:t xml:space="preserve"> levels</w:t>
      </w:r>
      <w:r w:rsidRPr="0087003F">
        <w:rPr>
          <w:sz w:val="24"/>
          <w:szCs w:val="24"/>
        </w:rPr>
        <w:t>.  Some participants described developing an awareness of the importance of PA</w:t>
      </w:r>
      <w:r w:rsidR="00B008AE" w:rsidRPr="0087003F">
        <w:rPr>
          <w:sz w:val="24"/>
          <w:szCs w:val="24"/>
        </w:rPr>
        <w:t xml:space="preserve"> and how much PA they should be doing:</w:t>
      </w:r>
      <w:r w:rsidRPr="0087003F">
        <w:rPr>
          <w:sz w:val="24"/>
          <w:szCs w:val="24"/>
        </w:rPr>
        <w:t xml:space="preserve">  </w:t>
      </w:r>
    </w:p>
    <w:p w14:paraId="72C5F74F" w14:textId="77777777" w:rsidR="009E3121" w:rsidRPr="0087003F" w:rsidRDefault="009E3121" w:rsidP="00E44C0A">
      <w:pPr>
        <w:spacing w:after="0" w:line="276" w:lineRule="auto"/>
        <w:contextualSpacing/>
        <w:rPr>
          <w:sz w:val="24"/>
          <w:szCs w:val="24"/>
        </w:rPr>
      </w:pPr>
    </w:p>
    <w:p w14:paraId="28AE1EC4" w14:textId="77777777" w:rsidR="005E1C76" w:rsidRPr="0087003F" w:rsidRDefault="005E1C76" w:rsidP="00E44C0A">
      <w:pPr>
        <w:spacing w:after="0" w:line="276" w:lineRule="auto"/>
        <w:contextualSpacing/>
        <w:rPr>
          <w:sz w:val="24"/>
          <w:szCs w:val="24"/>
        </w:rPr>
      </w:pPr>
    </w:p>
    <w:p w14:paraId="59F223A7" w14:textId="1EEB4F00" w:rsidR="00387483" w:rsidRPr="0087003F" w:rsidRDefault="00387483" w:rsidP="00E44C0A">
      <w:pPr>
        <w:spacing w:line="276" w:lineRule="auto"/>
        <w:contextualSpacing/>
        <w:rPr>
          <w:b/>
          <w:sz w:val="24"/>
          <w:szCs w:val="24"/>
        </w:rPr>
      </w:pPr>
      <w:r w:rsidRPr="0087003F">
        <w:rPr>
          <w:i/>
          <w:sz w:val="24"/>
          <w:szCs w:val="24"/>
        </w:rPr>
        <w:t>‘I think it’s made me more aware of the need to walk more</w:t>
      </w:r>
      <w:r w:rsidR="009E3121" w:rsidRPr="0087003F">
        <w:rPr>
          <w:i/>
          <w:sz w:val="24"/>
          <w:szCs w:val="24"/>
        </w:rPr>
        <w:t xml:space="preserve"> </w:t>
      </w:r>
      <w:r w:rsidRPr="0087003F">
        <w:rPr>
          <w:i/>
          <w:sz w:val="24"/>
          <w:szCs w:val="24"/>
        </w:rPr>
        <w:t xml:space="preserve">but discipline the PACE-UP trial has provided I suppose, in terms of monitoring how many steps I do per day, and what you actually need to do to achieve that number of steps per day, </w:t>
      </w:r>
      <w:r w:rsidR="009E3121" w:rsidRPr="0087003F">
        <w:rPr>
          <w:i/>
          <w:sz w:val="24"/>
          <w:szCs w:val="24"/>
        </w:rPr>
        <w:t>it’s</w:t>
      </w:r>
      <w:r w:rsidRPr="0087003F">
        <w:rPr>
          <w:i/>
          <w:sz w:val="24"/>
          <w:szCs w:val="24"/>
        </w:rPr>
        <w:t xml:space="preserve"> made me more aware of the need to actually commit to doing some exercise a day, just strolling around the house, and going to the shops occasionally doesn't really make much difference. It doesn't meet the sort of threshold that you need to reach to ensure that you lead a healthy lifestyle, so I think it's the discipline of PACE-UP has had an effect on my perception of health and wellbeing.</w:t>
      </w:r>
      <w:r w:rsidRPr="0087003F">
        <w:rPr>
          <w:b/>
          <w:i/>
          <w:sz w:val="24"/>
          <w:szCs w:val="24"/>
        </w:rPr>
        <w:t>’</w:t>
      </w:r>
      <w:r w:rsidRPr="0087003F">
        <w:rPr>
          <w:b/>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56, white British, postal group)</w:t>
      </w:r>
    </w:p>
    <w:p w14:paraId="3ADF1AB2" w14:textId="77777777" w:rsidR="005E1C76" w:rsidRPr="0087003F" w:rsidRDefault="005E1C76" w:rsidP="00E44C0A">
      <w:pPr>
        <w:spacing w:line="276" w:lineRule="auto"/>
        <w:contextualSpacing/>
        <w:rPr>
          <w:sz w:val="24"/>
          <w:szCs w:val="24"/>
        </w:rPr>
      </w:pPr>
    </w:p>
    <w:p w14:paraId="5BA4862E" w14:textId="77777777" w:rsidR="00E44C0A" w:rsidRPr="0087003F" w:rsidRDefault="00E44C0A" w:rsidP="00E44C0A">
      <w:pPr>
        <w:spacing w:line="276" w:lineRule="auto"/>
        <w:contextualSpacing/>
        <w:rPr>
          <w:sz w:val="24"/>
          <w:szCs w:val="24"/>
        </w:rPr>
      </w:pPr>
    </w:p>
    <w:p w14:paraId="394E9E07" w14:textId="23596C65" w:rsidR="00387483" w:rsidRPr="0087003F" w:rsidRDefault="00962798" w:rsidP="00E44C0A">
      <w:pPr>
        <w:spacing w:after="0" w:line="276" w:lineRule="auto"/>
        <w:contextualSpacing/>
        <w:rPr>
          <w:sz w:val="24"/>
          <w:szCs w:val="24"/>
        </w:rPr>
      </w:pPr>
      <w:r w:rsidRPr="0087003F">
        <w:rPr>
          <w:sz w:val="24"/>
          <w:szCs w:val="24"/>
        </w:rPr>
        <w:t>O</w:t>
      </w:r>
      <w:r w:rsidR="00387483" w:rsidRPr="0087003F">
        <w:rPr>
          <w:sz w:val="24"/>
          <w:szCs w:val="24"/>
        </w:rPr>
        <w:t>thers described having a better understanding of the amount and intensity of PA needed to meet the guidelines</w:t>
      </w:r>
      <w:r w:rsidR="00B008AE" w:rsidRPr="0087003F">
        <w:rPr>
          <w:sz w:val="24"/>
          <w:szCs w:val="24"/>
        </w:rPr>
        <w:t xml:space="preserve"> and how this can be buil</w:t>
      </w:r>
      <w:r w:rsidR="00D174C4" w:rsidRPr="0087003F">
        <w:rPr>
          <w:sz w:val="24"/>
          <w:szCs w:val="24"/>
        </w:rPr>
        <w:t>t</w:t>
      </w:r>
      <w:r w:rsidR="00B008AE" w:rsidRPr="0087003F">
        <w:rPr>
          <w:sz w:val="24"/>
          <w:szCs w:val="24"/>
        </w:rPr>
        <w:t xml:space="preserve"> up gradually over the day</w:t>
      </w:r>
      <w:r w:rsidR="00387483" w:rsidRPr="0087003F">
        <w:rPr>
          <w:sz w:val="24"/>
          <w:szCs w:val="24"/>
        </w:rPr>
        <w:t>:</w:t>
      </w:r>
    </w:p>
    <w:p w14:paraId="13D37074" w14:textId="77777777" w:rsidR="009E3121" w:rsidRPr="0087003F" w:rsidRDefault="009E3121" w:rsidP="00E44C0A">
      <w:pPr>
        <w:spacing w:after="0" w:line="276" w:lineRule="auto"/>
        <w:contextualSpacing/>
        <w:rPr>
          <w:sz w:val="24"/>
          <w:szCs w:val="24"/>
        </w:rPr>
      </w:pPr>
    </w:p>
    <w:p w14:paraId="1C10022C" w14:textId="77777777" w:rsidR="005E1C76" w:rsidRPr="0087003F" w:rsidRDefault="005E1C76" w:rsidP="00E44C0A">
      <w:pPr>
        <w:spacing w:after="0" w:line="276" w:lineRule="auto"/>
        <w:contextualSpacing/>
        <w:rPr>
          <w:sz w:val="24"/>
          <w:szCs w:val="24"/>
        </w:rPr>
      </w:pPr>
    </w:p>
    <w:p w14:paraId="49FA35F5" w14:textId="4CDE2FCC" w:rsidR="009E3121" w:rsidRPr="0087003F" w:rsidRDefault="00D745AB" w:rsidP="00E44C0A">
      <w:pPr>
        <w:spacing w:after="0" w:line="276" w:lineRule="auto"/>
        <w:contextualSpacing/>
        <w:rPr>
          <w:b/>
          <w:sz w:val="24"/>
          <w:szCs w:val="24"/>
        </w:rPr>
      </w:pPr>
      <w:r w:rsidRPr="0087003F">
        <w:rPr>
          <w:i/>
          <w:sz w:val="24"/>
          <w:szCs w:val="24"/>
        </w:rPr>
        <w:t>‘</w:t>
      </w:r>
      <w:r w:rsidR="009E3121" w:rsidRPr="0087003F">
        <w:rPr>
          <w:i/>
          <w:sz w:val="24"/>
          <w:szCs w:val="24"/>
        </w:rPr>
        <w:t>…</w:t>
      </w:r>
      <w:r w:rsidR="00387483" w:rsidRPr="0087003F">
        <w:rPr>
          <w:i/>
          <w:sz w:val="24"/>
          <w:szCs w:val="24"/>
        </w:rPr>
        <w:t xml:space="preserve"> it has given me a lot of insight and support really</w:t>
      </w:r>
      <w:r w:rsidR="00A24860" w:rsidRPr="0087003F" w:rsidDel="00A24860">
        <w:rPr>
          <w:i/>
          <w:sz w:val="24"/>
          <w:szCs w:val="24"/>
        </w:rPr>
        <w:t xml:space="preserve"> </w:t>
      </w:r>
      <w:r w:rsidR="00387483" w:rsidRPr="0087003F">
        <w:rPr>
          <w:i/>
          <w:sz w:val="24"/>
          <w:szCs w:val="24"/>
        </w:rPr>
        <w:t>, doing small amounts of physical activity regularly has been you know / having the pace-o-meter on</w:t>
      </w:r>
      <w:r w:rsidR="00826012" w:rsidRPr="0087003F">
        <w:rPr>
          <w:i/>
          <w:sz w:val="24"/>
          <w:szCs w:val="24"/>
        </w:rPr>
        <w:t>…</w:t>
      </w:r>
      <w:r w:rsidR="00387483" w:rsidRPr="0087003F">
        <w:rPr>
          <w:i/>
          <w:sz w:val="24"/>
          <w:szCs w:val="24"/>
        </w:rPr>
        <w:t xml:space="preserve"> it made a huge difference as opposed to the mind set of, oh, I've got to do an hour in the gym.  Actually 10 minutes solid walking somewhere, several times a day, actually builds stuff up….. </w:t>
      </w:r>
      <w:proofErr w:type="gramStart"/>
      <w:r w:rsidR="0098651E" w:rsidRPr="0087003F">
        <w:rPr>
          <w:i/>
          <w:sz w:val="24"/>
          <w:szCs w:val="24"/>
        </w:rPr>
        <w:t>it’s</w:t>
      </w:r>
      <w:proofErr w:type="gramEnd"/>
      <w:r w:rsidR="00387483" w:rsidRPr="0087003F">
        <w:rPr>
          <w:i/>
          <w:sz w:val="24"/>
          <w:szCs w:val="24"/>
        </w:rPr>
        <w:t xml:space="preserve"> given me insight and therefore changed the </w:t>
      </w:r>
      <w:proofErr w:type="spellStart"/>
      <w:r w:rsidR="00387483" w:rsidRPr="0087003F">
        <w:rPr>
          <w:i/>
          <w:sz w:val="24"/>
          <w:szCs w:val="24"/>
        </w:rPr>
        <w:t>mindset</w:t>
      </w:r>
      <w:proofErr w:type="spellEnd"/>
      <w:r w:rsidR="00387483" w:rsidRPr="0087003F">
        <w:rPr>
          <w:i/>
          <w:sz w:val="24"/>
          <w:szCs w:val="24"/>
        </w:rPr>
        <w:t xml:space="preserve"> </w:t>
      </w:r>
      <w:r w:rsidR="00826012" w:rsidRPr="0087003F">
        <w:rPr>
          <w:i/>
          <w:sz w:val="24"/>
          <w:szCs w:val="24"/>
        </w:rPr>
        <w:t>…</w:t>
      </w:r>
      <w:r w:rsidR="00387483" w:rsidRPr="0087003F">
        <w:rPr>
          <w:i/>
          <w:sz w:val="24"/>
          <w:szCs w:val="24"/>
        </w:rPr>
        <w:t xml:space="preserve"> its actually also given me confidence … and support in a curious kind of way.  I just feel, when I'm down, and I think oh God, I'm too tired to do anything, it actually boosts me on that kind of level, on the motivational level</w:t>
      </w:r>
      <w:r w:rsidR="00387483" w:rsidRPr="0087003F">
        <w:rPr>
          <w:sz w:val="24"/>
          <w:szCs w:val="24"/>
        </w:rPr>
        <w:t>.’</w:t>
      </w:r>
      <w:r w:rsidR="00387483" w:rsidRPr="0087003F">
        <w:rPr>
          <w:b/>
          <w:sz w:val="24"/>
          <w:szCs w:val="24"/>
        </w:rPr>
        <w:t xml:space="preserve"> </w:t>
      </w:r>
    </w:p>
    <w:p w14:paraId="18113CA6" w14:textId="5DC266D7" w:rsidR="00387483" w:rsidRPr="0087003F" w:rsidRDefault="009F1451" w:rsidP="00E44C0A">
      <w:pPr>
        <w:spacing w:after="0" w:line="276" w:lineRule="auto"/>
        <w:contextualSpacing/>
        <w:rPr>
          <w:b/>
          <w:sz w:val="24"/>
          <w:szCs w:val="24"/>
        </w:rPr>
      </w:pPr>
      <w:r w:rsidRPr="0087003F">
        <w:rPr>
          <w:b/>
          <w:sz w:val="24"/>
          <w:szCs w:val="24"/>
        </w:rPr>
        <w:lastRenderedPageBreak/>
        <w:t>(</w:t>
      </w:r>
      <w:r w:rsidR="00AF1A74" w:rsidRPr="0087003F">
        <w:rPr>
          <w:b/>
          <w:sz w:val="24"/>
          <w:szCs w:val="24"/>
        </w:rPr>
        <w:t>F</w:t>
      </w:r>
      <w:r w:rsidRPr="0087003F">
        <w:rPr>
          <w:b/>
          <w:sz w:val="24"/>
          <w:szCs w:val="24"/>
        </w:rPr>
        <w:t xml:space="preserve">emale, aged 69, </w:t>
      </w:r>
      <w:r w:rsidR="00D93B25" w:rsidRPr="0087003F">
        <w:rPr>
          <w:b/>
          <w:sz w:val="24"/>
          <w:szCs w:val="24"/>
        </w:rPr>
        <w:t>w</w:t>
      </w:r>
      <w:r w:rsidRPr="0087003F">
        <w:rPr>
          <w:b/>
          <w:sz w:val="24"/>
          <w:szCs w:val="24"/>
        </w:rPr>
        <w:t>hite British, nurse group)</w:t>
      </w:r>
    </w:p>
    <w:p w14:paraId="423D08F6" w14:textId="77777777" w:rsidR="00E44C0A" w:rsidRPr="0087003F" w:rsidRDefault="00E44C0A" w:rsidP="00E44C0A">
      <w:pPr>
        <w:spacing w:after="0" w:line="276" w:lineRule="auto"/>
        <w:contextualSpacing/>
        <w:rPr>
          <w:b/>
          <w:sz w:val="24"/>
          <w:szCs w:val="24"/>
        </w:rPr>
      </w:pPr>
    </w:p>
    <w:p w14:paraId="664C71A3" w14:textId="77777777" w:rsidR="00E44C0A" w:rsidRPr="0087003F" w:rsidRDefault="00E44C0A" w:rsidP="00E44C0A">
      <w:pPr>
        <w:spacing w:after="0" w:line="276" w:lineRule="auto"/>
        <w:contextualSpacing/>
        <w:rPr>
          <w:b/>
          <w:sz w:val="24"/>
          <w:szCs w:val="24"/>
        </w:rPr>
      </w:pPr>
    </w:p>
    <w:p w14:paraId="722902C7" w14:textId="77777777" w:rsidR="00387483" w:rsidRPr="0087003F" w:rsidRDefault="00387483" w:rsidP="00E44C0A">
      <w:pPr>
        <w:pStyle w:val="ListParagraph"/>
        <w:numPr>
          <w:ilvl w:val="0"/>
          <w:numId w:val="16"/>
        </w:numPr>
        <w:spacing w:after="0" w:line="276" w:lineRule="auto"/>
        <w:rPr>
          <w:sz w:val="24"/>
          <w:szCs w:val="24"/>
        </w:rPr>
      </w:pPr>
      <w:r w:rsidRPr="0087003F">
        <w:rPr>
          <w:sz w:val="24"/>
          <w:szCs w:val="24"/>
        </w:rPr>
        <w:t>Lifestyle changes</w:t>
      </w:r>
    </w:p>
    <w:p w14:paraId="5214A2D6" w14:textId="77777777" w:rsidR="00D91E69" w:rsidRPr="0087003F" w:rsidRDefault="00D91E69" w:rsidP="00E44C0A">
      <w:pPr>
        <w:spacing w:after="0" w:line="276" w:lineRule="auto"/>
        <w:contextualSpacing/>
        <w:rPr>
          <w:b/>
          <w:sz w:val="24"/>
          <w:szCs w:val="24"/>
        </w:rPr>
      </w:pPr>
    </w:p>
    <w:p w14:paraId="7F0442BE" w14:textId="77777777" w:rsidR="00E44C0A" w:rsidRPr="0087003F" w:rsidRDefault="00E44C0A" w:rsidP="00E44C0A">
      <w:pPr>
        <w:spacing w:after="0" w:line="276" w:lineRule="auto"/>
        <w:contextualSpacing/>
        <w:rPr>
          <w:b/>
          <w:sz w:val="24"/>
          <w:szCs w:val="24"/>
        </w:rPr>
      </w:pPr>
    </w:p>
    <w:p w14:paraId="397E6D5E" w14:textId="0C29C587" w:rsidR="00387483" w:rsidRPr="0087003F" w:rsidRDefault="00387483" w:rsidP="00E44C0A">
      <w:pPr>
        <w:spacing w:line="276" w:lineRule="auto"/>
        <w:contextualSpacing/>
        <w:rPr>
          <w:sz w:val="24"/>
          <w:szCs w:val="24"/>
        </w:rPr>
      </w:pPr>
      <w:r w:rsidRPr="0087003F">
        <w:rPr>
          <w:sz w:val="24"/>
          <w:szCs w:val="24"/>
        </w:rPr>
        <w:t xml:space="preserve">Participants attributed a number of positive lifestyle changes </w:t>
      </w:r>
      <w:r w:rsidR="003510D4" w:rsidRPr="0087003F">
        <w:rPr>
          <w:sz w:val="24"/>
          <w:szCs w:val="24"/>
        </w:rPr>
        <w:t>to being</w:t>
      </w:r>
      <w:r w:rsidR="00D63F91" w:rsidRPr="0087003F">
        <w:rPr>
          <w:sz w:val="24"/>
          <w:szCs w:val="24"/>
        </w:rPr>
        <w:t xml:space="preserve"> </w:t>
      </w:r>
      <w:r w:rsidR="00EE40EA" w:rsidRPr="0087003F">
        <w:rPr>
          <w:sz w:val="24"/>
          <w:szCs w:val="24"/>
        </w:rPr>
        <w:t>involved</w:t>
      </w:r>
      <w:r w:rsidR="00D63F91" w:rsidRPr="0087003F">
        <w:rPr>
          <w:sz w:val="24"/>
          <w:szCs w:val="24"/>
        </w:rPr>
        <w:t xml:space="preserve"> </w:t>
      </w:r>
      <w:r w:rsidRPr="0087003F">
        <w:rPr>
          <w:sz w:val="24"/>
          <w:szCs w:val="24"/>
        </w:rPr>
        <w:t>in the PACE-UP trial, including walking rather than using motorised transport, walking during work lunch breaks and walking up escalators</w:t>
      </w:r>
      <w:r w:rsidR="00684CAA" w:rsidRPr="0087003F">
        <w:rPr>
          <w:sz w:val="24"/>
          <w:szCs w:val="24"/>
        </w:rPr>
        <w:t>:</w:t>
      </w:r>
    </w:p>
    <w:p w14:paraId="2790430E" w14:textId="77777777" w:rsidR="005E1C76" w:rsidRPr="0087003F" w:rsidRDefault="005E1C76" w:rsidP="00E44C0A">
      <w:pPr>
        <w:spacing w:line="276" w:lineRule="auto"/>
        <w:contextualSpacing/>
        <w:rPr>
          <w:sz w:val="24"/>
          <w:szCs w:val="24"/>
        </w:rPr>
      </w:pPr>
    </w:p>
    <w:p w14:paraId="7C8E0B8F" w14:textId="77777777" w:rsidR="00E44C0A" w:rsidRPr="0087003F" w:rsidRDefault="00E44C0A" w:rsidP="00E44C0A">
      <w:pPr>
        <w:spacing w:line="276" w:lineRule="auto"/>
        <w:contextualSpacing/>
        <w:rPr>
          <w:sz w:val="24"/>
          <w:szCs w:val="24"/>
        </w:rPr>
      </w:pPr>
    </w:p>
    <w:p w14:paraId="4236811F" w14:textId="4FA7214D" w:rsidR="00387483" w:rsidRPr="0087003F" w:rsidRDefault="00387483" w:rsidP="00E44C0A">
      <w:pPr>
        <w:spacing w:after="120" w:line="276" w:lineRule="auto"/>
        <w:contextualSpacing/>
        <w:rPr>
          <w:b/>
          <w:sz w:val="24"/>
          <w:szCs w:val="24"/>
        </w:rPr>
      </w:pPr>
      <w:r w:rsidRPr="0087003F">
        <w:rPr>
          <w:i/>
          <w:sz w:val="24"/>
          <w:szCs w:val="24"/>
        </w:rPr>
        <w:t xml:space="preserve">‘I make myself walk more than I did before because it was very easy to you know catch the bus and come back on the bus, whereas now I rarely catch the bus down </w:t>
      </w:r>
      <w:r w:rsidR="00684CAA" w:rsidRPr="0087003F">
        <w:rPr>
          <w:sz w:val="24"/>
          <w:szCs w:val="24"/>
        </w:rPr>
        <w:t>[the hill]</w:t>
      </w:r>
      <w:r w:rsidRPr="0087003F">
        <w:rPr>
          <w:sz w:val="24"/>
          <w:szCs w:val="24"/>
        </w:rPr>
        <w:t>.</w:t>
      </w:r>
      <w:r w:rsidRPr="0087003F">
        <w:rPr>
          <w:i/>
          <w:sz w:val="24"/>
          <w:szCs w:val="24"/>
        </w:rPr>
        <w:t xml:space="preserve">  I'm always walking.’</w:t>
      </w:r>
      <w:r w:rsidRPr="0087003F">
        <w:rPr>
          <w:b/>
          <w:sz w:val="24"/>
          <w:szCs w:val="24"/>
        </w:rPr>
        <w:t xml:space="preserve"> </w:t>
      </w:r>
      <w:r w:rsidR="002841FA" w:rsidRPr="0087003F">
        <w:rPr>
          <w:b/>
          <w:sz w:val="24"/>
          <w:szCs w:val="24"/>
        </w:rPr>
        <w:t>(</w:t>
      </w:r>
      <w:r w:rsidR="004E2F4E" w:rsidRPr="0087003F">
        <w:rPr>
          <w:b/>
          <w:sz w:val="24"/>
          <w:szCs w:val="24"/>
        </w:rPr>
        <w:t>Female</w:t>
      </w:r>
      <w:r w:rsidR="002841FA" w:rsidRPr="0087003F">
        <w:rPr>
          <w:b/>
          <w:sz w:val="24"/>
          <w:szCs w:val="24"/>
        </w:rPr>
        <w:t>, aged 63, white British, postal group)</w:t>
      </w:r>
    </w:p>
    <w:p w14:paraId="64694846" w14:textId="77777777" w:rsidR="005E1C76" w:rsidRPr="0087003F" w:rsidRDefault="005E1C76" w:rsidP="00E44C0A">
      <w:pPr>
        <w:spacing w:after="120" w:line="276" w:lineRule="auto"/>
        <w:contextualSpacing/>
        <w:rPr>
          <w:b/>
          <w:sz w:val="24"/>
          <w:szCs w:val="24"/>
        </w:rPr>
      </w:pPr>
    </w:p>
    <w:p w14:paraId="19F8F662" w14:textId="77777777" w:rsidR="00E44C0A" w:rsidRPr="0087003F" w:rsidRDefault="00E44C0A" w:rsidP="00E44C0A">
      <w:pPr>
        <w:spacing w:after="120" w:line="276" w:lineRule="auto"/>
        <w:contextualSpacing/>
        <w:rPr>
          <w:b/>
          <w:sz w:val="24"/>
          <w:szCs w:val="24"/>
        </w:rPr>
      </w:pPr>
    </w:p>
    <w:p w14:paraId="55A0A3DE" w14:textId="3C021282" w:rsidR="003A3068" w:rsidRPr="0087003F" w:rsidRDefault="00467D8E" w:rsidP="00E44C0A">
      <w:pPr>
        <w:spacing w:line="276" w:lineRule="auto"/>
        <w:contextualSpacing/>
        <w:rPr>
          <w:b/>
          <w:sz w:val="24"/>
          <w:szCs w:val="24"/>
        </w:rPr>
      </w:pPr>
      <w:r w:rsidRPr="0087003F">
        <w:rPr>
          <w:i/>
          <w:sz w:val="24"/>
          <w:szCs w:val="24"/>
        </w:rPr>
        <w:t>‘Well it just sort</w:t>
      </w:r>
      <w:r w:rsidR="00DE1E23" w:rsidRPr="0087003F">
        <w:rPr>
          <w:i/>
          <w:sz w:val="24"/>
          <w:szCs w:val="24"/>
        </w:rPr>
        <w:t xml:space="preserve"> of </w:t>
      </w:r>
      <w:r w:rsidRPr="0087003F">
        <w:rPr>
          <w:i/>
          <w:sz w:val="24"/>
          <w:szCs w:val="24"/>
        </w:rPr>
        <w:t>sprung me in to action with regard to doing a little bit of</w:t>
      </w:r>
      <w:r w:rsidR="00DE1E23" w:rsidRPr="0087003F">
        <w:rPr>
          <w:i/>
          <w:sz w:val="24"/>
          <w:szCs w:val="24"/>
        </w:rPr>
        <w:t xml:space="preserve"> walking </w:t>
      </w:r>
      <w:r w:rsidRPr="0087003F">
        <w:rPr>
          <w:i/>
          <w:sz w:val="24"/>
          <w:szCs w:val="24"/>
        </w:rPr>
        <w:t xml:space="preserve">every day, so I try to incorporate at least 10 minutes, but ideally at least 15, at lunch time… I'll just mosey around the block a couple of times </w:t>
      </w:r>
      <w:r w:rsidR="00DE1E23" w:rsidRPr="0087003F">
        <w:rPr>
          <w:i/>
          <w:sz w:val="24"/>
          <w:szCs w:val="24"/>
        </w:rPr>
        <w:t xml:space="preserve">from </w:t>
      </w:r>
      <w:r w:rsidRPr="0087003F">
        <w:rPr>
          <w:i/>
          <w:sz w:val="24"/>
          <w:szCs w:val="24"/>
        </w:rPr>
        <w:t>work and it</w:t>
      </w:r>
      <w:r w:rsidR="007673A0" w:rsidRPr="0087003F">
        <w:rPr>
          <w:i/>
          <w:sz w:val="24"/>
          <w:szCs w:val="24"/>
        </w:rPr>
        <w:t xml:space="preserve"> has made me feel a lot better’ </w:t>
      </w:r>
      <w:r w:rsidR="00DE1E23" w:rsidRPr="0087003F">
        <w:rPr>
          <w:b/>
          <w:sz w:val="24"/>
          <w:szCs w:val="24"/>
        </w:rPr>
        <w:t>(</w:t>
      </w:r>
      <w:r w:rsidR="004E2F4E" w:rsidRPr="0087003F">
        <w:rPr>
          <w:b/>
          <w:sz w:val="24"/>
          <w:szCs w:val="24"/>
        </w:rPr>
        <w:t>F</w:t>
      </w:r>
      <w:r w:rsidR="00DE1E23" w:rsidRPr="0087003F">
        <w:rPr>
          <w:b/>
          <w:sz w:val="24"/>
          <w:szCs w:val="24"/>
        </w:rPr>
        <w:t>emale</w:t>
      </w:r>
      <w:r w:rsidR="004E2F4E" w:rsidRPr="0087003F">
        <w:rPr>
          <w:b/>
          <w:sz w:val="24"/>
          <w:szCs w:val="24"/>
        </w:rPr>
        <w:t>, aged</w:t>
      </w:r>
      <w:r w:rsidR="00DE1E23" w:rsidRPr="0087003F">
        <w:rPr>
          <w:b/>
          <w:sz w:val="24"/>
          <w:szCs w:val="24"/>
        </w:rPr>
        <w:t xml:space="preserve"> </w:t>
      </w:r>
      <w:r w:rsidRPr="0087003F">
        <w:rPr>
          <w:b/>
          <w:sz w:val="24"/>
          <w:szCs w:val="24"/>
        </w:rPr>
        <w:t>60</w:t>
      </w:r>
      <w:r w:rsidR="00DE1E23" w:rsidRPr="0087003F">
        <w:rPr>
          <w:b/>
          <w:sz w:val="24"/>
          <w:szCs w:val="24"/>
        </w:rPr>
        <w:t xml:space="preserve">, white </w:t>
      </w:r>
      <w:r w:rsidRPr="0087003F">
        <w:rPr>
          <w:b/>
          <w:sz w:val="24"/>
          <w:szCs w:val="24"/>
        </w:rPr>
        <w:t>Irish</w:t>
      </w:r>
      <w:r w:rsidR="00DE1E23" w:rsidRPr="0087003F">
        <w:rPr>
          <w:b/>
          <w:sz w:val="24"/>
          <w:szCs w:val="24"/>
        </w:rPr>
        <w:t>, postal group</w:t>
      </w:r>
      <w:r w:rsidRPr="0087003F">
        <w:rPr>
          <w:b/>
          <w:sz w:val="24"/>
          <w:szCs w:val="24"/>
        </w:rPr>
        <w:t>)</w:t>
      </w:r>
    </w:p>
    <w:p w14:paraId="36069D9E" w14:textId="77777777" w:rsidR="005E1C76" w:rsidRPr="0087003F" w:rsidRDefault="005E1C76" w:rsidP="00E44C0A">
      <w:pPr>
        <w:spacing w:line="276" w:lineRule="auto"/>
        <w:contextualSpacing/>
        <w:rPr>
          <w:b/>
          <w:sz w:val="24"/>
          <w:szCs w:val="24"/>
        </w:rPr>
      </w:pPr>
    </w:p>
    <w:p w14:paraId="1DA16AFE" w14:textId="77777777" w:rsidR="00E44C0A" w:rsidRPr="0087003F" w:rsidRDefault="00E44C0A" w:rsidP="00E44C0A">
      <w:pPr>
        <w:spacing w:line="276" w:lineRule="auto"/>
        <w:contextualSpacing/>
        <w:rPr>
          <w:b/>
          <w:sz w:val="24"/>
          <w:szCs w:val="24"/>
        </w:rPr>
      </w:pPr>
    </w:p>
    <w:p w14:paraId="00AA7601" w14:textId="03B2A20D" w:rsidR="00387483" w:rsidRPr="0087003F" w:rsidRDefault="00387483" w:rsidP="00E44C0A">
      <w:pPr>
        <w:spacing w:line="276" w:lineRule="auto"/>
        <w:contextualSpacing/>
        <w:rPr>
          <w:sz w:val="24"/>
          <w:szCs w:val="24"/>
        </w:rPr>
      </w:pPr>
      <w:r w:rsidRPr="0087003F">
        <w:rPr>
          <w:sz w:val="24"/>
          <w:szCs w:val="24"/>
        </w:rPr>
        <w:t>There was some indication that these lifestyle changes were sustainable in nature</w:t>
      </w:r>
      <w:r w:rsidR="0000258C" w:rsidRPr="0087003F">
        <w:rPr>
          <w:sz w:val="24"/>
          <w:szCs w:val="24"/>
        </w:rPr>
        <w:t>:</w:t>
      </w:r>
    </w:p>
    <w:p w14:paraId="36D9775D" w14:textId="77777777" w:rsidR="005E1C76" w:rsidRPr="0087003F" w:rsidRDefault="005E1C76" w:rsidP="00E44C0A">
      <w:pPr>
        <w:spacing w:line="276" w:lineRule="auto"/>
        <w:contextualSpacing/>
        <w:rPr>
          <w:sz w:val="24"/>
          <w:szCs w:val="24"/>
        </w:rPr>
      </w:pPr>
    </w:p>
    <w:p w14:paraId="04FD50B4" w14:textId="77777777" w:rsidR="00E44C0A" w:rsidRPr="0087003F" w:rsidRDefault="00E44C0A" w:rsidP="00E44C0A">
      <w:pPr>
        <w:spacing w:line="276" w:lineRule="auto"/>
        <w:contextualSpacing/>
        <w:rPr>
          <w:sz w:val="24"/>
          <w:szCs w:val="24"/>
        </w:rPr>
      </w:pPr>
    </w:p>
    <w:p w14:paraId="267DAB41" w14:textId="5E10D0E9" w:rsidR="00387483" w:rsidRPr="0087003F" w:rsidRDefault="00387483" w:rsidP="00E44C0A">
      <w:pPr>
        <w:spacing w:line="276" w:lineRule="auto"/>
        <w:contextualSpacing/>
        <w:rPr>
          <w:b/>
          <w:sz w:val="24"/>
          <w:szCs w:val="24"/>
        </w:rPr>
      </w:pPr>
      <w:r w:rsidRPr="0087003F">
        <w:rPr>
          <w:i/>
          <w:sz w:val="24"/>
          <w:szCs w:val="24"/>
        </w:rPr>
        <w:t>‘[PACE-UP] just reinforced the importance of just keeping up the exercise and just being aware that it's a lifelong thing now.  We'll just continue like this.  Yes, that's what we'll do really.’</w:t>
      </w:r>
      <w:r w:rsidRPr="0087003F">
        <w:rPr>
          <w:sz w:val="24"/>
          <w:szCs w:val="24"/>
        </w:rPr>
        <w:t xml:space="preserve"> </w:t>
      </w:r>
      <w:r w:rsidR="002841FA" w:rsidRPr="0087003F">
        <w:rPr>
          <w:b/>
          <w:sz w:val="24"/>
          <w:szCs w:val="24"/>
        </w:rPr>
        <w:t>(</w:t>
      </w:r>
      <w:r w:rsidR="004E2F4E" w:rsidRPr="0087003F">
        <w:rPr>
          <w:b/>
          <w:sz w:val="24"/>
          <w:szCs w:val="24"/>
        </w:rPr>
        <w:t>Male</w:t>
      </w:r>
      <w:r w:rsidR="002841FA" w:rsidRPr="0087003F">
        <w:rPr>
          <w:b/>
          <w:sz w:val="24"/>
          <w:szCs w:val="24"/>
        </w:rPr>
        <w:t>, aged 53, white British, postal group)</w:t>
      </w:r>
    </w:p>
    <w:p w14:paraId="4FC4F0C4" w14:textId="77777777" w:rsidR="005E1C76" w:rsidRPr="0087003F" w:rsidRDefault="005E1C76" w:rsidP="00E44C0A">
      <w:pPr>
        <w:spacing w:line="276" w:lineRule="auto"/>
        <w:contextualSpacing/>
        <w:rPr>
          <w:sz w:val="24"/>
          <w:szCs w:val="24"/>
        </w:rPr>
      </w:pPr>
    </w:p>
    <w:p w14:paraId="6FA2B7B8" w14:textId="77777777" w:rsidR="00E44C0A" w:rsidRPr="0087003F" w:rsidRDefault="00E44C0A" w:rsidP="00E44C0A">
      <w:pPr>
        <w:spacing w:line="276" w:lineRule="auto"/>
        <w:contextualSpacing/>
        <w:rPr>
          <w:sz w:val="24"/>
          <w:szCs w:val="24"/>
        </w:rPr>
      </w:pPr>
    </w:p>
    <w:p w14:paraId="3E1F9A81" w14:textId="1736E250" w:rsidR="00387483" w:rsidRPr="0087003F" w:rsidRDefault="00387483" w:rsidP="00E44C0A">
      <w:pPr>
        <w:spacing w:line="276" w:lineRule="auto"/>
        <w:contextualSpacing/>
        <w:rPr>
          <w:sz w:val="24"/>
          <w:szCs w:val="24"/>
        </w:rPr>
      </w:pPr>
      <w:r w:rsidRPr="0087003F">
        <w:rPr>
          <w:sz w:val="24"/>
          <w:szCs w:val="24"/>
        </w:rPr>
        <w:t>Whilst some participants used the above strategies to integrate healthy behaviours into their lifestyle</w:t>
      </w:r>
      <w:r w:rsidR="00B008AE" w:rsidRPr="0087003F">
        <w:rPr>
          <w:sz w:val="24"/>
          <w:szCs w:val="24"/>
        </w:rPr>
        <w:t>,</w:t>
      </w:r>
      <w:r w:rsidRPr="0087003F">
        <w:rPr>
          <w:sz w:val="24"/>
          <w:szCs w:val="24"/>
        </w:rPr>
        <w:t xml:space="preserve"> others explained that an inflexible routine, and a preference for sedentary activities, prevented </w:t>
      </w:r>
      <w:r w:rsidR="00367E2B" w:rsidRPr="0087003F">
        <w:rPr>
          <w:sz w:val="24"/>
          <w:szCs w:val="24"/>
        </w:rPr>
        <w:t xml:space="preserve">a </w:t>
      </w:r>
      <w:r w:rsidR="00B008AE" w:rsidRPr="0087003F">
        <w:rPr>
          <w:sz w:val="24"/>
          <w:szCs w:val="24"/>
        </w:rPr>
        <w:t xml:space="preserve">positive </w:t>
      </w:r>
      <w:r w:rsidR="00367E2B" w:rsidRPr="0087003F">
        <w:rPr>
          <w:sz w:val="24"/>
          <w:szCs w:val="24"/>
        </w:rPr>
        <w:t xml:space="preserve">walking </w:t>
      </w:r>
      <w:r w:rsidRPr="0087003F">
        <w:rPr>
          <w:sz w:val="24"/>
          <w:szCs w:val="24"/>
        </w:rPr>
        <w:t>habit formation</w:t>
      </w:r>
      <w:r w:rsidR="00684CAA" w:rsidRPr="0087003F">
        <w:rPr>
          <w:sz w:val="24"/>
          <w:szCs w:val="24"/>
        </w:rPr>
        <w:t>:</w:t>
      </w:r>
    </w:p>
    <w:p w14:paraId="51558211" w14:textId="77777777" w:rsidR="005E1C76" w:rsidRPr="0087003F" w:rsidRDefault="005E1C76" w:rsidP="00E44C0A">
      <w:pPr>
        <w:spacing w:line="276" w:lineRule="auto"/>
        <w:contextualSpacing/>
        <w:rPr>
          <w:sz w:val="24"/>
          <w:szCs w:val="24"/>
        </w:rPr>
      </w:pPr>
    </w:p>
    <w:p w14:paraId="09F340F8" w14:textId="77777777" w:rsidR="00E44C0A" w:rsidRPr="0087003F" w:rsidRDefault="00E44C0A" w:rsidP="00E44C0A">
      <w:pPr>
        <w:spacing w:line="276" w:lineRule="auto"/>
        <w:contextualSpacing/>
        <w:rPr>
          <w:sz w:val="24"/>
          <w:szCs w:val="24"/>
        </w:rPr>
      </w:pPr>
    </w:p>
    <w:p w14:paraId="5D772D8D" w14:textId="5DD68A2B" w:rsidR="00387483" w:rsidRPr="0087003F" w:rsidRDefault="00387483" w:rsidP="00E44C0A">
      <w:pPr>
        <w:spacing w:line="276" w:lineRule="auto"/>
        <w:contextualSpacing/>
        <w:rPr>
          <w:b/>
          <w:sz w:val="24"/>
          <w:szCs w:val="24"/>
        </w:rPr>
      </w:pPr>
      <w:r w:rsidRPr="0087003F">
        <w:rPr>
          <w:i/>
          <w:sz w:val="24"/>
          <w:szCs w:val="24"/>
        </w:rPr>
        <w:t>‘I'm / not exactly inactive, but as soon as I get home from work, the feet go up and you know that's it.  I don't go anywhere unless I really have to.’</w:t>
      </w:r>
      <w:r w:rsidRPr="0087003F">
        <w:rPr>
          <w:sz w:val="24"/>
          <w:szCs w:val="24"/>
        </w:rPr>
        <w:t xml:space="preserve"> </w:t>
      </w:r>
      <w:r w:rsidR="002841FA" w:rsidRPr="0087003F">
        <w:rPr>
          <w:b/>
          <w:sz w:val="24"/>
          <w:szCs w:val="24"/>
        </w:rPr>
        <w:t>(</w:t>
      </w:r>
      <w:r w:rsidR="004E2F4E" w:rsidRPr="0087003F">
        <w:rPr>
          <w:b/>
          <w:sz w:val="24"/>
          <w:szCs w:val="24"/>
        </w:rPr>
        <w:t>Female</w:t>
      </w:r>
      <w:r w:rsidR="002841FA" w:rsidRPr="0087003F">
        <w:rPr>
          <w:b/>
          <w:sz w:val="24"/>
          <w:szCs w:val="24"/>
        </w:rPr>
        <w:t>, aged 61, white British, postal group)</w:t>
      </w:r>
    </w:p>
    <w:p w14:paraId="586BB179" w14:textId="77777777" w:rsidR="005E1C76" w:rsidRPr="0087003F" w:rsidRDefault="005E1C76" w:rsidP="00E44C0A">
      <w:pPr>
        <w:spacing w:line="276" w:lineRule="auto"/>
        <w:contextualSpacing/>
        <w:rPr>
          <w:sz w:val="24"/>
          <w:szCs w:val="24"/>
        </w:rPr>
      </w:pPr>
    </w:p>
    <w:p w14:paraId="11919C45" w14:textId="77777777" w:rsidR="00E44C0A" w:rsidRPr="0087003F" w:rsidRDefault="00E44C0A" w:rsidP="00E44C0A">
      <w:pPr>
        <w:spacing w:line="276" w:lineRule="auto"/>
        <w:contextualSpacing/>
        <w:rPr>
          <w:sz w:val="24"/>
          <w:szCs w:val="24"/>
        </w:rPr>
      </w:pPr>
    </w:p>
    <w:p w14:paraId="69D48E71" w14:textId="77777777" w:rsidR="00E44C0A" w:rsidRPr="0087003F" w:rsidRDefault="00E44C0A" w:rsidP="00E44C0A">
      <w:pPr>
        <w:spacing w:line="276" w:lineRule="auto"/>
        <w:contextualSpacing/>
        <w:rPr>
          <w:sz w:val="24"/>
          <w:szCs w:val="24"/>
        </w:rPr>
      </w:pPr>
    </w:p>
    <w:p w14:paraId="75FB7E62" w14:textId="45AB5AD2" w:rsidR="00387483" w:rsidRPr="0087003F" w:rsidRDefault="008F7964" w:rsidP="00E44C0A">
      <w:pPr>
        <w:pStyle w:val="ListParagraph"/>
        <w:numPr>
          <w:ilvl w:val="0"/>
          <w:numId w:val="16"/>
        </w:numPr>
        <w:spacing w:after="0" w:line="276" w:lineRule="auto"/>
        <w:rPr>
          <w:sz w:val="24"/>
          <w:szCs w:val="24"/>
        </w:rPr>
      </w:pPr>
      <w:r w:rsidRPr="0087003F">
        <w:rPr>
          <w:sz w:val="24"/>
          <w:szCs w:val="24"/>
        </w:rPr>
        <w:lastRenderedPageBreak/>
        <w:t>Pedometer use</w:t>
      </w:r>
    </w:p>
    <w:p w14:paraId="36844CFE" w14:textId="77777777" w:rsidR="005E1C76" w:rsidRPr="0087003F" w:rsidRDefault="005E1C76" w:rsidP="00E44C0A">
      <w:pPr>
        <w:pStyle w:val="ListParagraph"/>
        <w:spacing w:after="0" w:line="276" w:lineRule="auto"/>
        <w:rPr>
          <w:sz w:val="24"/>
          <w:szCs w:val="24"/>
        </w:rPr>
      </w:pPr>
    </w:p>
    <w:p w14:paraId="4C2C6ED6" w14:textId="77777777" w:rsidR="00387483" w:rsidRPr="0087003F" w:rsidRDefault="00387483" w:rsidP="00E44C0A">
      <w:pPr>
        <w:spacing w:after="0" w:line="276" w:lineRule="auto"/>
        <w:contextualSpacing/>
        <w:rPr>
          <w:sz w:val="24"/>
          <w:szCs w:val="24"/>
        </w:rPr>
      </w:pPr>
    </w:p>
    <w:p w14:paraId="5FA4DDAF" w14:textId="340C7A44" w:rsidR="00387483" w:rsidRPr="0087003F" w:rsidRDefault="00387483" w:rsidP="00E44C0A">
      <w:pPr>
        <w:spacing w:after="0" w:line="276" w:lineRule="auto"/>
        <w:contextualSpacing/>
        <w:rPr>
          <w:sz w:val="24"/>
          <w:szCs w:val="24"/>
        </w:rPr>
      </w:pPr>
      <w:r w:rsidRPr="0087003F">
        <w:rPr>
          <w:sz w:val="24"/>
          <w:szCs w:val="24"/>
        </w:rPr>
        <w:t xml:space="preserve">Participants had differing views towards the effectiveness of the pedometer intervention </w:t>
      </w:r>
      <w:r w:rsidR="00AD40CF" w:rsidRPr="0087003F">
        <w:rPr>
          <w:sz w:val="24"/>
          <w:szCs w:val="24"/>
        </w:rPr>
        <w:t>for</w:t>
      </w:r>
      <w:r w:rsidRPr="0087003F">
        <w:rPr>
          <w:sz w:val="24"/>
          <w:szCs w:val="24"/>
        </w:rPr>
        <w:t xml:space="preserve"> aiding PA maintenance. For some, they felt using the pedometer helped ‘kick-start’ regular PA</w:t>
      </w:r>
      <w:r w:rsidR="00684CAA" w:rsidRPr="0087003F">
        <w:rPr>
          <w:sz w:val="24"/>
          <w:szCs w:val="24"/>
        </w:rPr>
        <w:t>:</w:t>
      </w:r>
    </w:p>
    <w:p w14:paraId="52D96986" w14:textId="77777777" w:rsidR="00387483" w:rsidRPr="0087003F" w:rsidRDefault="00387483" w:rsidP="00E44C0A">
      <w:pPr>
        <w:spacing w:after="0" w:line="276" w:lineRule="auto"/>
        <w:contextualSpacing/>
        <w:rPr>
          <w:sz w:val="24"/>
          <w:szCs w:val="24"/>
        </w:rPr>
      </w:pPr>
    </w:p>
    <w:p w14:paraId="0C8A848B" w14:textId="77777777" w:rsidR="005E1C76" w:rsidRPr="0087003F" w:rsidRDefault="005E1C76" w:rsidP="00E44C0A">
      <w:pPr>
        <w:spacing w:after="0" w:line="276" w:lineRule="auto"/>
        <w:contextualSpacing/>
        <w:rPr>
          <w:sz w:val="24"/>
          <w:szCs w:val="24"/>
        </w:rPr>
      </w:pPr>
    </w:p>
    <w:p w14:paraId="79B2298B" w14:textId="5F6AD32B" w:rsidR="00387483" w:rsidRPr="0087003F" w:rsidRDefault="00387483" w:rsidP="00E44C0A">
      <w:pPr>
        <w:spacing w:line="276" w:lineRule="auto"/>
        <w:contextualSpacing/>
        <w:rPr>
          <w:b/>
          <w:sz w:val="24"/>
          <w:szCs w:val="24"/>
        </w:rPr>
      </w:pPr>
      <w:r w:rsidRPr="0087003F">
        <w:rPr>
          <w:i/>
          <w:sz w:val="24"/>
          <w:szCs w:val="24"/>
        </w:rPr>
        <w:t>‘Well, before the PACE-UP trial I had no incentive.  And that really did help me.  That put me / gave me the first steps as it were, got me on the right track, and then going to the gym and getting somebody there who could set out a routine for me and encourage me and things, next step, and then got the Fit Bit as well at Christmas, and then that's really helped.’</w:t>
      </w:r>
      <w:r w:rsidRPr="0087003F">
        <w:rPr>
          <w:sz w:val="24"/>
          <w:szCs w:val="24"/>
        </w:rPr>
        <w:t xml:space="preserve"> </w:t>
      </w:r>
      <w:r w:rsidR="004E2F4E" w:rsidRPr="0087003F">
        <w:rPr>
          <w:b/>
          <w:sz w:val="24"/>
          <w:szCs w:val="24"/>
        </w:rPr>
        <w:t>(F</w:t>
      </w:r>
      <w:r w:rsidR="002841FA" w:rsidRPr="0087003F">
        <w:rPr>
          <w:b/>
          <w:sz w:val="24"/>
          <w:szCs w:val="24"/>
        </w:rPr>
        <w:t>emale, aged 51, unknown, nurse group)</w:t>
      </w:r>
    </w:p>
    <w:p w14:paraId="390B7AEC" w14:textId="77777777" w:rsidR="005E1C76" w:rsidRPr="0087003F" w:rsidRDefault="005E1C76" w:rsidP="00E44C0A">
      <w:pPr>
        <w:spacing w:line="276" w:lineRule="auto"/>
        <w:contextualSpacing/>
        <w:rPr>
          <w:b/>
          <w:sz w:val="24"/>
          <w:szCs w:val="24"/>
        </w:rPr>
      </w:pPr>
    </w:p>
    <w:p w14:paraId="7C80087A" w14:textId="77777777" w:rsidR="00E44C0A" w:rsidRPr="0087003F" w:rsidRDefault="00E44C0A" w:rsidP="00E44C0A">
      <w:pPr>
        <w:spacing w:line="276" w:lineRule="auto"/>
        <w:contextualSpacing/>
        <w:rPr>
          <w:b/>
          <w:sz w:val="24"/>
          <w:szCs w:val="24"/>
        </w:rPr>
      </w:pPr>
    </w:p>
    <w:p w14:paraId="42F0C0F7" w14:textId="5E58E781" w:rsidR="00387483" w:rsidRPr="0087003F" w:rsidRDefault="00387483" w:rsidP="00E44C0A">
      <w:pPr>
        <w:spacing w:line="276" w:lineRule="auto"/>
        <w:contextualSpacing/>
        <w:rPr>
          <w:sz w:val="24"/>
          <w:szCs w:val="24"/>
        </w:rPr>
      </w:pPr>
      <w:r w:rsidRPr="0087003F">
        <w:rPr>
          <w:sz w:val="24"/>
          <w:szCs w:val="24"/>
        </w:rPr>
        <w:t>The participants continuing to use the pedometer post-intervention found it a useful motivational tool for goal setting and self-monitoring</w:t>
      </w:r>
      <w:r w:rsidR="00684CAA" w:rsidRPr="0087003F">
        <w:rPr>
          <w:sz w:val="24"/>
          <w:szCs w:val="24"/>
        </w:rPr>
        <w:t>:</w:t>
      </w:r>
      <w:r w:rsidRPr="0087003F">
        <w:rPr>
          <w:sz w:val="24"/>
          <w:szCs w:val="24"/>
        </w:rPr>
        <w:t xml:space="preserve"> </w:t>
      </w:r>
    </w:p>
    <w:p w14:paraId="087792F1" w14:textId="77777777" w:rsidR="005E1C76" w:rsidRPr="0087003F" w:rsidRDefault="005E1C76" w:rsidP="00E44C0A">
      <w:pPr>
        <w:spacing w:line="276" w:lineRule="auto"/>
        <w:contextualSpacing/>
        <w:rPr>
          <w:sz w:val="24"/>
          <w:szCs w:val="24"/>
        </w:rPr>
      </w:pPr>
    </w:p>
    <w:p w14:paraId="180A74C3" w14:textId="77777777" w:rsidR="00E44C0A" w:rsidRPr="0087003F" w:rsidRDefault="00E44C0A" w:rsidP="00E44C0A">
      <w:pPr>
        <w:spacing w:line="276" w:lineRule="auto"/>
        <w:contextualSpacing/>
        <w:rPr>
          <w:sz w:val="24"/>
          <w:szCs w:val="24"/>
        </w:rPr>
      </w:pPr>
    </w:p>
    <w:p w14:paraId="38038D84" w14:textId="5DBB4430" w:rsidR="00387483" w:rsidRPr="0087003F" w:rsidRDefault="00387483" w:rsidP="00E44C0A">
      <w:pPr>
        <w:spacing w:line="276" w:lineRule="auto"/>
        <w:contextualSpacing/>
        <w:rPr>
          <w:b/>
          <w:sz w:val="24"/>
          <w:szCs w:val="24"/>
        </w:rPr>
      </w:pPr>
      <w:r w:rsidRPr="0087003F">
        <w:rPr>
          <w:i/>
          <w:sz w:val="24"/>
          <w:szCs w:val="24"/>
        </w:rPr>
        <w:t>‘I try to ensure that I reach 10,000 a day, although I don't always do</w:t>
      </w:r>
      <w:r w:rsidR="00AD4352" w:rsidRPr="0087003F">
        <w:rPr>
          <w:i/>
          <w:sz w:val="24"/>
          <w:szCs w:val="24"/>
        </w:rPr>
        <w:t>/</w:t>
      </w:r>
      <w:r w:rsidRPr="0087003F">
        <w:rPr>
          <w:i/>
          <w:sz w:val="24"/>
          <w:szCs w:val="24"/>
        </w:rPr>
        <w:t>achieve that, but I know that that's my benchmark and therefore if I fall below it I believe I haven't done enough exercise for that day’.</w:t>
      </w:r>
      <w:r w:rsidRPr="0087003F">
        <w:rPr>
          <w:b/>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xml:space="preserve"> aged 56, white British, postal group)</w:t>
      </w:r>
    </w:p>
    <w:p w14:paraId="6E4CEDE8" w14:textId="77777777" w:rsidR="005E1C76" w:rsidRPr="0087003F" w:rsidRDefault="005E1C76" w:rsidP="00E44C0A">
      <w:pPr>
        <w:spacing w:line="276" w:lineRule="auto"/>
        <w:contextualSpacing/>
        <w:rPr>
          <w:sz w:val="24"/>
          <w:szCs w:val="24"/>
        </w:rPr>
      </w:pPr>
    </w:p>
    <w:p w14:paraId="6F64ADFB" w14:textId="77777777" w:rsidR="00E44C0A" w:rsidRPr="0087003F" w:rsidRDefault="00E44C0A" w:rsidP="00E44C0A">
      <w:pPr>
        <w:spacing w:line="276" w:lineRule="auto"/>
        <w:contextualSpacing/>
        <w:rPr>
          <w:sz w:val="24"/>
          <w:szCs w:val="24"/>
        </w:rPr>
      </w:pPr>
    </w:p>
    <w:p w14:paraId="7B58D399" w14:textId="592FF4B3" w:rsidR="00387483" w:rsidRPr="0087003F" w:rsidRDefault="00387483" w:rsidP="00E44C0A">
      <w:pPr>
        <w:spacing w:line="276" w:lineRule="auto"/>
        <w:contextualSpacing/>
        <w:rPr>
          <w:sz w:val="24"/>
          <w:szCs w:val="24"/>
        </w:rPr>
      </w:pPr>
      <w:r w:rsidRPr="0087003F">
        <w:rPr>
          <w:sz w:val="24"/>
          <w:szCs w:val="24"/>
        </w:rPr>
        <w:t>For others, they felt using the pedometer increased PA initially</w:t>
      </w:r>
      <w:r w:rsidR="00EE72E2" w:rsidRPr="0087003F">
        <w:rPr>
          <w:sz w:val="24"/>
          <w:szCs w:val="24"/>
        </w:rPr>
        <w:t xml:space="preserve"> but</w:t>
      </w:r>
      <w:r w:rsidRPr="0087003F">
        <w:rPr>
          <w:sz w:val="24"/>
          <w:szCs w:val="24"/>
        </w:rPr>
        <w:t xml:space="preserve"> reported the ‘novelty’ of wearing it had worn off.  Participants stopped wearing the pedometer for numerous reasons including finding it inconvenient or inaccurate.</w:t>
      </w:r>
    </w:p>
    <w:p w14:paraId="0FB5E0B6" w14:textId="77777777" w:rsidR="00E44C0A" w:rsidRPr="0087003F" w:rsidRDefault="00E44C0A" w:rsidP="00E44C0A">
      <w:pPr>
        <w:spacing w:line="276" w:lineRule="auto"/>
        <w:contextualSpacing/>
        <w:rPr>
          <w:sz w:val="24"/>
          <w:szCs w:val="24"/>
        </w:rPr>
      </w:pPr>
    </w:p>
    <w:p w14:paraId="184FCCA1" w14:textId="77777777" w:rsidR="005E1C76" w:rsidRPr="0087003F" w:rsidRDefault="005E1C76" w:rsidP="00E44C0A">
      <w:pPr>
        <w:spacing w:line="276" w:lineRule="auto"/>
        <w:contextualSpacing/>
        <w:rPr>
          <w:sz w:val="24"/>
          <w:szCs w:val="24"/>
        </w:rPr>
      </w:pPr>
    </w:p>
    <w:p w14:paraId="3B02ABC9" w14:textId="7433DC32" w:rsidR="00387483" w:rsidRPr="0087003F" w:rsidRDefault="00573475" w:rsidP="00E44C0A">
      <w:pPr>
        <w:spacing w:line="276" w:lineRule="auto"/>
        <w:contextualSpacing/>
        <w:rPr>
          <w:b/>
          <w:sz w:val="24"/>
          <w:szCs w:val="24"/>
        </w:rPr>
      </w:pPr>
      <w:r w:rsidRPr="0087003F" w:rsidDel="00573475">
        <w:rPr>
          <w:i/>
          <w:sz w:val="24"/>
          <w:szCs w:val="24"/>
        </w:rPr>
        <w:t xml:space="preserve"> </w:t>
      </w:r>
      <w:r w:rsidR="00387483" w:rsidRPr="0087003F">
        <w:rPr>
          <w:i/>
          <w:sz w:val="24"/>
          <w:szCs w:val="24"/>
        </w:rPr>
        <w:t xml:space="preserve">‘I think it made me more aware of walking as a means of health and I was very interested to count how many paces I did per day, that was quite fascinating to count and watch / it's quite addictive isn't it, counting </w:t>
      </w:r>
      <w:r w:rsidR="002725CD" w:rsidRPr="0087003F">
        <w:rPr>
          <w:i/>
          <w:sz w:val="24"/>
          <w:szCs w:val="24"/>
        </w:rPr>
        <w:t>…</w:t>
      </w:r>
      <w:r w:rsidR="00387483" w:rsidRPr="0087003F">
        <w:rPr>
          <w:i/>
          <w:sz w:val="24"/>
          <w:szCs w:val="24"/>
        </w:rPr>
        <w:t xml:space="preserve"> on a long</w:t>
      </w:r>
      <w:r w:rsidR="00867747" w:rsidRPr="0087003F">
        <w:rPr>
          <w:i/>
          <w:sz w:val="24"/>
          <w:szCs w:val="24"/>
        </w:rPr>
        <w:t>-</w:t>
      </w:r>
      <w:r w:rsidR="00387483" w:rsidRPr="0087003F">
        <w:rPr>
          <w:i/>
          <w:sz w:val="24"/>
          <w:szCs w:val="24"/>
        </w:rPr>
        <w:t>term basis I can't keep wearing that thing all the time, it irritates me to wear it and I forget to switch it on and it doesn't work as a practical method.’</w:t>
      </w:r>
      <w:r w:rsidR="00387483"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xml:space="preserve"> aged 50, white British, postal group)</w:t>
      </w:r>
    </w:p>
    <w:p w14:paraId="4869ECF7" w14:textId="77777777" w:rsidR="005E1C76" w:rsidRPr="0087003F" w:rsidRDefault="005E1C76" w:rsidP="00E44C0A">
      <w:pPr>
        <w:spacing w:line="276" w:lineRule="auto"/>
        <w:contextualSpacing/>
        <w:rPr>
          <w:b/>
          <w:sz w:val="24"/>
          <w:szCs w:val="24"/>
        </w:rPr>
      </w:pPr>
    </w:p>
    <w:p w14:paraId="211C3450" w14:textId="77777777" w:rsidR="00E44C0A" w:rsidRPr="0087003F" w:rsidRDefault="00E44C0A" w:rsidP="00E44C0A">
      <w:pPr>
        <w:spacing w:line="276" w:lineRule="auto"/>
        <w:contextualSpacing/>
        <w:rPr>
          <w:b/>
          <w:sz w:val="24"/>
          <w:szCs w:val="24"/>
        </w:rPr>
      </w:pPr>
    </w:p>
    <w:p w14:paraId="0155F0FE" w14:textId="6CF0407B" w:rsidR="00004E28" w:rsidRPr="0087003F" w:rsidRDefault="00387483" w:rsidP="00E44C0A">
      <w:pPr>
        <w:spacing w:line="276" w:lineRule="auto"/>
        <w:contextualSpacing/>
        <w:rPr>
          <w:sz w:val="24"/>
          <w:szCs w:val="24"/>
        </w:rPr>
      </w:pPr>
      <w:r w:rsidRPr="0087003F">
        <w:rPr>
          <w:sz w:val="24"/>
          <w:szCs w:val="24"/>
        </w:rPr>
        <w:t xml:space="preserve">A minority of participants stated that using the pedometer had a negative impact on them psychologically. Participants commented on feeling demoralised and </w:t>
      </w:r>
      <w:r w:rsidRPr="0087003F">
        <w:rPr>
          <w:i/>
          <w:sz w:val="24"/>
          <w:szCs w:val="24"/>
        </w:rPr>
        <w:t>‘like a failure’</w:t>
      </w:r>
      <w:r w:rsidR="00007CB1"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63, white British, postal group)</w:t>
      </w:r>
      <w:r w:rsidRPr="0087003F">
        <w:rPr>
          <w:sz w:val="24"/>
          <w:szCs w:val="24"/>
        </w:rPr>
        <w:t xml:space="preserve"> if they had not managed to meet </w:t>
      </w:r>
      <w:r w:rsidR="00D865F8" w:rsidRPr="0087003F">
        <w:rPr>
          <w:sz w:val="24"/>
          <w:szCs w:val="24"/>
        </w:rPr>
        <w:t>each</w:t>
      </w:r>
      <w:r w:rsidR="00B7044B" w:rsidRPr="0087003F">
        <w:rPr>
          <w:sz w:val="24"/>
          <w:szCs w:val="24"/>
        </w:rPr>
        <w:t xml:space="preserve"> </w:t>
      </w:r>
      <w:r w:rsidRPr="0087003F">
        <w:rPr>
          <w:sz w:val="24"/>
          <w:szCs w:val="24"/>
        </w:rPr>
        <w:t>daily step target</w:t>
      </w:r>
      <w:r w:rsidR="00684CAA" w:rsidRPr="0087003F">
        <w:rPr>
          <w:sz w:val="24"/>
          <w:szCs w:val="24"/>
        </w:rPr>
        <w:t>:</w:t>
      </w:r>
    </w:p>
    <w:p w14:paraId="18A436D5" w14:textId="77777777" w:rsidR="00004E28" w:rsidRPr="0087003F" w:rsidRDefault="00004E28" w:rsidP="00E44C0A">
      <w:pPr>
        <w:spacing w:line="276" w:lineRule="auto"/>
        <w:contextualSpacing/>
        <w:rPr>
          <w:sz w:val="24"/>
          <w:szCs w:val="24"/>
        </w:rPr>
      </w:pPr>
    </w:p>
    <w:p w14:paraId="3E35F5FB" w14:textId="590AF4DF" w:rsidR="00387483" w:rsidRPr="0087003F" w:rsidRDefault="00387483" w:rsidP="00E44C0A">
      <w:pPr>
        <w:spacing w:line="276" w:lineRule="auto"/>
        <w:contextualSpacing/>
        <w:rPr>
          <w:b/>
          <w:sz w:val="24"/>
          <w:szCs w:val="24"/>
        </w:rPr>
      </w:pPr>
      <w:r w:rsidRPr="0087003F">
        <w:rPr>
          <w:i/>
          <w:sz w:val="24"/>
          <w:szCs w:val="24"/>
        </w:rPr>
        <w:lastRenderedPageBreak/>
        <w:t xml:space="preserve">‘It doesn't motivate me to do more, but its makes </w:t>
      </w:r>
      <w:proofErr w:type="gramStart"/>
      <w:r w:rsidRPr="0087003F">
        <w:rPr>
          <w:i/>
          <w:sz w:val="24"/>
          <w:szCs w:val="24"/>
        </w:rPr>
        <w:t>me</w:t>
      </w:r>
      <w:proofErr w:type="gramEnd"/>
      <w:r w:rsidRPr="0087003F">
        <w:rPr>
          <w:i/>
          <w:sz w:val="24"/>
          <w:szCs w:val="24"/>
        </w:rPr>
        <w:t xml:space="preserve"> feel guilty for not doing more.’</w:t>
      </w:r>
      <w:r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xml:space="preserve"> aged 56, white British, postal group)</w:t>
      </w:r>
    </w:p>
    <w:p w14:paraId="3101477B" w14:textId="77777777" w:rsidR="00E44C0A" w:rsidRPr="0087003F" w:rsidRDefault="00E44C0A" w:rsidP="00E44C0A">
      <w:pPr>
        <w:spacing w:line="276" w:lineRule="auto"/>
        <w:contextualSpacing/>
        <w:rPr>
          <w:sz w:val="24"/>
          <w:szCs w:val="24"/>
        </w:rPr>
      </w:pPr>
    </w:p>
    <w:p w14:paraId="0873C52F" w14:textId="77777777" w:rsidR="005E1C76" w:rsidRPr="0087003F" w:rsidRDefault="005E1C76" w:rsidP="00E44C0A">
      <w:pPr>
        <w:spacing w:line="276" w:lineRule="auto"/>
        <w:contextualSpacing/>
        <w:rPr>
          <w:b/>
          <w:sz w:val="24"/>
          <w:szCs w:val="24"/>
        </w:rPr>
      </w:pPr>
    </w:p>
    <w:p w14:paraId="7270D9AD" w14:textId="036DC519" w:rsidR="00387483" w:rsidRPr="0087003F" w:rsidRDefault="008C5D29" w:rsidP="00E44C0A">
      <w:pPr>
        <w:spacing w:line="276" w:lineRule="auto"/>
        <w:contextualSpacing/>
        <w:rPr>
          <w:sz w:val="24"/>
          <w:szCs w:val="24"/>
        </w:rPr>
      </w:pPr>
      <w:r w:rsidRPr="0087003F">
        <w:rPr>
          <w:sz w:val="24"/>
          <w:szCs w:val="24"/>
        </w:rPr>
        <w:t>However, although s</w:t>
      </w:r>
      <w:r w:rsidR="00387483" w:rsidRPr="0087003F">
        <w:rPr>
          <w:sz w:val="24"/>
          <w:szCs w:val="24"/>
        </w:rPr>
        <w:t xml:space="preserve">ome participants </w:t>
      </w:r>
      <w:r w:rsidRPr="0087003F">
        <w:rPr>
          <w:sz w:val="24"/>
          <w:szCs w:val="24"/>
        </w:rPr>
        <w:t xml:space="preserve">were </w:t>
      </w:r>
      <w:r w:rsidR="00387483" w:rsidRPr="0087003F">
        <w:rPr>
          <w:sz w:val="24"/>
          <w:szCs w:val="24"/>
        </w:rPr>
        <w:t xml:space="preserve">no longer using the pedometer provided as part of the PACE-UP trial, </w:t>
      </w:r>
      <w:r w:rsidR="00773CAA" w:rsidRPr="0087003F">
        <w:rPr>
          <w:sz w:val="24"/>
          <w:szCs w:val="24"/>
        </w:rPr>
        <w:t>a few</w:t>
      </w:r>
      <w:r w:rsidRPr="0087003F">
        <w:rPr>
          <w:sz w:val="24"/>
          <w:szCs w:val="24"/>
        </w:rPr>
        <w:t xml:space="preserve"> </w:t>
      </w:r>
      <w:r w:rsidR="00387483" w:rsidRPr="0087003F">
        <w:rPr>
          <w:sz w:val="24"/>
          <w:szCs w:val="24"/>
        </w:rPr>
        <w:t xml:space="preserve">reported using other </w:t>
      </w:r>
      <w:r w:rsidR="00236B1B" w:rsidRPr="0087003F">
        <w:rPr>
          <w:sz w:val="24"/>
          <w:szCs w:val="24"/>
        </w:rPr>
        <w:t>PA</w:t>
      </w:r>
      <w:r w:rsidR="003D0581" w:rsidRPr="0087003F">
        <w:rPr>
          <w:sz w:val="24"/>
          <w:szCs w:val="24"/>
        </w:rPr>
        <w:t xml:space="preserve"> monitoring</w:t>
      </w:r>
      <w:r w:rsidR="00387483" w:rsidRPr="0087003F">
        <w:rPr>
          <w:sz w:val="24"/>
          <w:szCs w:val="24"/>
        </w:rPr>
        <w:t xml:space="preserve"> devices such as mobile </w:t>
      </w:r>
      <w:r w:rsidR="00953D1F" w:rsidRPr="0087003F">
        <w:rPr>
          <w:sz w:val="24"/>
          <w:szCs w:val="24"/>
        </w:rPr>
        <w:t>phones</w:t>
      </w:r>
      <w:r w:rsidR="00387483" w:rsidRPr="0087003F">
        <w:rPr>
          <w:sz w:val="24"/>
          <w:szCs w:val="24"/>
        </w:rPr>
        <w:t xml:space="preserve"> and Fit-Bits.</w:t>
      </w:r>
    </w:p>
    <w:p w14:paraId="2AFC21D5" w14:textId="77777777" w:rsidR="00E44C0A" w:rsidRPr="0087003F" w:rsidRDefault="00E44C0A" w:rsidP="00E44C0A">
      <w:pPr>
        <w:spacing w:line="276" w:lineRule="auto"/>
        <w:contextualSpacing/>
        <w:rPr>
          <w:sz w:val="24"/>
          <w:szCs w:val="24"/>
        </w:rPr>
      </w:pPr>
    </w:p>
    <w:p w14:paraId="5C605B50" w14:textId="77777777" w:rsidR="005E1C76" w:rsidRPr="0087003F" w:rsidRDefault="005E1C76" w:rsidP="00E44C0A">
      <w:pPr>
        <w:spacing w:line="276" w:lineRule="auto"/>
        <w:contextualSpacing/>
        <w:rPr>
          <w:sz w:val="24"/>
          <w:szCs w:val="24"/>
        </w:rPr>
      </w:pPr>
    </w:p>
    <w:p w14:paraId="34900C6A" w14:textId="77777777" w:rsidR="005E1C76" w:rsidRPr="0087003F" w:rsidRDefault="00DE1E23" w:rsidP="00E44C0A">
      <w:pPr>
        <w:spacing w:after="120" w:line="276" w:lineRule="auto"/>
        <w:contextualSpacing/>
        <w:rPr>
          <w:b/>
          <w:sz w:val="24"/>
          <w:szCs w:val="24"/>
        </w:rPr>
      </w:pPr>
      <w:r w:rsidRPr="0087003F">
        <w:rPr>
          <w:i/>
          <w:sz w:val="24"/>
          <w:szCs w:val="24"/>
        </w:rPr>
        <w:t xml:space="preserve">‘I kept forgetting to put the pedometer on, but I always had my phone on me, so I thought well I'll just use my phone.  So it made more sense because I've got it handy. And then, when I do go for a walk, it's nice to have it on me …. </w:t>
      </w:r>
      <w:proofErr w:type="gramStart"/>
      <w:r w:rsidRPr="0087003F">
        <w:rPr>
          <w:i/>
          <w:sz w:val="24"/>
          <w:szCs w:val="24"/>
        </w:rPr>
        <w:t>rather</w:t>
      </w:r>
      <w:proofErr w:type="gramEnd"/>
      <w:r w:rsidRPr="0087003F">
        <w:rPr>
          <w:i/>
          <w:sz w:val="24"/>
          <w:szCs w:val="24"/>
        </w:rPr>
        <w:t xml:space="preserve"> than another piece of equipment</w:t>
      </w:r>
      <w:r w:rsidRPr="0087003F">
        <w:rPr>
          <w:b/>
          <w:i/>
          <w:sz w:val="24"/>
          <w:szCs w:val="24"/>
        </w:rPr>
        <w:t>’</w:t>
      </w:r>
      <w:r w:rsidRPr="0087003F">
        <w:rPr>
          <w:b/>
          <w:sz w:val="24"/>
          <w:szCs w:val="24"/>
        </w:rPr>
        <w:t xml:space="preserve"> (</w:t>
      </w:r>
      <w:r w:rsidR="00D554CF" w:rsidRPr="0087003F">
        <w:rPr>
          <w:b/>
          <w:sz w:val="24"/>
          <w:szCs w:val="24"/>
        </w:rPr>
        <w:t xml:space="preserve">Female, </w:t>
      </w:r>
      <w:r w:rsidRPr="0087003F">
        <w:rPr>
          <w:b/>
          <w:sz w:val="24"/>
          <w:szCs w:val="24"/>
        </w:rPr>
        <w:t xml:space="preserve">aged 52,  white other, control group) </w:t>
      </w:r>
    </w:p>
    <w:p w14:paraId="4BC0D07C" w14:textId="77777777" w:rsidR="005E1C76" w:rsidRPr="0087003F" w:rsidRDefault="005E1C76" w:rsidP="00E44C0A">
      <w:pPr>
        <w:spacing w:after="120" w:line="276" w:lineRule="auto"/>
        <w:contextualSpacing/>
        <w:rPr>
          <w:b/>
          <w:sz w:val="24"/>
          <w:szCs w:val="24"/>
        </w:rPr>
      </w:pPr>
    </w:p>
    <w:p w14:paraId="6C10FD0E" w14:textId="77777777" w:rsidR="00004E28" w:rsidRPr="0087003F" w:rsidRDefault="00004E28" w:rsidP="00E44C0A">
      <w:pPr>
        <w:spacing w:after="120" w:line="276" w:lineRule="auto"/>
        <w:contextualSpacing/>
        <w:rPr>
          <w:b/>
          <w:sz w:val="24"/>
          <w:szCs w:val="24"/>
        </w:rPr>
      </w:pPr>
    </w:p>
    <w:p w14:paraId="66AF4DE8" w14:textId="77777777" w:rsidR="00CE0BB8" w:rsidRPr="0087003F" w:rsidRDefault="008C5D29" w:rsidP="00E44C0A">
      <w:pPr>
        <w:pStyle w:val="ListParagraph"/>
        <w:numPr>
          <w:ilvl w:val="0"/>
          <w:numId w:val="30"/>
        </w:numPr>
        <w:spacing w:after="120" w:line="276" w:lineRule="auto"/>
        <w:rPr>
          <w:b/>
          <w:sz w:val="24"/>
          <w:szCs w:val="24"/>
        </w:rPr>
      </w:pPr>
      <w:r w:rsidRPr="0087003F">
        <w:rPr>
          <w:b/>
          <w:sz w:val="24"/>
          <w:szCs w:val="24"/>
        </w:rPr>
        <w:t xml:space="preserve">Facilitators and </w:t>
      </w:r>
      <w:r w:rsidR="00771D28" w:rsidRPr="0087003F">
        <w:rPr>
          <w:b/>
          <w:sz w:val="24"/>
          <w:szCs w:val="24"/>
        </w:rPr>
        <w:t>B</w:t>
      </w:r>
      <w:r w:rsidRPr="0087003F">
        <w:rPr>
          <w:b/>
          <w:sz w:val="24"/>
          <w:szCs w:val="24"/>
        </w:rPr>
        <w:t xml:space="preserve">arriers to PA maintenance </w:t>
      </w:r>
    </w:p>
    <w:p w14:paraId="0D70795D" w14:textId="77777777" w:rsidR="00CE0BB8" w:rsidRPr="0087003F" w:rsidRDefault="00CE0BB8" w:rsidP="00E44C0A">
      <w:pPr>
        <w:pStyle w:val="ListParagraph"/>
        <w:spacing w:after="120" w:line="276" w:lineRule="auto"/>
        <w:rPr>
          <w:b/>
          <w:sz w:val="24"/>
          <w:szCs w:val="24"/>
        </w:rPr>
      </w:pPr>
    </w:p>
    <w:p w14:paraId="44FD7B57" w14:textId="77777777" w:rsidR="00CE0BB8" w:rsidRPr="0087003F" w:rsidRDefault="00CE0BB8" w:rsidP="00E44C0A">
      <w:pPr>
        <w:pStyle w:val="ListParagraph"/>
        <w:spacing w:after="120" w:line="276" w:lineRule="auto"/>
        <w:rPr>
          <w:b/>
          <w:sz w:val="24"/>
          <w:szCs w:val="24"/>
        </w:rPr>
      </w:pPr>
    </w:p>
    <w:p w14:paraId="127C2B9B" w14:textId="6E4CA55B" w:rsidR="00BE6E16" w:rsidRPr="0087003F" w:rsidRDefault="00AD4352" w:rsidP="00E44C0A">
      <w:pPr>
        <w:spacing w:after="120" w:line="276" w:lineRule="auto"/>
        <w:contextualSpacing/>
        <w:rPr>
          <w:b/>
          <w:sz w:val="24"/>
          <w:szCs w:val="24"/>
        </w:rPr>
      </w:pPr>
      <w:r w:rsidRPr="0087003F">
        <w:rPr>
          <w:sz w:val="24"/>
          <w:szCs w:val="24"/>
        </w:rPr>
        <w:t>Most</w:t>
      </w:r>
      <w:r w:rsidR="00E80028" w:rsidRPr="0087003F">
        <w:rPr>
          <w:sz w:val="24"/>
          <w:szCs w:val="24"/>
        </w:rPr>
        <w:t xml:space="preserve"> of the </w:t>
      </w:r>
      <w:r w:rsidR="00AD40CF" w:rsidRPr="0087003F">
        <w:rPr>
          <w:sz w:val="24"/>
          <w:szCs w:val="24"/>
        </w:rPr>
        <w:t xml:space="preserve">themes </w:t>
      </w:r>
      <w:r w:rsidRPr="0087003F">
        <w:rPr>
          <w:sz w:val="24"/>
          <w:szCs w:val="24"/>
        </w:rPr>
        <w:t>relating</w:t>
      </w:r>
      <w:r w:rsidR="00AD40CF" w:rsidRPr="0087003F">
        <w:rPr>
          <w:sz w:val="24"/>
          <w:szCs w:val="24"/>
        </w:rPr>
        <w:t xml:space="preserve"> to </w:t>
      </w:r>
      <w:r w:rsidRPr="0087003F">
        <w:rPr>
          <w:sz w:val="24"/>
          <w:szCs w:val="24"/>
        </w:rPr>
        <w:t>the</w:t>
      </w:r>
      <w:r w:rsidR="00AD40CF" w:rsidRPr="0087003F">
        <w:rPr>
          <w:sz w:val="24"/>
          <w:szCs w:val="24"/>
        </w:rPr>
        <w:t xml:space="preserve"> </w:t>
      </w:r>
      <w:r w:rsidR="008C5D29" w:rsidRPr="0087003F">
        <w:rPr>
          <w:sz w:val="24"/>
          <w:szCs w:val="24"/>
        </w:rPr>
        <w:t>f</w:t>
      </w:r>
      <w:r w:rsidR="00E80028" w:rsidRPr="0087003F">
        <w:rPr>
          <w:sz w:val="24"/>
          <w:szCs w:val="24"/>
        </w:rPr>
        <w:t>acilitator</w:t>
      </w:r>
      <w:r w:rsidR="00AD40CF" w:rsidRPr="0087003F">
        <w:rPr>
          <w:sz w:val="24"/>
          <w:szCs w:val="24"/>
        </w:rPr>
        <w:t>s</w:t>
      </w:r>
      <w:r w:rsidR="008C5D29" w:rsidRPr="0087003F">
        <w:rPr>
          <w:sz w:val="24"/>
          <w:szCs w:val="24"/>
        </w:rPr>
        <w:t xml:space="preserve"> and barrier</w:t>
      </w:r>
      <w:r w:rsidR="00AD40CF" w:rsidRPr="0087003F">
        <w:rPr>
          <w:sz w:val="24"/>
          <w:szCs w:val="24"/>
        </w:rPr>
        <w:t>s</w:t>
      </w:r>
      <w:r w:rsidR="008C5D29" w:rsidRPr="0087003F">
        <w:rPr>
          <w:sz w:val="24"/>
          <w:szCs w:val="24"/>
        </w:rPr>
        <w:t xml:space="preserve"> </w:t>
      </w:r>
      <w:r w:rsidR="00E80028" w:rsidRPr="0087003F">
        <w:rPr>
          <w:sz w:val="24"/>
          <w:szCs w:val="24"/>
        </w:rPr>
        <w:t xml:space="preserve">to maintaining PA </w:t>
      </w:r>
      <w:r w:rsidR="008C5D29" w:rsidRPr="0087003F">
        <w:rPr>
          <w:sz w:val="24"/>
          <w:szCs w:val="24"/>
        </w:rPr>
        <w:t>were</w:t>
      </w:r>
      <w:r w:rsidR="00E80028" w:rsidRPr="0087003F">
        <w:rPr>
          <w:sz w:val="24"/>
          <w:szCs w:val="24"/>
        </w:rPr>
        <w:t xml:space="preserve"> </w:t>
      </w:r>
      <w:r w:rsidR="00951C82" w:rsidRPr="0087003F">
        <w:rPr>
          <w:sz w:val="24"/>
          <w:szCs w:val="24"/>
        </w:rPr>
        <w:t xml:space="preserve">the </w:t>
      </w:r>
      <w:r w:rsidR="00E80028" w:rsidRPr="0087003F">
        <w:rPr>
          <w:sz w:val="24"/>
          <w:szCs w:val="24"/>
        </w:rPr>
        <w:t xml:space="preserve">inverse </w:t>
      </w:r>
      <w:r w:rsidR="00AD40CF" w:rsidRPr="0087003F">
        <w:rPr>
          <w:sz w:val="24"/>
          <w:szCs w:val="24"/>
        </w:rPr>
        <w:t xml:space="preserve">of </w:t>
      </w:r>
      <w:r w:rsidR="00E80028" w:rsidRPr="0087003F">
        <w:rPr>
          <w:sz w:val="24"/>
          <w:szCs w:val="24"/>
        </w:rPr>
        <w:t xml:space="preserve">each other; </w:t>
      </w:r>
      <w:r w:rsidR="00AD40CF" w:rsidRPr="0087003F">
        <w:rPr>
          <w:sz w:val="24"/>
          <w:szCs w:val="24"/>
        </w:rPr>
        <w:t>t</w:t>
      </w:r>
      <w:r w:rsidRPr="0087003F">
        <w:rPr>
          <w:sz w:val="24"/>
          <w:szCs w:val="24"/>
        </w:rPr>
        <w:t>hese</w:t>
      </w:r>
      <w:r w:rsidR="00AD40CF" w:rsidRPr="0087003F">
        <w:rPr>
          <w:sz w:val="24"/>
          <w:szCs w:val="24"/>
        </w:rPr>
        <w:t xml:space="preserve"> included </w:t>
      </w:r>
      <w:r w:rsidR="00E80028" w:rsidRPr="0087003F">
        <w:rPr>
          <w:sz w:val="24"/>
          <w:szCs w:val="24"/>
        </w:rPr>
        <w:t xml:space="preserve">weather/season, health, </w:t>
      </w:r>
      <w:r w:rsidR="002C6FA5" w:rsidRPr="0087003F">
        <w:rPr>
          <w:sz w:val="24"/>
          <w:szCs w:val="24"/>
        </w:rPr>
        <w:t xml:space="preserve">self-motivation, ageing, </w:t>
      </w:r>
      <w:r w:rsidR="00860EBD" w:rsidRPr="0087003F">
        <w:rPr>
          <w:sz w:val="24"/>
          <w:szCs w:val="24"/>
        </w:rPr>
        <w:t xml:space="preserve">and </w:t>
      </w:r>
      <w:r w:rsidR="00E80028" w:rsidRPr="0087003F">
        <w:rPr>
          <w:sz w:val="24"/>
          <w:szCs w:val="24"/>
        </w:rPr>
        <w:t xml:space="preserve">social support. </w:t>
      </w:r>
      <w:r w:rsidR="009D3C69" w:rsidRPr="0087003F">
        <w:rPr>
          <w:sz w:val="24"/>
          <w:szCs w:val="24"/>
        </w:rPr>
        <w:t xml:space="preserve">Time, was the only theme </w:t>
      </w:r>
      <w:r w:rsidR="00E80028" w:rsidRPr="0087003F">
        <w:rPr>
          <w:sz w:val="24"/>
          <w:szCs w:val="24"/>
        </w:rPr>
        <w:t>described as a barrier to maintaining PA and not a facilitator</w:t>
      </w:r>
      <w:r w:rsidRPr="0087003F">
        <w:rPr>
          <w:sz w:val="24"/>
          <w:szCs w:val="24"/>
        </w:rPr>
        <w:t xml:space="preserve"> (Figure 2.)</w:t>
      </w:r>
    </w:p>
    <w:p w14:paraId="3F0B02A2" w14:textId="77777777" w:rsidR="005E1C76" w:rsidRPr="0087003F" w:rsidRDefault="005E1C76" w:rsidP="00E44C0A">
      <w:pPr>
        <w:spacing w:after="120" w:line="276" w:lineRule="auto"/>
        <w:contextualSpacing/>
        <w:rPr>
          <w:sz w:val="24"/>
          <w:szCs w:val="24"/>
        </w:rPr>
      </w:pPr>
    </w:p>
    <w:p w14:paraId="44C0BB66" w14:textId="77777777" w:rsidR="00E44C0A" w:rsidRPr="0087003F" w:rsidRDefault="00E44C0A" w:rsidP="00E44C0A">
      <w:pPr>
        <w:spacing w:after="120" w:line="276" w:lineRule="auto"/>
        <w:contextualSpacing/>
        <w:rPr>
          <w:sz w:val="24"/>
          <w:szCs w:val="24"/>
        </w:rPr>
      </w:pPr>
    </w:p>
    <w:p w14:paraId="4463A341" w14:textId="77777777" w:rsidR="003844DE" w:rsidRPr="0087003F" w:rsidRDefault="003844DE" w:rsidP="00E44C0A">
      <w:pPr>
        <w:pStyle w:val="ListParagraph"/>
        <w:numPr>
          <w:ilvl w:val="0"/>
          <w:numId w:val="20"/>
        </w:numPr>
        <w:spacing w:after="120" w:line="276" w:lineRule="auto"/>
        <w:rPr>
          <w:sz w:val="24"/>
          <w:szCs w:val="24"/>
        </w:rPr>
      </w:pPr>
      <w:r w:rsidRPr="0087003F">
        <w:rPr>
          <w:sz w:val="24"/>
          <w:szCs w:val="24"/>
        </w:rPr>
        <w:t>Weather and season</w:t>
      </w:r>
    </w:p>
    <w:p w14:paraId="2470D5AC" w14:textId="77777777" w:rsidR="005E1C76" w:rsidRPr="0087003F" w:rsidRDefault="005E1C76" w:rsidP="00E44C0A">
      <w:pPr>
        <w:pStyle w:val="ListParagraph"/>
        <w:spacing w:after="120" w:line="276" w:lineRule="auto"/>
        <w:rPr>
          <w:sz w:val="24"/>
          <w:szCs w:val="24"/>
        </w:rPr>
      </w:pPr>
    </w:p>
    <w:p w14:paraId="34546AEF" w14:textId="77777777" w:rsidR="00E44C0A" w:rsidRPr="0087003F" w:rsidRDefault="00E44C0A" w:rsidP="00E44C0A">
      <w:pPr>
        <w:pStyle w:val="ListParagraph"/>
        <w:spacing w:after="120" w:line="276" w:lineRule="auto"/>
        <w:rPr>
          <w:sz w:val="24"/>
          <w:szCs w:val="24"/>
        </w:rPr>
      </w:pPr>
    </w:p>
    <w:p w14:paraId="3D7AD2F3" w14:textId="43CF9345" w:rsidR="003844DE" w:rsidRPr="0087003F" w:rsidRDefault="003844DE" w:rsidP="00E44C0A">
      <w:pPr>
        <w:spacing w:after="120" w:line="276" w:lineRule="auto"/>
        <w:contextualSpacing/>
        <w:rPr>
          <w:sz w:val="24"/>
          <w:szCs w:val="24"/>
        </w:rPr>
      </w:pPr>
      <w:r w:rsidRPr="0087003F">
        <w:rPr>
          <w:sz w:val="24"/>
          <w:szCs w:val="24"/>
        </w:rPr>
        <w:t xml:space="preserve">For many </w:t>
      </w:r>
      <w:r w:rsidR="005D581B" w:rsidRPr="0087003F">
        <w:rPr>
          <w:sz w:val="24"/>
          <w:szCs w:val="24"/>
        </w:rPr>
        <w:t xml:space="preserve">participants, the </w:t>
      </w:r>
      <w:r w:rsidRPr="0087003F">
        <w:rPr>
          <w:sz w:val="24"/>
          <w:szCs w:val="24"/>
        </w:rPr>
        <w:t xml:space="preserve">weather and season were important factors linked to PA </w:t>
      </w:r>
      <w:r w:rsidR="005D581B" w:rsidRPr="0087003F">
        <w:rPr>
          <w:sz w:val="24"/>
          <w:szCs w:val="24"/>
        </w:rPr>
        <w:t xml:space="preserve">motivation and </w:t>
      </w:r>
      <w:r w:rsidRPr="0087003F">
        <w:rPr>
          <w:sz w:val="24"/>
          <w:szCs w:val="24"/>
        </w:rPr>
        <w:t xml:space="preserve">engagement. </w:t>
      </w:r>
    </w:p>
    <w:p w14:paraId="66C992DE" w14:textId="77777777" w:rsidR="00E44C0A" w:rsidRPr="0087003F" w:rsidRDefault="00E44C0A" w:rsidP="00E44C0A">
      <w:pPr>
        <w:spacing w:after="120" w:line="276" w:lineRule="auto"/>
        <w:contextualSpacing/>
        <w:rPr>
          <w:sz w:val="24"/>
          <w:szCs w:val="24"/>
        </w:rPr>
      </w:pPr>
    </w:p>
    <w:p w14:paraId="17C1F2A4" w14:textId="77777777" w:rsidR="005E1C76" w:rsidRPr="0087003F" w:rsidRDefault="005E1C76" w:rsidP="00E44C0A">
      <w:pPr>
        <w:spacing w:after="120" w:line="276" w:lineRule="auto"/>
        <w:contextualSpacing/>
        <w:rPr>
          <w:sz w:val="24"/>
          <w:szCs w:val="24"/>
        </w:rPr>
      </w:pPr>
    </w:p>
    <w:p w14:paraId="2BFB820E" w14:textId="37DC3D0A" w:rsidR="003844DE" w:rsidRPr="0087003F" w:rsidRDefault="00CB7084" w:rsidP="00E44C0A">
      <w:pPr>
        <w:spacing w:line="276" w:lineRule="auto"/>
        <w:contextualSpacing/>
        <w:rPr>
          <w:b/>
          <w:sz w:val="24"/>
          <w:szCs w:val="24"/>
        </w:rPr>
      </w:pPr>
      <w:r w:rsidRPr="0087003F">
        <w:rPr>
          <w:i/>
          <w:sz w:val="24"/>
          <w:szCs w:val="24"/>
        </w:rPr>
        <w:t>‘</w:t>
      </w:r>
      <w:r w:rsidR="003844DE" w:rsidRPr="0087003F">
        <w:rPr>
          <w:i/>
          <w:sz w:val="24"/>
          <w:szCs w:val="24"/>
        </w:rPr>
        <w:t>It depends on the weather for me… when the weather is fantastic and you wake up and the sun is shining, I can't wait to get out, and then on the days when you wake up and it's so grey, the mood just isn't there.</w:t>
      </w:r>
      <w:r w:rsidRPr="0087003F">
        <w:rPr>
          <w:i/>
          <w:sz w:val="24"/>
          <w:szCs w:val="24"/>
        </w:rPr>
        <w:t>’</w:t>
      </w:r>
      <w:r w:rsidR="003844DE"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xml:space="preserve"> aged 63, Caribbean, nurse group)</w:t>
      </w:r>
    </w:p>
    <w:p w14:paraId="0686382D" w14:textId="77777777" w:rsidR="005E1C76" w:rsidRPr="0087003F" w:rsidRDefault="005E1C76" w:rsidP="00E44C0A">
      <w:pPr>
        <w:spacing w:line="276" w:lineRule="auto"/>
        <w:contextualSpacing/>
        <w:rPr>
          <w:b/>
          <w:sz w:val="24"/>
          <w:szCs w:val="24"/>
        </w:rPr>
      </w:pPr>
    </w:p>
    <w:p w14:paraId="5AFF180A" w14:textId="77777777" w:rsidR="00E44C0A" w:rsidRPr="0087003F" w:rsidRDefault="00E44C0A" w:rsidP="00E44C0A">
      <w:pPr>
        <w:spacing w:line="276" w:lineRule="auto"/>
        <w:contextualSpacing/>
        <w:rPr>
          <w:b/>
          <w:sz w:val="24"/>
          <w:szCs w:val="24"/>
        </w:rPr>
      </w:pPr>
    </w:p>
    <w:p w14:paraId="724A0E60" w14:textId="2DF35A34" w:rsidR="005D581B" w:rsidRPr="0087003F" w:rsidRDefault="00504442" w:rsidP="00E44C0A">
      <w:pPr>
        <w:pStyle w:val="Header"/>
        <w:spacing w:line="276" w:lineRule="auto"/>
        <w:contextualSpacing/>
        <w:rPr>
          <w:rFonts w:asciiTheme="minorHAnsi" w:hAnsiTheme="minorHAnsi"/>
          <w:sz w:val="24"/>
          <w:szCs w:val="24"/>
        </w:rPr>
      </w:pPr>
      <w:r w:rsidRPr="0087003F">
        <w:rPr>
          <w:rFonts w:asciiTheme="minorHAnsi" w:hAnsiTheme="minorHAnsi"/>
          <w:sz w:val="24"/>
          <w:szCs w:val="24"/>
        </w:rPr>
        <w:t>For</w:t>
      </w:r>
      <w:r w:rsidR="005D581B" w:rsidRPr="0087003F">
        <w:rPr>
          <w:rFonts w:asciiTheme="minorHAnsi" w:hAnsiTheme="minorHAnsi"/>
          <w:sz w:val="24"/>
          <w:szCs w:val="24"/>
        </w:rPr>
        <w:t xml:space="preserve"> some, bad weather prevented undertaking PA</w:t>
      </w:r>
      <w:r w:rsidR="005D581B" w:rsidRPr="0087003F">
        <w:rPr>
          <w:rFonts w:asciiTheme="minorHAnsi" w:hAnsiTheme="minorHAnsi"/>
          <w:sz w:val="24"/>
          <w:szCs w:val="24"/>
          <w:lang w:eastAsia="en-GB"/>
        </w:rPr>
        <w:t xml:space="preserve"> whilst for </w:t>
      </w:r>
      <w:r w:rsidR="005D581B" w:rsidRPr="0087003F">
        <w:rPr>
          <w:rFonts w:asciiTheme="minorHAnsi" w:hAnsiTheme="minorHAnsi"/>
          <w:sz w:val="24"/>
          <w:szCs w:val="24"/>
        </w:rPr>
        <w:t>others PA was guided by the season:</w:t>
      </w:r>
    </w:p>
    <w:p w14:paraId="6625CB78" w14:textId="77777777" w:rsidR="005E1C76" w:rsidRPr="0087003F" w:rsidRDefault="005E1C76" w:rsidP="00E44C0A">
      <w:pPr>
        <w:pStyle w:val="Header"/>
        <w:spacing w:line="276" w:lineRule="auto"/>
        <w:contextualSpacing/>
        <w:rPr>
          <w:rFonts w:asciiTheme="minorHAnsi" w:hAnsiTheme="minorHAnsi"/>
          <w:sz w:val="24"/>
          <w:szCs w:val="24"/>
        </w:rPr>
      </w:pPr>
    </w:p>
    <w:p w14:paraId="6913C658" w14:textId="1E1671D0" w:rsidR="005D581B" w:rsidRPr="0087003F" w:rsidRDefault="005D581B" w:rsidP="00E44C0A">
      <w:pPr>
        <w:pStyle w:val="Header"/>
        <w:spacing w:line="276" w:lineRule="auto"/>
        <w:contextualSpacing/>
        <w:rPr>
          <w:rFonts w:asciiTheme="minorHAnsi" w:hAnsiTheme="minorHAnsi"/>
          <w:sz w:val="24"/>
          <w:szCs w:val="24"/>
        </w:rPr>
      </w:pPr>
      <w:r w:rsidRPr="0087003F">
        <w:rPr>
          <w:rFonts w:asciiTheme="minorHAnsi" w:hAnsiTheme="minorHAnsi"/>
          <w:sz w:val="24"/>
          <w:szCs w:val="24"/>
        </w:rPr>
        <w:lastRenderedPageBreak/>
        <w:t xml:space="preserve"> </w:t>
      </w:r>
    </w:p>
    <w:p w14:paraId="20B41764" w14:textId="67FA861E" w:rsidR="00900785" w:rsidRPr="0087003F" w:rsidRDefault="005D581B" w:rsidP="00E44C0A">
      <w:pPr>
        <w:pStyle w:val="Header"/>
        <w:spacing w:line="276" w:lineRule="auto"/>
        <w:contextualSpacing/>
        <w:rPr>
          <w:rFonts w:asciiTheme="minorHAnsi" w:hAnsiTheme="minorHAnsi"/>
          <w:sz w:val="24"/>
          <w:szCs w:val="24"/>
          <w:lang w:eastAsia="en-GB"/>
        </w:rPr>
      </w:pPr>
      <w:r w:rsidRPr="0087003F">
        <w:rPr>
          <w:rFonts w:asciiTheme="minorHAnsi" w:hAnsiTheme="minorHAnsi"/>
          <w:sz w:val="24"/>
          <w:szCs w:val="24"/>
        </w:rPr>
        <w:t>‘</w:t>
      </w:r>
      <w:r w:rsidRPr="0087003F">
        <w:rPr>
          <w:rFonts w:asciiTheme="minorHAnsi" w:hAnsiTheme="minorHAnsi"/>
          <w:i/>
          <w:sz w:val="24"/>
          <w:szCs w:val="24"/>
        </w:rPr>
        <w:t>I toyed with the idea of walking in to XXXXX yesterday and I certainly had the time but the rain came down and it put me off’</w:t>
      </w:r>
      <w:r w:rsidRPr="0087003F">
        <w:rPr>
          <w:rFonts w:asciiTheme="minorHAnsi" w:hAnsiTheme="minorHAnsi"/>
          <w:sz w:val="24"/>
          <w:szCs w:val="24"/>
        </w:rPr>
        <w:t xml:space="preserve"> </w:t>
      </w:r>
      <w:r w:rsidR="002841FA" w:rsidRPr="0087003F">
        <w:rPr>
          <w:rFonts w:asciiTheme="minorHAnsi" w:hAnsiTheme="minorHAnsi"/>
          <w:b/>
          <w:sz w:val="24"/>
          <w:szCs w:val="24"/>
        </w:rPr>
        <w:t>(</w:t>
      </w:r>
      <w:r w:rsidR="00D554CF" w:rsidRPr="0087003F">
        <w:rPr>
          <w:rFonts w:asciiTheme="minorHAnsi" w:hAnsiTheme="minorHAnsi"/>
          <w:b/>
          <w:sz w:val="24"/>
          <w:szCs w:val="24"/>
        </w:rPr>
        <w:t>Male,</w:t>
      </w:r>
      <w:r w:rsidR="002841FA" w:rsidRPr="0087003F">
        <w:rPr>
          <w:rFonts w:asciiTheme="minorHAnsi" w:hAnsiTheme="minorHAnsi"/>
          <w:b/>
          <w:sz w:val="24"/>
          <w:szCs w:val="24"/>
        </w:rPr>
        <w:t xml:space="preserve"> aged 64, white British, postal group)</w:t>
      </w:r>
      <w:r w:rsidR="00C6204D" w:rsidRPr="0087003F">
        <w:rPr>
          <w:rFonts w:asciiTheme="minorHAnsi" w:hAnsiTheme="minorHAnsi"/>
          <w:sz w:val="24"/>
          <w:szCs w:val="24"/>
          <w:lang w:eastAsia="en-GB"/>
        </w:rPr>
        <w:t xml:space="preserve"> </w:t>
      </w:r>
    </w:p>
    <w:p w14:paraId="769CE616" w14:textId="77777777" w:rsidR="00C6204D" w:rsidRPr="0087003F" w:rsidRDefault="00C6204D" w:rsidP="00E44C0A">
      <w:pPr>
        <w:pStyle w:val="Header"/>
        <w:spacing w:line="276" w:lineRule="auto"/>
        <w:contextualSpacing/>
        <w:rPr>
          <w:rFonts w:asciiTheme="minorHAnsi" w:hAnsiTheme="minorHAnsi"/>
          <w:sz w:val="24"/>
          <w:szCs w:val="24"/>
          <w:lang w:eastAsia="en-GB"/>
        </w:rPr>
      </w:pPr>
    </w:p>
    <w:p w14:paraId="4B3484CA" w14:textId="77777777" w:rsidR="00E44C0A" w:rsidRPr="0087003F" w:rsidRDefault="00E44C0A" w:rsidP="00E44C0A">
      <w:pPr>
        <w:pStyle w:val="Header"/>
        <w:spacing w:line="276" w:lineRule="auto"/>
        <w:contextualSpacing/>
        <w:rPr>
          <w:rFonts w:asciiTheme="minorHAnsi" w:hAnsiTheme="minorHAnsi"/>
          <w:sz w:val="24"/>
          <w:szCs w:val="24"/>
          <w:lang w:eastAsia="en-GB"/>
        </w:rPr>
      </w:pPr>
    </w:p>
    <w:p w14:paraId="5A5CB008" w14:textId="77777777" w:rsidR="003844DE" w:rsidRPr="0087003F" w:rsidRDefault="003844DE" w:rsidP="00E44C0A">
      <w:pPr>
        <w:pStyle w:val="ListParagraph"/>
        <w:numPr>
          <w:ilvl w:val="0"/>
          <w:numId w:val="25"/>
        </w:numPr>
        <w:spacing w:line="276" w:lineRule="auto"/>
        <w:rPr>
          <w:sz w:val="24"/>
          <w:szCs w:val="24"/>
        </w:rPr>
      </w:pPr>
      <w:r w:rsidRPr="0087003F">
        <w:rPr>
          <w:sz w:val="24"/>
          <w:szCs w:val="24"/>
        </w:rPr>
        <w:t>Health (physical and mental)</w:t>
      </w:r>
    </w:p>
    <w:p w14:paraId="32B23B36" w14:textId="77777777" w:rsidR="00E44C0A" w:rsidRPr="0087003F" w:rsidRDefault="00E44C0A" w:rsidP="00E44C0A">
      <w:pPr>
        <w:pStyle w:val="ListParagraph"/>
        <w:spacing w:line="276" w:lineRule="auto"/>
        <w:rPr>
          <w:sz w:val="24"/>
          <w:szCs w:val="24"/>
        </w:rPr>
      </w:pPr>
    </w:p>
    <w:p w14:paraId="52FBB27A" w14:textId="77777777" w:rsidR="005E1C76" w:rsidRPr="0087003F" w:rsidRDefault="005E1C76" w:rsidP="00E44C0A">
      <w:pPr>
        <w:pStyle w:val="ListParagraph"/>
        <w:spacing w:line="276" w:lineRule="auto"/>
        <w:rPr>
          <w:sz w:val="24"/>
          <w:szCs w:val="24"/>
        </w:rPr>
      </w:pPr>
    </w:p>
    <w:p w14:paraId="30DA018B" w14:textId="430E3103" w:rsidR="003844DE" w:rsidRPr="0087003F" w:rsidRDefault="003844DE" w:rsidP="00E44C0A">
      <w:pPr>
        <w:spacing w:after="120" w:line="276" w:lineRule="auto"/>
        <w:contextualSpacing/>
        <w:rPr>
          <w:sz w:val="24"/>
          <w:szCs w:val="24"/>
        </w:rPr>
      </w:pPr>
      <w:r w:rsidRPr="0087003F">
        <w:rPr>
          <w:sz w:val="24"/>
          <w:szCs w:val="24"/>
        </w:rPr>
        <w:t>Health</w:t>
      </w:r>
      <w:r w:rsidRPr="0087003F">
        <w:rPr>
          <w:b/>
          <w:sz w:val="24"/>
          <w:szCs w:val="24"/>
        </w:rPr>
        <w:t xml:space="preserve"> </w:t>
      </w:r>
      <w:r w:rsidRPr="0087003F">
        <w:rPr>
          <w:sz w:val="24"/>
          <w:szCs w:val="24"/>
        </w:rPr>
        <w:t>was mentioned by many as a reason for continued engagement in PA. Participants cited the following physical health motivators</w:t>
      </w:r>
      <w:r w:rsidR="004B1DDB" w:rsidRPr="0087003F">
        <w:rPr>
          <w:sz w:val="24"/>
          <w:szCs w:val="24"/>
        </w:rPr>
        <w:t>:</w:t>
      </w:r>
      <w:r w:rsidRPr="0087003F">
        <w:rPr>
          <w:sz w:val="24"/>
          <w:szCs w:val="24"/>
        </w:rPr>
        <w:t xml:space="preserve"> keeping fit</w:t>
      </w:r>
      <w:r w:rsidR="00504442" w:rsidRPr="0087003F">
        <w:rPr>
          <w:sz w:val="24"/>
          <w:szCs w:val="24"/>
        </w:rPr>
        <w:t>;</w:t>
      </w:r>
      <w:r w:rsidRPr="0087003F">
        <w:rPr>
          <w:sz w:val="24"/>
          <w:szCs w:val="24"/>
        </w:rPr>
        <w:t xml:space="preserve"> preventing long-term health conditions</w:t>
      </w:r>
      <w:r w:rsidR="00504442" w:rsidRPr="0087003F">
        <w:rPr>
          <w:sz w:val="24"/>
          <w:szCs w:val="24"/>
        </w:rPr>
        <w:t xml:space="preserve">; </w:t>
      </w:r>
      <w:r w:rsidRPr="0087003F">
        <w:rPr>
          <w:sz w:val="24"/>
          <w:szCs w:val="24"/>
        </w:rPr>
        <w:t>managing existing health conditions</w:t>
      </w:r>
      <w:r w:rsidR="00504442" w:rsidRPr="0087003F">
        <w:rPr>
          <w:sz w:val="24"/>
          <w:szCs w:val="24"/>
        </w:rPr>
        <w:t xml:space="preserve">; </w:t>
      </w:r>
      <w:r w:rsidRPr="0087003F">
        <w:rPr>
          <w:sz w:val="24"/>
          <w:szCs w:val="24"/>
        </w:rPr>
        <w:t>keeping in shape</w:t>
      </w:r>
      <w:r w:rsidR="00504442" w:rsidRPr="0087003F">
        <w:rPr>
          <w:sz w:val="24"/>
          <w:szCs w:val="24"/>
        </w:rPr>
        <w:t xml:space="preserve">; </w:t>
      </w:r>
      <w:r w:rsidRPr="0087003F">
        <w:rPr>
          <w:sz w:val="24"/>
          <w:szCs w:val="24"/>
        </w:rPr>
        <w:t>losing weight</w:t>
      </w:r>
      <w:r w:rsidR="00504442" w:rsidRPr="0087003F">
        <w:rPr>
          <w:sz w:val="24"/>
          <w:szCs w:val="24"/>
        </w:rPr>
        <w:t>;</w:t>
      </w:r>
      <w:r w:rsidRPr="0087003F">
        <w:rPr>
          <w:sz w:val="24"/>
          <w:szCs w:val="24"/>
        </w:rPr>
        <w:t xml:space="preserve"> </w:t>
      </w:r>
      <w:r w:rsidR="00504442" w:rsidRPr="0087003F">
        <w:rPr>
          <w:sz w:val="24"/>
          <w:szCs w:val="24"/>
        </w:rPr>
        <w:t xml:space="preserve">and </w:t>
      </w:r>
      <w:r w:rsidRPr="0087003F">
        <w:rPr>
          <w:sz w:val="24"/>
          <w:szCs w:val="24"/>
        </w:rPr>
        <w:t>helping with an injury. Whilst some participants spoke about general health-related benefits of PA others spoke about specific ailments</w:t>
      </w:r>
      <w:r w:rsidR="00504442" w:rsidRPr="0087003F">
        <w:rPr>
          <w:sz w:val="24"/>
          <w:szCs w:val="24"/>
        </w:rPr>
        <w:t xml:space="preserve">:  </w:t>
      </w:r>
    </w:p>
    <w:p w14:paraId="1CFAE424" w14:textId="77777777" w:rsidR="005E1C76" w:rsidRPr="0087003F" w:rsidRDefault="005E1C76" w:rsidP="00E44C0A">
      <w:pPr>
        <w:spacing w:after="120" w:line="276" w:lineRule="auto"/>
        <w:contextualSpacing/>
        <w:rPr>
          <w:sz w:val="24"/>
          <w:szCs w:val="24"/>
        </w:rPr>
      </w:pPr>
    </w:p>
    <w:p w14:paraId="3A87EF44" w14:textId="77777777" w:rsidR="00E44C0A" w:rsidRPr="0087003F" w:rsidRDefault="00E44C0A" w:rsidP="00E44C0A">
      <w:pPr>
        <w:spacing w:after="120" w:line="276" w:lineRule="auto"/>
        <w:contextualSpacing/>
        <w:rPr>
          <w:sz w:val="24"/>
          <w:szCs w:val="24"/>
        </w:rPr>
      </w:pPr>
    </w:p>
    <w:p w14:paraId="3679F4C8" w14:textId="4D5B9B7D" w:rsidR="003844DE" w:rsidRPr="0087003F" w:rsidRDefault="00CB7084" w:rsidP="00E44C0A">
      <w:pPr>
        <w:spacing w:line="276" w:lineRule="auto"/>
        <w:contextualSpacing/>
        <w:rPr>
          <w:b/>
          <w:bCs/>
          <w:sz w:val="24"/>
          <w:szCs w:val="24"/>
        </w:rPr>
      </w:pPr>
      <w:r w:rsidRPr="0087003F">
        <w:rPr>
          <w:bCs/>
          <w:i/>
          <w:sz w:val="24"/>
          <w:szCs w:val="24"/>
        </w:rPr>
        <w:t>‘</w:t>
      </w:r>
      <w:r w:rsidR="003844DE" w:rsidRPr="0087003F">
        <w:rPr>
          <w:bCs/>
          <w:i/>
          <w:sz w:val="24"/>
          <w:szCs w:val="24"/>
        </w:rPr>
        <w:t>The more active I am, the better the arthritis is, so I know if I've sat down for even more than half an hour, when I get up, I'm stiff, so I know to keep myself lubricated.  I need to be walking as much as possible and that's why I swim as well, so that's my main motivation really, is to just keep the joints as lubricated as possible.</w:t>
      </w:r>
      <w:r w:rsidRPr="0087003F">
        <w:rPr>
          <w:bCs/>
          <w:i/>
          <w:sz w:val="24"/>
          <w:szCs w:val="24"/>
        </w:rPr>
        <w:t>’</w:t>
      </w:r>
      <w:r w:rsidR="003844DE" w:rsidRPr="0087003F">
        <w:rPr>
          <w:bCs/>
          <w:sz w:val="24"/>
          <w:szCs w:val="24"/>
        </w:rPr>
        <w:t xml:space="preserve"> </w:t>
      </w:r>
      <w:r w:rsidR="002841FA" w:rsidRPr="0087003F">
        <w:rPr>
          <w:b/>
          <w:bCs/>
          <w:sz w:val="24"/>
          <w:szCs w:val="24"/>
        </w:rPr>
        <w:t>(</w:t>
      </w:r>
      <w:r w:rsidR="00D554CF" w:rsidRPr="0087003F">
        <w:rPr>
          <w:b/>
          <w:bCs/>
          <w:sz w:val="24"/>
          <w:szCs w:val="24"/>
        </w:rPr>
        <w:t>Female,</w:t>
      </w:r>
      <w:r w:rsidR="002841FA" w:rsidRPr="0087003F">
        <w:rPr>
          <w:b/>
          <w:bCs/>
          <w:sz w:val="24"/>
          <w:szCs w:val="24"/>
        </w:rPr>
        <w:t xml:space="preserve"> aged 61, white Irish, postal group)</w:t>
      </w:r>
    </w:p>
    <w:p w14:paraId="06D979B4" w14:textId="77777777" w:rsidR="00E44C0A" w:rsidRPr="0087003F" w:rsidRDefault="00E44C0A" w:rsidP="00E44C0A">
      <w:pPr>
        <w:spacing w:line="276" w:lineRule="auto"/>
        <w:contextualSpacing/>
        <w:rPr>
          <w:b/>
          <w:bCs/>
          <w:sz w:val="24"/>
          <w:szCs w:val="24"/>
        </w:rPr>
      </w:pPr>
    </w:p>
    <w:p w14:paraId="600EE92E" w14:textId="77777777" w:rsidR="005E1C76" w:rsidRPr="0087003F" w:rsidRDefault="005E1C76" w:rsidP="00E44C0A">
      <w:pPr>
        <w:spacing w:line="276" w:lineRule="auto"/>
        <w:contextualSpacing/>
        <w:rPr>
          <w:b/>
          <w:bCs/>
          <w:sz w:val="24"/>
          <w:szCs w:val="24"/>
        </w:rPr>
      </w:pPr>
    </w:p>
    <w:p w14:paraId="3E92573F" w14:textId="496D087B" w:rsidR="003844DE" w:rsidRPr="0087003F" w:rsidRDefault="003844DE" w:rsidP="00E44C0A">
      <w:pPr>
        <w:spacing w:after="120" w:line="276" w:lineRule="auto"/>
        <w:contextualSpacing/>
        <w:rPr>
          <w:sz w:val="24"/>
          <w:szCs w:val="24"/>
        </w:rPr>
      </w:pPr>
      <w:r w:rsidRPr="0087003F">
        <w:rPr>
          <w:bCs/>
          <w:sz w:val="24"/>
          <w:szCs w:val="24"/>
        </w:rPr>
        <w:t>Participants also spoke about the mental health benefits of PA and how PA makes them</w:t>
      </w:r>
      <w:r w:rsidR="00E80028" w:rsidRPr="0087003F">
        <w:rPr>
          <w:bCs/>
          <w:sz w:val="24"/>
          <w:szCs w:val="24"/>
        </w:rPr>
        <w:t xml:space="preserve"> </w:t>
      </w:r>
      <w:r w:rsidRPr="0087003F">
        <w:rPr>
          <w:bCs/>
          <w:i/>
          <w:sz w:val="24"/>
          <w:szCs w:val="24"/>
        </w:rPr>
        <w:t>feel better</w:t>
      </w:r>
      <w:r w:rsidR="00E80028" w:rsidRPr="0087003F">
        <w:rPr>
          <w:bCs/>
          <w:i/>
          <w:sz w:val="24"/>
          <w:szCs w:val="24"/>
        </w:rPr>
        <w:t>,</w:t>
      </w:r>
      <w:r w:rsidRPr="0087003F">
        <w:rPr>
          <w:bCs/>
          <w:sz w:val="24"/>
          <w:szCs w:val="24"/>
        </w:rPr>
        <w:t xml:space="preserve"> </w:t>
      </w:r>
      <w:r w:rsidRPr="0087003F">
        <w:rPr>
          <w:sz w:val="24"/>
          <w:szCs w:val="24"/>
        </w:rPr>
        <w:t>more alert and have a more positive outlook on life.</w:t>
      </w:r>
    </w:p>
    <w:p w14:paraId="37147B14" w14:textId="77777777" w:rsidR="005E1C76" w:rsidRPr="0087003F" w:rsidRDefault="005E1C76" w:rsidP="00E44C0A">
      <w:pPr>
        <w:spacing w:after="120" w:line="276" w:lineRule="auto"/>
        <w:contextualSpacing/>
        <w:rPr>
          <w:sz w:val="24"/>
          <w:szCs w:val="24"/>
        </w:rPr>
      </w:pPr>
    </w:p>
    <w:p w14:paraId="7D9C8620" w14:textId="77777777" w:rsidR="00E44C0A" w:rsidRPr="0087003F" w:rsidRDefault="00E44C0A" w:rsidP="00E44C0A">
      <w:pPr>
        <w:spacing w:after="120" w:line="276" w:lineRule="auto"/>
        <w:contextualSpacing/>
        <w:rPr>
          <w:sz w:val="24"/>
          <w:szCs w:val="24"/>
        </w:rPr>
      </w:pPr>
    </w:p>
    <w:p w14:paraId="0F29EFD8" w14:textId="7983EE1A" w:rsidR="003844DE" w:rsidRPr="0087003F" w:rsidRDefault="00CB7084" w:rsidP="00E44C0A">
      <w:pPr>
        <w:spacing w:line="276" w:lineRule="auto"/>
        <w:contextualSpacing/>
        <w:rPr>
          <w:b/>
          <w:sz w:val="24"/>
          <w:szCs w:val="24"/>
        </w:rPr>
      </w:pPr>
      <w:r w:rsidRPr="0087003F">
        <w:rPr>
          <w:i/>
          <w:sz w:val="24"/>
          <w:szCs w:val="24"/>
        </w:rPr>
        <w:t>‘</w:t>
      </w:r>
      <w:r w:rsidR="003844DE" w:rsidRPr="0087003F">
        <w:rPr>
          <w:i/>
          <w:sz w:val="24"/>
          <w:szCs w:val="24"/>
        </w:rPr>
        <w:t xml:space="preserve">Physical activity, it's important, not only for things like weight control, but also for things like reducing the aging process, but also keeping your mind physically active and </w:t>
      </w:r>
      <w:r w:rsidR="00A24860" w:rsidRPr="0087003F">
        <w:rPr>
          <w:i/>
          <w:sz w:val="24"/>
          <w:szCs w:val="24"/>
        </w:rPr>
        <w:t>…</w:t>
      </w:r>
      <w:r w:rsidR="003844DE" w:rsidRPr="0087003F">
        <w:rPr>
          <w:i/>
          <w:sz w:val="24"/>
          <w:szCs w:val="24"/>
        </w:rPr>
        <w:t xml:space="preserve"> having a better positive view of life, so having a physical exercise routine doesn't just improve your physical </w:t>
      </w:r>
      <w:r w:rsidR="001A7E79" w:rsidRPr="0087003F">
        <w:rPr>
          <w:i/>
          <w:sz w:val="24"/>
          <w:szCs w:val="24"/>
        </w:rPr>
        <w:t>well-being</w:t>
      </w:r>
      <w:r w:rsidR="003844DE" w:rsidRPr="0087003F">
        <w:rPr>
          <w:i/>
          <w:sz w:val="24"/>
          <w:szCs w:val="24"/>
        </w:rPr>
        <w:t xml:space="preserve">, but it does improve your mental </w:t>
      </w:r>
      <w:r w:rsidR="001A7E79" w:rsidRPr="0087003F">
        <w:rPr>
          <w:i/>
          <w:sz w:val="24"/>
          <w:szCs w:val="24"/>
        </w:rPr>
        <w:t>well-being</w:t>
      </w:r>
      <w:r w:rsidR="003844DE" w:rsidRPr="0087003F">
        <w:rPr>
          <w:i/>
          <w:sz w:val="24"/>
          <w:szCs w:val="24"/>
        </w:rPr>
        <w:t xml:space="preserve"> </w:t>
      </w:r>
      <w:r w:rsidR="00A24860" w:rsidRPr="0087003F">
        <w:rPr>
          <w:i/>
          <w:sz w:val="24"/>
          <w:szCs w:val="24"/>
        </w:rPr>
        <w:t>…</w:t>
      </w:r>
      <w:r w:rsidR="003844DE" w:rsidRPr="0087003F">
        <w:rPr>
          <w:i/>
          <w:sz w:val="24"/>
          <w:szCs w:val="24"/>
        </w:rPr>
        <w:t>.  I certainly do feel more mentally alert and I feel happier after having done some exercise, so I think that's the take-away for me from the PACE-UP trial is the acknowledgement or the understanding that keeping up some sort of physical routine is good obviously physically, but also good mentally</w:t>
      </w:r>
      <w:r w:rsidRPr="0087003F">
        <w:rPr>
          <w:i/>
          <w:sz w:val="24"/>
          <w:szCs w:val="24"/>
        </w:rPr>
        <w:t>’</w:t>
      </w:r>
      <w:r w:rsidR="003844DE" w:rsidRPr="0087003F">
        <w:rPr>
          <w:i/>
          <w:sz w:val="24"/>
          <w:szCs w:val="24"/>
        </w:rPr>
        <w:t>.</w:t>
      </w:r>
      <w:r w:rsidR="003844DE" w:rsidRPr="0087003F">
        <w:rPr>
          <w:b/>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56, white British, postal group)</w:t>
      </w:r>
    </w:p>
    <w:p w14:paraId="27C2814A" w14:textId="77777777" w:rsidR="005E1C76" w:rsidRPr="0087003F" w:rsidRDefault="005E1C76" w:rsidP="00E44C0A">
      <w:pPr>
        <w:spacing w:line="276" w:lineRule="auto"/>
        <w:contextualSpacing/>
        <w:rPr>
          <w:b/>
          <w:sz w:val="24"/>
          <w:szCs w:val="24"/>
        </w:rPr>
      </w:pPr>
    </w:p>
    <w:p w14:paraId="45065C1C" w14:textId="77777777" w:rsidR="00E44C0A" w:rsidRPr="0087003F" w:rsidRDefault="00E44C0A" w:rsidP="00E44C0A">
      <w:pPr>
        <w:spacing w:line="276" w:lineRule="auto"/>
        <w:contextualSpacing/>
        <w:rPr>
          <w:b/>
          <w:sz w:val="24"/>
          <w:szCs w:val="24"/>
        </w:rPr>
      </w:pPr>
    </w:p>
    <w:p w14:paraId="030133EE" w14:textId="1D5E81ED" w:rsidR="005D581B" w:rsidRPr="0087003F" w:rsidRDefault="005D581B" w:rsidP="00E44C0A">
      <w:pPr>
        <w:spacing w:line="276" w:lineRule="auto"/>
        <w:contextualSpacing/>
        <w:rPr>
          <w:sz w:val="24"/>
          <w:szCs w:val="24"/>
        </w:rPr>
      </w:pPr>
      <w:r w:rsidRPr="0087003F">
        <w:rPr>
          <w:sz w:val="24"/>
          <w:szCs w:val="24"/>
        </w:rPr>
        <w:t xml:space="preserve">Having physical limitations was </w:t>
      </w:r>
      <w:r w:rsidR="00207C90" w:rsidRPr="0087003F">
        <w:rPr>
          <w:sz w:val="24"/>
          <w:szCs w:val="24"/>
        </w:rPr>
        <w:t>also</w:t>
      </w:r>
      <w:r w:rsidRPr="0087003F">
        <w:rPr>
          <w:sz w:val="24"/>
          <w:szCs w:val="24"/>
        </w:rPr>
        <w:t xml:space="preserve"> cited as a barrier to PA. For some this was linked to specific health conditions such as arthritis, whilst for others it was the general aches and pains related to ageing</w:t>
      </w:r>
      <w:r w:rsidR="00671BF4" w:rsidRPr="0087003F">
        <w:rPr>
          <w:sz w:val="24"/>
          <w:szCs w:val="24"/>
        </w:rPr>
        <w:t xml:space="preserve"> </w:t>
      </w:r>
      <w:r w:rsidRPr="0087003F">
        <w:rPr>
          <w:sz w:val="24"/>
          <w:szCs w:val="24"/>
        </w:rPr>
        <w:t>that limited PA</w:t>
      </w:r>
      <w:r w:rsidR="00504442" w:rsidRPr="0087003F">
        <w:rPr>
          <w:sz w:val="24"/>
          <w:szCs w:val="24"/>
        </w:rPr>
        <w:t>:</w:t>
      </w:r>
    </w:p>
    <w:p w14:paraId="6BE6B13F" w14:textId="77777777" w:rsidR="005E1C76" w:rsidRPr="0087003F" w:rsidRDefault="005E1C76" w:rsidP="00E44C0A">
      <w:pPr>
        <w:spacing w:line="276" w:lineRule="auto"/>
        <w:contextualSpacing/>
        <w:rPr>
          <w:sz w:val="24"/>
          <w:szCs w:val="24"/>
        </w:rPr>
      </w:pPr>
    </w:p>
    <w:p w14:paraId="2D6459BA" w14:textId="483EF1BE" w:rsidR="005D581B" w:rsidRPr="0087003F" w:rsidRDefault="005D581B" w:rsidP="00E44C0A">
      <w:pPr>
        <w:spacing w:line="276" w:lineRule="auto"/>
        <w:contextualSpacing/>
        <w:rPr>
          <w:b/>
          <w:sz w:val="24"/>
          <w:szCs w:val="24"/>
        </w:rPr>
      </w:pPr>
      <w:r w:rsidRPr="0087003F">
        <w:rPr>
          <w:sz w:val="24"/>
          <w:szCs w:val="24"/>
        </w:rPr>
        <w:lastRenderedPageBreak/>
        <w:t>‘</w:t>
      </w:r>
      <w:r w:rsidRPr="0087003F">
        <w:rPr>
          <w:i/>
          <w:sz w:val="24"/>
          <w:szCs w:val="24"/>
        </w:rPr>
        <w:t>I've got an ongoing problem where I get pain, so there's no way I'm going to be going out walking if I don't have to.’</w:t>
      </w:r>
      <w:r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61, white British, postal group)</w:t>
      </w:r>
    </w:p>
    <w:p w14:paraId="2BAE62C7" w14:textId="77777777" w:rsidR="003D50DC" w:rsidRPr="0087003F" w:rsidRDefault="003D50DC" w:rsidP="00E44C0A">
      <w:pPr>
        <w:spacing w:after="0" w:line="276" w:lineRule="auto"/>
        <w:contextualSpacing/>
        <w:rPr>
          <w:sz w:val="24"/>
          <w:szCs w:val="24"/>
        </w:rPr>
      </w:pPr>
    </w:p>
    <w:p w14:paraId="65E394BE" w14:textId="77777777" w:rsidR="00E44C0A" w:rsidRPr="0087003F" w:rsidRDefault="00E44C0A" w:rsidP="00E44C0A">
      <w:pPr>
        <w:spacing w:after="0" w:line="276" w:lineRule="auto"/>
        <w:contextualSpacing/>
        <w:rPr>
          <w:sz w:val="24"/>
          <w:szCs w:val="24"/>
        </w:rPr>
      </w:pPr>
    </w:p>
    <w:p w14:paraId="3492D2AA" w14:textId="19F0ECCD" w:rsidR="003D50DC" w:rsidRPr="0087003F" w:rsidRDefault="003D50DC" w:rsidP="00E44C0A">
      <w:pPr>
        <w:spacing w:after="0" w:line="276" w:lineRule="auto"/>
        <w:contextualSpacing/>
        <w:rPr>
          <w:sz w:val="24"/>
          <w:szCs w:val="24"/>
        </w:rPr>
      </w:pPr>
      <w:r w:rsidRPr="0087003F">
        <w:rPr>
          <w:sz w:val="24"/>
          <w:szCs w:val="24"/>
        </w:rPr>
        <w:t xml:space="preserve">Concerns about possible adverse health events </w:t>
      </w:r>
      <w:r w:rsidR="00C5409B" w:rsidRPr="0087003F">
        <w:rPr>
          <w:sz w:val="24"/>
          <w:szCs w:val="24"/>
        </w:rPr>
        <w:t>as a consequence of</w:t>
      </w:r>
      <w:r w:rsidRPr="0087003F">
        <w:rPr>
          <w:sz w:val="24"/>
          <w:szCs w:val="24"/>
        </w:rPr>
        <w:t xml:space="preserve"> increasing </w:t>
      </w:r>
      <w:r w:rsidR="00C5409B" w:rsidRPr="0087003F">
        <w:rPr>
          <w:sz w:val="24"/>
          <w:szCs w:val="24"/>
        </w:rPr>
        <w:t>PA</w:t>
      </w:r>
      <w:r w:rsidRPr="0087003F">
        <w:rPr>
          <w:sz w:val="24"/>
          <w:szCs w:val="24"/>
        </w:rPr>
        <w:t xml:space="preserve"> was also seen as a barrier to </w:t>
      </w:r>
      <w:r w:rsidR="003D4CDB" w:rsidRPr="0087003F">
        <w:rPr>
          <w:sz w:val="24"/>
          <w:szCs w:val="24"/>
        </w:rPr>
        <w:t>engagement</w:t>
      </w:r>
      <w:r w:rsidRPr="0087003F">
        <w:rPr>
          <w:sz w:val="24"/>
          <w:szCs w:val="24"/>
        </w:rPr>
        <w:t xml:space="preserve">. One participant was unsure of the safest way to increase their activity levels as they got older and felt there needed to be better advice and guidance:   </w:t>
      </w:r>
    </w:p>
    <w:p w14:paraId="7FA89859" w14:textId="77777777" w:rsidR="003D50DC" w:rsidRPr="0087003F" w:rsidRDefault="003D50DC" w:rsidP="00E44C0A">
      <w:pPr>
        <w:pStyle w:val="Header"/>
        <w:spacing w:line="276" w:lineRule="auto"/>
        <w:contextualSpacing/>
        <w:rPr>
          <w:rFonts w:asciiTheme="minorHAnsi" w:hAnsiTheme="minorHAnsi"/>
          <w:sz w:val="24"/>
          <w:szCs w:val="24"/>
        </w:rPr>
      </w:pPr>
    </w:p>
    <w:p w14:paraId="01E99150" w14:textId="77777777" w:rsidR="003D50DC" w:rsidRPr="0087003F" w:rsidRDefault="003D50DC" w:rsidP="00E44C0A">
      <w:pPr>
        <w:pStyle w:val="Header"/>
        <w:spacing w:line="276" w:lineRule="auto"/>
        <w:contextualSpacing/>
        <w:rPr>
          <w:rFonts w:asciiTheme="minorHAnsi" w:hAnsiTheme="minorHAnsi"/>
          <w:sz w:val="24"/>
          <w:szCs w:val="24"/>
        </w:rPr>
      </w:pPr>
    </w:p>
    <w:p w14:paraId="78784AA7" w14:textId="77777777" w:rsidR="003D50DC" w:rsidRPr="0087003F" w:rsidRDefault="003D50DC" w:rsidP="00E44C0A">
      <w:pPr>
        <w:spacing w:after="0" w:line="276" w:lineRule="auto"/>
        <w:contextualSpacing/>
        <w:rPr>
          <w:sz w:val="24"/>
          <w:szCs w:val="24"/>
        </w:rPr>
      </w:pPr>
      <w:r w:rsidRPr="0087003F">
        <w:rPr>
          <w:i/>
          <w:sz w:val="24"/>
          <w:szCs w:val="24"/>
        </w:rPr>
        <w:t>‘…I'm just a little bit afraid of becoming more active, simply because you feel that, well, I'm doing quite well with what I'm doing, so what's the point of sort of having a risk of a heart attack or something like that, suddenly break in to a stride and start running, so maybe a bit of guidance on what's going to happen to you if you do step up your exercise plan.’</w:t>
      </w:r>
      <w:r w:rsidRPr="0087003F">
        <w:rPr>
          <w:sz w:val="24"/>
          <w:szCs w:val="24"/>
        </w:rPr>
        <w:t xml:space="preserve"> </w:t>
      </w:r>
    </w:p>
    <w:p w14:paraId="39D4E966" w14:textId="77777777" w:rsidR="003D50DC" w:rsidRPr="0087003F" w:rsidRDefault="003D50DC" w:rsidP="00E44C0A">
      <w:pPr>
        <w:spacing w:after="0" w:line="276" w:lineRule="auto"/>
        <w:contextualSpacing/>
        <w:rPr>
          <w:b/>
          <w:sz w:val="24"/>
          <w:szCs w:val="24"/>
        </w:rPr>
      </w:pPr>
      <w:r w:rsidRPr="0087003F">
        <w:rPr>
          <w:b/>
          <w:sz w:val="24"/>
          <w:szCs w:val="24"/>
        </w:rPr>
        <w:t>(Male, aged 67, white British, postal group)</w:t>
      </w:r>
    </w:p>
    <w:p w14:paraId="0C2AB507" w14:textId="77777777" w:rsidR="005E1C76" w:rsidRPr="0087003F" w:rsidRDefault="005E1C76" w:rsidP="00E44C0A">
      <w:pPr>
        <w:spacing w:line="276" w:lineRule="auto"/>
        <w:contextualSpacing/>
        <w:rPr>
          <w:b/>
          <w:sz w:val="24"/>
          <w:szCs w:val="24"/>
        </w:rPr>
      </w:pPr>
    </w:p>
    <w:p w14:paraId="505C4122" w14:textId="77777777" w:rsidR="00CE0BB8" w:rsidRPr="0087003F" w:rsidRDefault="00CE0BB8" w:rsidP="00E44C0A">
      <w:pPr>
        <w:spacing w:line="276" w:lineRule="auto"/>
        <w:contextualSpacing/>
        <w:rPr>
          <w:b/>
          <w:sz w:val="24"/>
          <w:szCs w:val="24"/>
        </w:rPr>
      </w:pPr>
    </w:p>
    <w:p w14:paraId="5D6F79D3" w14:textId="4D0B36BE" w:rsidR="005E1C76" w:rsidRPr="0087003F" w:rsidRDefault="00D21599" w:rsidP="00E44C0A">
      <w:pPr>
        <w:pStyle w:val="ListParagraph"/>
        <w:numPr>
          <w:ilvl w:val="0"/>
          <w:numId w:val="26"/>
        </w:numPr>
        <w:spacing w:line="276" w:lineRule="auto"/>
        <w:rPr>
          <w:sz w:val="24"/>
          <w:szCs w:val="24"/>
        </w:rPr>
      </w:pPr>
      <w:r w:rsidRPr="0087003F">
        <w:rPr>
          <w:sz w:val="24"/>
          <w:szCs w:val="24"/>
        </w:rPr>
        <w:t>Self-motivation</w:t>
      </w:r>
    </w:p>
    <w:p w14:paraId="0FEEEEA0" w14:textId="77777777" w:rsidR="00E44C0A" w:rsidRPr="0087003F" w:rsidRDefault="00E44C0A" w:rsidP="00E44C0A">
      <w:pPr>
        <w:pStyle w:val="ListParagraph"/>
        <w:spacing w:line="276" w:lineRule="auto"/>
        <w:rPr>
          <w:sz w:val="24"/>
          <w:szCs w:val="24"/>
        </w:rPr>
      </w:pPr>
    </w:p>
    <w:p w14:paraId="7F1F2512" w14:textId="77777777" w:rsidR="00E44C0A" w:rsidRPr="0087003F" w:rsidRDefault="00E44C0A" w:rsidP="00E44C0A">
      <w:pPr>
        <w:pStyle w:val="ListParagraph"/>
        <w:spacing w:line="276" w:lineRule="auto"/>
        <w:rPr>
          <w:sz w:val="24"/>
          <w:szCs w:val="24"/>
        </w:rPr>
      </w:pPr>
    </w:p>
    <w:p w14:paraId="4AC23511" w14:textId="0A9FE94A" w:rsidR="00E80028" w:rsidRPr="0087003F" w:rsidRDefault="0080638C" w:rsidP="00E44C0A">
      <w:pPr>
        <w:spacing w:after="120" w:line="276" w:lineRule="auto"/>
        <w:contextualSpacing/>
        <w:rPr>
          <w:sz w:val="24"/>
          <w:szCs w:val="24"/>
        </w:rPr>
      </w:pPr>
      <w:r w:rsidRPr="0087003F">
        <w:rPr>
          <w:sz w:val="24"/>
          <w:szCs w:val="24"/>
        </w:rPr>
        <w:t>Many participants cited self-motivation as a</w:t>
      </w:r>
      <w:r w:rsidR="00196FE6" w:rsidRPr="0087003F">
        <w:rPr>
          <w:sz w:val="24"/>
          <w:szCs w:val="24"/>
        </w:rPr>
        <w:t>n important</w:t>
      </w:r>
      <w:r w:rsidRPr="0087003F">
        <w:rPr>
          <w:sz w:val="24"/>
          <w:szCs w:val="24"/>
        </w:rPr>
        <w:t xml:space="preserve"> reason for engaging in PA</w:t>
      </w:r>
      <w:r w:rsidR="00E80028" w:rsidRPr="0087003F">
        <w:rPr>
          <w:sz w:val="24"/>
          <w:szCs w:val="24"/>
        </w:rPr>
        <w:t xml:space="preserve"> and a few explained that it was the PACE-UP trial that had provided them with self-motivation.</w:t>
      </w:r>
    </w:p>
    <w:p w14:paraId="05F4D54D" w14:textId="77777777" w:rsidR="005E1C76" w:rsidRPr="0087003F" w:rsidRDefault="005E1C76" w:rsidP="00E44C0A">
      <w:pPr>
        <w:spacing w:after="120" w:line="276" w:lineRule="auto"/>
        <w:contextualSpacing/>
        <w:rPr>
          <w:sz w:val="24"/>
          <w:szCs w:val="24"/>
        </w:rPr>
      </w:pPr>
    </w:p>
    <w:p w14:paraId="6CAE7D07" w14:textId="77777777" w:rsidR="00E44C0A" w:rsidRPr="0087003F" w:rsidRDefault="00E44C0A" w:rsidP="00E44C0A">
      <w:pPr>
        <w:spacing w:after="120" w:line="276" w:lineRule="auto"/>
        <w:contextualSpacing/>
        <w:rPr>
          <w:sz w:val="24"/>
          <w:szCs w:val="24"/>
        </w:rPr>
      </w:pPr>
    </w:p>
    <w:p w14:paraId="18A17AE8" w14:textId="7E645BC1" w:rsidR="005E1C76" w:rsidRPr="0087003F" w:rsidRDefault="00DE1E23" w:rsidP="00E44C0A">
      <w:pPr>
        <w:spacing w:after="120" w:line="276" w:lineRule="auto"/>
        <w:contextualSpacing/>
        <w:rPr>
          <w:b/>
          <w:sz w:val="24"/>
          <w:szCs w:val="24"/>
        </w:rPr>
      </w:pPr>
      <w:r w:rsidRPr="0087003F" w:rsidDel="00DE1E23">
        <w:rPr>
          <w:i/>
          <w:sz w:val="24"/>
          <w:szCs w:val="24"/>
        </w:rPr>
        <w:t xml:space="preserve"> </w:t>
      </w:r>
      <w:r w:rsidRPr="0087003F">
        <w:rPr>
          <w:i/>
          <w:sz w:val="24"/>
          <w:szCs w:val="24"/>
        </w:rPr>
        <w:t>‘You started something and then I continued by myself’</w:t>
      </w:r>
      <w:r w:rsidRPr="0087003F">
        <w:rPr>
          <w:sz w:val="24"/>
          <w:szCs w:val="24"/>
        </w:rPr>
        <w:t xml:space="preserve"> </w:t>
      </w:r>
      <w:r w:rsidRPr="0087003F">
        <w:rPr>
          <w:b/>
          <w:sz w:val="24"/>
          <w:szCs w:val="24"/>
        </w:rPr>
        <w:t>(</w:t>
      </w:r>
      <w:r w:rsidR="00D554CF" w:rsidRPr="0087003F">
        <w:rPr>
          <w:b/>
          <w:sz w:val="24"/>
          <w:szCs w:val="24"/>
        </w:rPr>
        <w:t>Female</w:t>
      </w:r>
      <w:r w:rsidRPr="0087003F">
        <w:rPr>
          <w:b/>
          <w:sz w:val="24"/>
          <w:szCs w:val="24"/>
        </w:rPr>
        <w:t xml:space="preserve"> aged 56, white British, control group)</w:t>
      </w:r>
    </w:p>
    <w:p w14:paraId="51C7FFC0" w14:textId="77777777" w:rsidR="00E44C0A" w:rsidRPr="0087003F" w:rsidRDefault="00E44C0A" w:rsidP="00E44C0A">
      <w:pPr>
        <w:spacing w:after="120" w:line="276" w:lineRule="auto"/>
        <w:contextualSpacing/>
        <w:rPr>
          <w:b/>
          <w:sz w:val="24"/>
          <w:szCs w:val="24"/>
        </w:rPr>
      </w:pPr>
    </w:p>
    <w:p w14:paraId="007C2C08" w14:textId="77777777" w:rsidR="00E44C0A" w:rsidRPr="0087003F" w:rsidRDefault="00E44C0A" w:rsidP="00E44C0A">
      <w:pPr>
        <w:spacing w:after="120" w:line="276" w:lineRule="auto"/>
        <w:contextualSpacing/>
        <w:rPr>
          <w:b/>
          <w:sz w:val="24"/>
          <w:szCs w:val="24"/>
        </w:rPr>
      </w:pPr>
    </w:p>
    <w:p w14:paraId="244DFE14" w14:textId="77777777" w:rsidR="005E1F68" w:rsidRPr="0087003F" w:rsidRDefault="005E1F68" w:rsidP="00E44C0A">
      <w:pPr>
        <w:spacing w:line="276" w:lineRule="auto"/>
        <w:contextualSpacing/>
        <w:rPr>
          <w:sz w:val="24"/>
          <w:szCs w:val="24"/>
        </w:rPr>
      </w:pPr>
      <w:r w:rsidRPr="0087003F">
        <w:rPr>
          <w:sz w:val="24"/>
          <w:szCs w:val="24"/>
        </w:rPr>
        <w:t xml:space="preserve">Whilst some participants reported having the resources (park, gym etc.) to be active they explained the main barrier to not participating in activity was a lack of self-motivation. </w:t>
      </w:r>
    </w:p>
    <w:p w14:paraId="69556928" w14:textId="77777777" w:rsidR="00E44C0A" w:rsidRPr="0087003F" w:rsidRDefault="00E44C0A" w:rsidP="00E44C0A">
      <w:pPr>
        <w:spacing w:line="276" w:lineRule="auto"/>
        <w:contextualSpacing/>
        <w:rPr>
          <w:sz w:val="24"/>
          <w:szCs w:val="24"/>
        </w:rPr>
      </w:pPr>
    </w:p>
    <w:p w14:paraId="1CA7953C" w14:textId="77777777" w:rsidR="005E1C76" w:rsidRPr="0087003F" w:rsidRDefault="005E1C76" w:rsidP="00E44C0A">
      <w:pPr>
        <w:spacing w:line="276" w:lineRule="auto"/>
        <w:contextualSpacing/>
        <w:rPr>
          <w:sz w:val="24"/>
          <w:szCs w:val="24"/>
        </w:rPr>
      </w:pPr>
    </w:p>
    <w:p w14:paraId="5F191609" w14:textId="67515843" w:rsidR="005E1F68" w:rsidRPr="0087003F" w:rsidRDefault="005E1F68" w:rsidP="00E44C0A">
      <w:pPr>
        <w:spacing w:line="276" w:lineRule="auto"/>
        <w:contextualSpacing/>
        <w:rPr>
          <w:b/>
          <w:sz w:val="24"/>
          <w:szCs w:val="24"/>
        </w:rPr>
      </w:pPr>
      <w:r w:rsidRPr="0087003F">
        <w:rPr>
          <w:i/>
          <w:sz w:val="24"/>
          <w:szCs w:val="24"/>
        </w:rPr>
        <w:t>‘In my area things the resources are there</w:t>
      </w:r>
      <w:r w:rsidRPr="0087003F">
        <w:rPr>
          <w:b/>
          <w:i/>
          <w:sz w:val="24"/>
          <w:szCs w:val="24"/>
        </w:rPr>
        <w:t xml:space="preserve"> </w:t>
      </w:r>
      <w:r w:rsidRPr="0087003F">
        <w:rPr>
          <w:i/>
          <w:sz w:val="24"/>
          <w:szCs w:val="24"/>
        </w:rPr>
        <w:t>it is just</w:t>
      </w:r>
      <w:r w:rsidRPr="0087003F">
        <w:rPr>
          <w:b/>
          <w:i/>
          <w:sz w:val="24"/>
          <w:szCs w:val="24"/>
        </w:rPr>
        <w:t xml:space="preserve"> </w:t>
      </w:r>
      <w:r w:rsidRPr="0087003F">
        <w:rPr>
          <w:i/>
          <w:sz w:val="24"/>
          <w:szCs w:val="24"/>
        </w:rPr>
        <w:t>for me to be a bit more committed, a bit more motivated, to do it.’</w:t>
      </w:r>
      <w:r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57, Asian other, control group)</w:t>
      </w:r>
    </w:p>
    <w:p w14:paraId="34DD9F26" w14:textId="77777777" w:rsidR="00E44C0A" w:rsidRPr="0087003F" w:rsidRDefault="00E44C0A" w:rsidP="00E44C0A">
      <w:pPr>
        <w:spacing w:line="276" w:lineRule="auto"/>
        <w:contextualSpacing/>
        <w:rPr>
          <w:b/>
          <w:sz w:val="24"/>
          <w:szCs w:val="24"/>
        </w:rPr>
      </w:pPr>
    </w:p>
    <w:p w14:paraId="6414E35B" w14:textId="77777777" w:rsidR="005E1C76" w:rsidRPr="0087003F" w:rsidRDefault="005E1C76" w:rsidP="00E44C0A">
      <w:pPr>
        <w:spacing w:line="276" w:lineRule="auto"/>
        <w:contextualSpacing/>
        <w:rPr>
          <w:b/>
          <w:sz w:val="24"/>
          <w:szCs w:val="24"/>
        </w:rPr>
      </w:pPr>
    </w:p>
    <w:p w14:paraId="606F5021" w14:textId="6903A1A9" w:rsidR="005E1F68" w:rsidRPr="0087003F" w:rsidRDefault="005E1F68" w:rsidP="00E44C0A">
      <w:pPr>
        <w:spacing w:after="120" w:line="276" w:lineRule="auto"/>
        <w:contextualSpacing/>
        <w:rPr>
          <w:sz w:val="24"/>
          <w:szCs w:val="24"/>
        </w:rPr>
      </w:pPr>
      <w:r w:rsidRPr="0087003F">
        <w:rPr>
          <w:sz w:val="24"/>
          <w:szCs w:val="24"/>
        </w:rPr>
        <w:t>For some, lack of self-motivation was linked to a misconception about the long-term benefits of engaging PA and potential health outcomes</w:t>
      </w:r>
      <w:r w:rsidR="00504442" w:rsidRPr="0087003F">
        <w:rPr>
          <w:sz w:val="24"/>
          <w:szCs w:val="24"/>
        </w:rPr>
        <w:t>:</w:t>
      </w:r>
      <w:r w:rsidRPr="0087003F">
        <w:rPr>
          <w:sz w:val="24"/>
          <w:szCs w:val="24"/>
        </w:rPr>
        <w:t xml:space="preserve"> </w:t>
      </w:r>
    </w:p>
    <w:p w14:paraId="134865E4" w14:textId="77777777" w:rsidR="00E44C0A" w:rsidRPr="0087003F" w:rsidRDefault="00E44C0A" w:rsidP="00E44C0A">
      <w:pPr>
        <w:spacing w:after="120" w:line="276" w:lineRule="auto"/>
        <w:contextualSpacing/>
        <w:rPr>
          <w:sz w:val="24"/>
          <w:szCs w:val="24"/>
        </w:rPr>
      </w:pPr>
    </w:p>
    <w:p w14:paraId="1062FB9E" w14:textId="77777777" w:rsidR="005E1C76" w:rsidRPr="0087003F" w:rsidRDefault="005E1C76" w:rsidP="00E44C0A">
      <w:pPr>
        <w:spacing w:after="120" w:line="276" w:lineRule="auto"/>
        <w:contextualSpacing/>
        <w:rPr>
          <w:sz w:val="24"/>
          <w:szCs w:val="24"/>
        </w:rPr>
      </w:pPr>
    </w:p>
    <w:p w14:paraId="7BE6924A" w14:textId="391E459F" w:rsidR="009E6863" w:rsidRPr="0087003F" w:rsidRDefault="005E1F68" w:rsidP="00E44C0A">
      <w:pPr>
        <w:spacing w:line="276" w:lineRule="auto"/>
        <w:contextualSpacing/>
        <w:rPr>
          <w:b/>
          <w:sz w:val="24"/>
          <w:szCs w:val="24"/>
        </w:rPr>
      </w:pPr>
      <w:r w:rsidRPr="0087003F">
        <w:rPr>
          <w:i/>
          <w:sz w:val="24"/>
          <w:szCs w:val="24"/>
        </w:rPr>
        <w:lastRenderedPageBreak/>
        <w:t xml:space="preserve">‘If somebody turned around to me and said, you're going to have to walk 10,000 steps a day, otherwise you're going to die in two </w:t>
      </w:r>
      <w:r w:rsidR="00A24860" w:rsidRPr="0087003F">
        <w:rPr>
          <w:i/>
          <w:sz w:val="24"/>
          <w:szCs w:val="24"/>
        </w:rPr>
        <w:t>years’ time</w:t>
      </w:r>
      <w:r w:rsidRPr="0087003F">
        <w:rPr>
          <w:i/>
          <w:sz w:val="24"/>
          <w:szCs w:val="24"/>
        </w:rPr>
        <w:t>, that might do it, but I haven't got that</w:t>
      </w:r>
      <w:r w:rsidR="007360AE" w:rsidRPr="0087003F">
        <w:rPr>
          <w:i/>
          <w:sz w:val="24"/>
          <w:szCs w:val="24"/>
        </w:rPr>
        <w:t>…</w:t>
      </w:r>
      <w:r w:rsidRPr="0087003F">
        <w:rPr>
          <w:i/>
          <w:sz w:val="24"/>
          <w:szCs w:val="24"/>
        </w:rPr>
        <w:t xml:space="preserve">I've got to do this otherwise it's a serious </w:t>
      </w:r>
      <w:proofErr w:type="spellStart"/>
      <w:r w:rsidRPr="0087003F">
        <w:rPr>
          <w:i/>
          <w:sz w:val="24"/>
          <w:szCs w:val="24"/>
        </w:rPr>
        <w:t>serious</w:t>
      </w:r>
      <w:proofErr w:type="spellEnd"/>
      <w:r w:rsidRPr="0087003F">
        <w:rPr>
          <w:i/>
          <w:sz w:val="24"/>
          <w:szCs w:val="24"/>
        </w:rPr>
        <w:t xml:space="preserve"> thing, because I'm not that unfit. I'm just not doing enough really</w:t>
      </w:r>
      <w:r w:rsidR="002F600D" w:rsidRPr="0087003F">
        <w:rPr>
          <w:i/>
          <w:sz w:val="24"/>
          <w:szCs w:val="24"/>
        </w:rPr>
        <w:t xml:space="preserve">, </w:t>
      </w:r>
      <w:r w:rsidRPr="0087003F">
        <w:rPr>
          <w:i/>
          <w:sz w:val="24"/>
          <w:szCs w:val="24"/>
        </w:rPr>
        <w:t>you should walk 10,000 steps a day, and actually I haven't and I don't and I know I should.’</w:t>
      </w:r>
      <w:r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xml:space="preserve"> aged 56, white British, postal group)</w:t>
      </w:r>
    </w:p>
    <w:p w14:paraId="405BA2E8" w14:textId="77777777" w:rsidR="005E1C76" w:rsidRPr="0087003F" w:rsidRDefault="005E1C76" w:rsidP="00E44C0A">
      <w:pPr>
        <w:spacing w:line="276" w:lineRule="auto"/>
        <w:contextualSpacing/>
        <w:rPr>
          <w:b/>
          <w:sz w:val="24"/>
          <w:szCs w:val="24"/>
        </w:rPr>
      </w:pPr>
    </w:p>
    <w:p w14:paraId="75ACAECF" w14:textId="77777777" w:rsidR="00E44C0A" w:rsidRPr="0087003F" w:rsidRDefault="00E44C0A" w:rsidP="00E44C0A">
      <w:pPr>
        <w:spacing w:line="276" w:lineRule="auto"/>
        <w:contextualSpacing/>
        <w:rPr>
          <w:b/>
          <w:sz w:val="24"/>
          <w:szCs w:val="24"/>
        </w:rPr>
      </w:pPr>
    </w:p>
    <w:p w14:paraId="56E2F0C8" w14:textId="3ACC4A1B" w:rsidR="003844DE" w:rsidRPr="0087003F" w:rsidRDefault="00C01B22" w:rsidP="00E44C0A">
      <w:pPr>
        <w:pStyle w:val="ListParagraph"/>
        <w:numPr>
          <w:ilvl w:val="0"/>
          <w:numId w:val="26"/>
        </w:numPr>
        <w:spacing w:after="120" w:line="276" w:lineRule="auto"/>
        <w:rPr>
          <w:sz w:val="24"/>
          <w:szCs w:val="24"/>
        </w:rPr>
      </w:pPr>
      <w:r w:rsidRPr="0087003F">
        <w:rPr>
          <w:sz w:val="24"/>
          <w:szCs w:val="24"/>
        </w:rPr>
        <w:t>Ageing</w:t>
      </w:r>
      <w:r w:rsidR="00C6589F" w:rsidRPr="0087003F">
        <w:rPr>
          <w:sz w:val="24"/>
          <w:szCs w:val="24"/>
        </w:rPr>
        <w:t xml:space="preserve"> </w:t>
      </w:r>
    </w:p>
    <w:p w14:paraId="16857533" w14:textId="77777777" w:rsidR="005E1C76" w:rsidRPr="0087003F" w:rsidRDefault="005E1C76" w:rsidP="00E44C0A">
      <w:pPr>
        <w:pStyle w:val="ListParagraph"/>
        <w:spacing w:after="120" w:line="276" w:lineRule="auto"/>
        <w:rPr>
          <w:sz w:val="24"/>
          <w:szCs w:val="24"/>
        </w:rPr>
      </w:pPr>
    </w:p>
    <w:p w14:paraId="7DEC17A2" w14:textId="77777777" w:rsidR="00E44C0A" w:rsidRPr="0087003F" w:rsidRDefault="00E44C0A" w:rsidP="00E44C0A">
      <w:pPr>
        <w:pStyle w:val="ListParagraph"/>
        <w:spacing w:after="120" w:line="276" w:lineRule="auto"/>
        <w:rPr>
          <w:sz w:val="24"/>
          <w:szCs w:val="24"/>
        </w:rPr>
      </w:pPr>
    </w:p>
    <w:p w14:paraId="5B3C1527" w14:textId="33C57A00" w:rsidR="003844DE" w:rsidRPr="0087003F" w:rsidRDefault="003844DE" w:rsidP="00E44C0A">
      <w:pPr>
        <w:spacing w:after="120" w:line="276" w:lineRule="auto"/>
        <w:contextualSpacing/>
        <w:rPr>
          <w:sz w:val="24"/>
          <w:szCs w:val="24"/>
        </w:rPr>
      </w:pPr>
      <w:r w:rsidRPr="0087003F">
        <w:rPr>
          <w:sz w:val="24"/>
          <w:szCs w:val="24"/>
        </w:rPr>
        <w:t xml:space="preserve">Some participants placed importance on </w:t>
      </w:r>
      <w:r w:rsidR="00B931F6" w:rsidRPr="0087003F">
        <w:rPr>
          <w:sz w:val="24"/>
          <w:szCs w:val="24"/>
        </w:rPr>
        <w:t>PA</w:t>
      </w:r>
      <w:r w:rsidRPr="0087003F">
        <w:rPr>
          <w:sz w:val="24"/>
          <w:szCs w:val="24"/>
        </w:rPr>
        <w:t xml:space="preserve"> as a </w:t>
      </w:r>
      <w:r w:rsidR="00B020D8" w:rsidRPr="0087003F">
        <w:rPr>
          <w:sz w:val="24"/>
          <w:szCs w:val="24"/>
        </w:rPr>
        <w:t>way</w:t>
      </w:r>
      <w:r w:rsidRPr="0087003F">
        <w:rPr>
          <w:sz w:val="24"/>
          <w:szCs w:val="24"/>
        </w:rPr>
        <w:t xml:space="preserve"> </w:t>
      </w:r>
      <w:r w:rsidR="00C37097" w:rsidRPr="0087003F">
        <w:rPr>
          <w:sz w:val="24"/>
          <w:szCs w:val="24"/>
        </w:rPr>
        <w:t xml:space="preserve">of </w:t>
      </w:r>
      <w:r w:rsidRPr="0087003F">
        <w:rPr>
          <w:sz w:val="24"/>
          <w:szCs w:val="24"/>
        </w:rPr>
        <w:t>staying young and active</w:t>
      </w:r>
      <w:r w:rsidR="00CB7084" w:rsidRPr="0087003F">
        <w:rPr>
          <w:sz w:val="24"/>
          <w:szCs w:val="24"/>
        </w:rPr>
        <w:t xml:space="preserve"> and </w:t>
      </w:r>
      <w:r w:rsidR="005E1F68" w:rsidRPr="0087003F">
        <w:rPr>
          <w:sz w:val="24"/>
          <w:szCs w:val="24"/>
        </w:rPr>
        <w:t xml:space="preserve">trying to </w:t>
      </w:r>
      <w:r w:rsidR="00CB7084" w:rsidRPr="0087003F">
        <w:rPr>
          <w:sz w:val="24"/>
          <w:szCs w:val="24"/>
        </w:rPr>
        <w:t xml:space="preserve">slow down the ageing </w:t>
      </w:r>
      <w:r w:rsidR="00C958DD" w:rsidRPr="0087003F">
        <w:rPr>
          <w:sz w:val="24"/>
          <w:szCs w:val="24"/>
        </w:rPr>
        <w:t>process</w:t>
      </w:r>
      <w:r w:rsidRPr="0087003F">
        <w:rPr>
          <w:sz w:val="24"/>
          <w:szCs w:val="24"/>
        </w:rPr>
        <w:t xml:space="preserve">. </w:t>
      </w:r>
    </w:p>
    <w:p w14:paraId="18EDF3FB" w14:textId="77777777" w:rsidR="005E1C76" w:rsidRPr="0087003F" w:rsidRDefault="005E1C76" w:rsidP="00E44C0A">
      <w:pPr>
        <w:spacing w:after="120" w:line="276" w:lineRule="auto"/>
        <w:contextualSpacing/>
        <w:rPr>
          <w:sz w:val="24"/>
          <w:szCs w:val="24"/>
        </w:rPr>
      </w:pPr>
    </w:p>
    <w:p w14:paraId="32FC2879" w14:textId="77777777" w:rsidR="00E44C0A" w:rsidRPr="0087003F" w:rsidRDefault="00E44C0A" w:rsidP="00E44C0A">
      <w:pPr>
        <w:spacing w:after="120" w:line="276" w:lineRule="auto"/>
        <w:contextualSpacing/>
        <w:rPr>
          <w:sz w:val="24"/>
          <w:szCs w:val="24"/>
        </w:rPr>
      </w:pPr>
    </w:p>
    <w:p w14:paraId="2B04539C" w14:textId="5803E4F8" w:rsidR="003844DE" w:rsidRPr="0087003F" w:rsidRDefault="00CB7084" w:rsidP="00E44C0A">
      <w:pPr>
        <w:spacing w:after="120" w:line="276" w:lineRule="auto"/>
        <w:contextualSpacing/>
        <w:rPr>
          <w:b/>
          <w:sz w:val="24"/>
          <w:szCs w:val="24"/>
        </w:rPr>
      </w:pPr>
      <w:r w:rsidRPr="0087003F">
        <w:rPr>
          <w:i/>
          <w:sz w:val="24"/>
          <w:szCs w:val="24"/>
        </w:rPr>
        <w:t>‘</w:t>
      </w:r>
      <w:r w:rsidR="003844DE" w:rsidRPr="0087003F">
        <w:rPr>
          <w:i/>
          <w:sz w:val="24"/>
          <w:szCs w:val="24"/>
        </w:rPr>
        <w:t>… with advancing years, you're more aware that / and as the saying goes, if you don't use it, you lose it, and I'm very much aware of that now</w:t>
      </w:r>
      <w:r w:rsidRPr="0087003F">
        <w:rPr>
          <w:i/>
          <w:sz w:val="24"/>
          <w:szCs w:val="24"/>
        </w:rPr>
        <w:t>’</w:t>
      </w:r>
      <w:r w:rsidR="003844DE" w:rsidRPr="0087003F">
        <w:rPr>
          <w:sz w:val="24"/>
          <w:szCs w:val="24"/>
        </w:rPr>
        <w:t>.</w:t>
      </w:r>
      <w:r w:rsidR="003844DE" w:rsidRPr="0087003F">
        <w:rPr>
          <w:b/>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xml:space="preserve"> aged 73, white British, control group)</w:t>
      </w:r>
    </w:p>
    <w:p w14:paraId="74B12479" w14:textId="77777777" w:rsidR="00E44C0A" w:rsidRPr="0087003F" w:rsidRDefault="00E44C0A" w:rsidP="00E44C0A">
      <w:pPr>
        <w:spacing w:after="120" w:line="276" w:lineRule="auto"/>
        <w:contextualSpacing/>
        <w:rPr>
          <w:b/>
          <w:sz w:val="24"/>
          <w:szCs w:val="24"/>
        </w:rPr>
      </w:pPr>
    </w:p>
    <w:p w14:paraId="7BB59E79" w14:textId="77777777" w:rsidR="005E1C76" w:rsidRPr="0087003F" w:rsidRDefault="005E1C76" w:rsidP="00E44C0A">
      <w:pPr>
        <w:spacing w:after="120" w:line="276" w:lineRule="auto"/>
        <w:contextualSpacing/>
        <w:rPr>
          <w:b/>
          <w:sz w:val="24"/>
          <w:szCs w:val="24"/>
        </w:rPr>
      </w:pPr>
    </w:p>
    <w:p w14:paraId="247EA298" w14:textId="5F162FB1" w:rsidR="005E1F68" w:rsidRPr="0087003F" w:rsidRDefault="005E1F68" w:rsidP="00E44C0A">
      <w:pPr>
        <w:pStyle w:val="Header"/>
        <w:spacing w:line="276" w:lineRule="auto"/>
        <w:contextualSpacing/>
        <w:rPr>
          <w:rFonts w:asciiTheme="minorHAnsi" w:hAnsiTheme="minorHAnsi"/>
          <w:sz w:val="24"/>
          <w:szCs w:val="24"/>
        </w:rPr>
      </w:pPr>
      <w:r w:rsidRPr="0087003F">
        <w:rPr>
          <w:rFonts w:asciiTheme="minorHAnsi" w:hAnsiTheme="minorHAnsi"/>
          <w:sz w:val="24"/>
          <w:szCs w:val="24"/>
        </w:rPr>
        <w:t xml:space="preserve">A few participants spoke about age as a barrier to PA and how participating in sport had become harder as they got older. For some this was because they found PA </w:t>
      </w:r>
      <w:r w:rsidRPr="0087003F">
        <w:rPr>
          <w:rFonts w:asciiTheme="minorHAnsi" w:hAnsiTheme="minorHAnsi"/>
          <w:i/>
          <w:sz w:val="24"/>
          <w:szCs w:val="24"/>
        </w:rPr>
        <w:t>‘more of a strain’</w:t>
      </w:r>
      <w:r w:rsidR="008218DD" w:rsidRPr="0087003F">
        <w:rPr>
          <w:rFonts w:asciiTheme="minorHAnsi" w:hAnsiTheme="minorHAnsi"/>
          <w:sz w:val="24"/>
          <w:szCs w:val="24"/>
        </w:rPr>
        <w:t xml:space="preserve"> </w:t>
      </w:r>
      <w:r w:rsidR="002841FA" w:rsidRPr="0087003F">
        <w:rPr>
          <w:rFonts w:asciiTheme="minorHAnsi" w:hAnsiTheme="minorHAnsi"/>
          <w:b/>
          <w:sz w:val="24"/>
          <w:szCs w:val="24"/>
        </w:rPr>
        <w:t>(</w:t>
      </w:r>
      <w:r w:rsidR="00D554CF" w:rsidRPr="0087003F">
        <w:rPr>
          <w:rFonts w:asciiTheme="minorHAnsi" w:hAnsiTheme="minorHAnsi"/>
          <w:b/>
          <w:sz w:val="24"/>
          <w:szCs w:val="24"/>
        </w:rPr>
        <w:t>Female</w:t>
      </w:r>
      <w:r w:rsidR="002841FA" w:rsidRPr="0087003F">
        <w:rPr>
          <w:rFonts w:asciiTheme="minorHAnsi" w:hAnsiTheme="minorHAnsi"/>
          <w:b/>
          <w:sz w:val="24"/>
          <w:szCs w:val="24"/>
        </w:rPr>
        <w:t>, aged 59, white British, nurse group)</w:t>
      </w:r>
      <w:r w:rsidRPr="0087003F">
        <w:rPr>
          <w:rFonts w:asciiTheme="minorHAnsi" w:hAnsiTheme="minorHAnsi"/>
          <w:sz w:val="24"/>
          <w:szCs w:val="24"/>
        </w:rPr>
        <w:t>.</w:t>
      </w:r>
    </w:p>
    <w:p w14:paraId="018D944D" w14:textId="77777777" w:rsidR="005E1C76" w:rsidRPr="0087003F" w:rsidRDefault="005E1C76" w:rsidP="00E44C0A">
      <w:pPr>
        <w:pStyle w:val="Header"/>
        <w:spacing w:line="276" w:lineRule="auto"/>
        <w:contextualSpacing/>
        <w:rPr>
          <w:rFonts w:asciiTheme="minorHAnsi" w:hAnsiTheme="minorHAnsi"/>
          <w:sz w:val="24"/>
          <w:szCs w:val="24"/>
        </w:rPr>
      </w:pPr>
    </w:p>
    <w:p w14:paraId="29306A47" w14:textId="77777777" w:rsidR="005E1F68" w:rsidRPr="0087003F" w:rsidRDefault="005E1F68" w:rsidP="00E44C0A">
      <w:pPr>
        <w:pStyle w:val="Header"/>
        <w:spacing w:line="276" w:lineRule="auto"/>
        <w:contextualSpacing/>
        <w:rPr>
          <w:rFonts w:asciiTheme="minorHAnsi" w:hAnsiTheme="minorHAnsi"/>
          <w:sz w:val="24"/>
          <w:szCs w:val="24"/>
        </w:rPr>
      </w:pPr>
    </w:p>
    <w:p w14:paraId="4169DD17" w14:textId="1AB88D2F" w:rsidR="005E1F68" w:rsidRPr="0087003F" w:rsidRDefault="005E1F68" w:rsidP="00E44C0A">
      <w:pPr>
        <w:spacing w:line="276" w:lineRule="auto"/>
        <w:contextualSpacing/>
        <w:rPr>
          <w:b/>
          <w:sz w:val="24"/>
          <w:szCs w:val="24"/>
        </w:rPr>
      </w:pPr>
      <w:r w:rsidRPr="0087003F">
        <w:rPr>
          <w:i/>
          <w:sz w:val="24"/>
          <w:szCs w:val="24"/>
        </w:rPr>
        <w:t>‘I used to, you know, play squash and I used to coach rugby and I played hockey and things like that, I don't do those things any more.  Sometimes I think I should but it's / as you get older it gets a bit harder to do them.’</w:t>
      </w:r>
      <w:r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xml:space="preserve"> aged 59, white British, control group)</w:t>
      </w:r>
    </w:p>
    <w:p w14:paraId="2F7F09B1" w14:textId="77777777" w:rsidR="005E1C76" w:rsidRPr="0087003F" w:rsidRDefault="005E1C76" w:rsidP="00E44C0A">
      <w:pPr>
        <w:pStyle w:val="Header"/>
        <w:spacing w:line="276" w:lineRule="auto"/>
        <w:contextualSpacing/>
        <w:rPr>
          <w:rFonts w:asciiTheme="minorHAnsi" w:hAnsiTheme="minorHAnsi"/>
          <w:sz w:val="24"/>
          <w:szCs w:val="24"/>
        </w:rPr>
      </w:pPr>
    </w:p>
    <w:p w14:paraId="631AD694" w14:textId="77777777" w:rsidR="00BD4206" w:rsidRPr="0087003F" w:rsidRDefault="00BD4206" w:rsidP="00E44C0A">
      <w:pPr>
        <w:spacing w:after="0" w:line="276" w:lineRule="auto"/>
        <w:contextualSpacing/>
        <w:rPr>
          <w:b/>
          <w:sz w:val="24"/>
          <w:szCs w:val="24"/>
        </w:rPr>
      </w:pPr>
    </w:p>
    <w:p w14:paraId="4AEB3576" w14:textId="5D64CFAC" w:rsidR="00DE1E23" w:rsidRPr="0087003F" w:rsidRDefault="00DE1E23" w:rsidP="00E44C0A">
      <w:pPr>
        <w:spacing w:line="276" w:lineRule="auto"/>
        <w:contextualSpacing/>
        <w:rPr>
          <w:sz w:val="24"/>
          <w:szCs w:val="24"/>
        </w:rPr>
      </w:pPr>
      <w:r w:rsidRPr="0087003F">
        <w:rPr>
          <w:sz w:val="24"/>
          <w:szCs w:val="24"/>
        </w:rPr>
        <w:t>Participants had differing opinions over retirement and whether or not having more leisure time would affect PA levels. Some participants saw no</w:t>
      </w:r>
      <w:r w:rsidR="00D576F5" w:rsidRPr="0087003F">
        <w:rPr>
          <w:sz w:val="24"/>
          <w:szCs w:val="24"/>
        </w:rPr>
        <w:t>t</w:t>
      </w:r>
      <w:r w:rsidRPr="0087003F">
        <w:rPr>
          <w:sz w:val="24"/>
          <w:szCs w:val="24"/>
        </w:rPr>
        <w:t xml:space="preserve"> working as an opportunity </w:t>
      </w:r>
      <w:r w:rsidR="00D576F5" w:rsidRPr="0087003F">
        <w:rPr>
          <w:sz w:val="24"/>
          <w:szCs w:val="24"/>
        </w:rPr>
        <w:t>for</w:t>
      </w:r>
      <w:r w:rsidRPr="0087003F">
        <w:rPr>
          <w:sz w:val="24"/>
          <w:szCs w:val="24"/>
        </w:rPr>
        <w:t xml:space="preserve"> additional PA</w:t>
      </w:r>
      <w:r w:rsidR="00D576F5" w:rsidRPr="0087003F">
        <w:rPr>
          <w:sz w:val="24"/>
          <w:szCs w:val="24"/>
        </w:rPr>
        <w:t>,</w:t>
      </w:r>
      <w:r w:rsidRPr="0087003F">
        <w:rPr>
          <w:sz w:val="24"/>
          <w:szCs w:val="24"/>
        </w:rPr>
        <w:t xml:space="preserve"> whereas others felt that not having a daily commute would reduce PA levels. </w:t>
      </w:r>
    </w:p>
    <w:p w14:paraId="7F16CD55" w14:textId="77777777" w:rsidR="005E1C76" w:rsidRPr="0087003F" w:rsidRDefault="005E1C76" w:rsidP="00E44C0A">
      <w:pPr>
        <w:spacing w:line="276" w:lineRule="auto"/>
        <w:contextualSpacing/>
        <w:rPr>
          <w:sz w:val="24"/>
          <w:szCs w:val="24"/>
        </w:rPr>
      </w:pPr>
    </w:p>
    <w:p w14:paraId="39584D61" w14:textId="77777777" w:rsidR="00E44C0A" w:rsidRPr="0087003F" w:rsidRDefault="00E44C0A" w:rsidP="00E44C0A">
      <w:pPr>
        <w:spacing w:line="276" w:lineRule="auto"/>
        <w:contextualSpacing/>
        <w:rPr>
          <w:sz w:val="24"/>
          <w:szCs w:val="24"/>
        </w:rPr>
      </w:pPr>
    </w:p>
    <w:p w14:paraId="3C6EC549" w14:textId="1E6F3580" w:rsidR="00DE1E23" w:rsidRPr="0087003F" w:rsidRDefault="00DE1E23" w:rsidP="00E44C0A">
      <w:pPr>
        <w:pStyle w:val="Header"/>
        <w:spacing w:line="276" w:lineRule="auto"/>
        <w:contextualSpacing/>
        <w:rPr>
          <w:rFonts w:asciiTheme="minorHAnsi" w:hAnsiTheme="minorHAnsi"/>
          <w:sz w:val="24"/>
          <w:szCs w:val="24"/>
        </w:rPr>
      </w:pPr>
      <w:r w:rsidRPr="0087003F">
        <w:rPr>
          <w:rFonts w:asciiTheme="minorHAnsi" w:hAnsiTheme="minorHAnsi"/>
          <w:i/>
          <w:sz w:val="24"/>
          <w:szCs w:val="24"/>
        </w:rPr>
        <w:t>‘I work between 30 and 40 hours a week still and I don't actually have much time for anything else at the moment, nor do I have a lot of energy left.  I am aiming to retire in 18 months, when I'm 70, so one of the things that I want to do is to take up swimming and to do more yoga, so it really / my main activities are walking, yoga and swimming, when I take it up, again.</w:t>
      </w:r>
      <w:r w:rsidRPr="0087003F">
        <w:rPr>
          <w:rFonts w:asciiTheme="minorHAnsi" w:hAnsiTheme="minorHAnsi"/>
          <w:sz w:val="24"/>
          <w:szCs w:val="24"/>
        </w:rPr>
        <w:t xml:space="preserve">’ </w:t>
      </w:r>
      <w:r w:rsidRPr="0087003F">
        <w:rPr>
          <w:rFonts w:asciiTheme="minorHAnsi" w:hAnsiTheme="minorHAnsi"/>
          <w:b/>
          <w:sz w:val="24"/>
          <w:szCs w:val="24"/>
        </w:rPr>
        <w:t>(</w:t>
      </w:r>
      <w:r w:rsidR="00D554CF" w:rsidRPr="0087003F">
        <w:rPr>
          <w:rFonts w:asciiTheme="minorHAnsi" w:hAnsiTheme="minorHAnsi"/>
          <w:b/>
          <w:sz w:val="24"/>
          <w:szCs w:val="24"/>
        </w:rPr>
        <w:t>Female,</w:t>
      </w:r>
      <w:r w:rsidR="00477345" w:rsidRPr="0087003F">
        <w:rPr>
          <w:rFonts w:asciiTheme="minorHAnsi" w:hAnsiTheme="minorHAnsi"/>
          <w:b/>
          <w:sz w:val="24"/>
          <w:szCs w:val="24"/>
        </w:rPr>
        <w:t xml:space="preserve"> aged 69, w</w:t>
      </w:r>
      <w:r w:rsidRPr="0087003F">
        <w:rPr>
          <w:rFonts w:asciiTheme="minorHAnsi" w:hAnsiTheme="minorHAnsi"/>
          <w:b/>
          <w:sz w:val="24"/>
          <w:szCs w:val="24"/>
        </w:rPr>
        <w:t>hite British, nurse group)</w:t>
      </w:r>
    </w:p>
    <w:p w14:paraId="00935E0F" w14:textId="77777777" w:rsidR="00DE1E23" w:rsidRPr="0087003F" w:rsidRDefault="00DE1E23" w:rsidP="00E44C0A">
      <w:pPr>
        <w:pStyle w:val="Header"/>
        <w:spacing w:line="276" w:lineRule="auto"/>
        <w:contextualSpacing/>
        <w:rPr>
          <w:rFonts w:asciiTheme="minorHAnsi" w:hAnsiTheme="minorHAnsi"/>
          <w:sz w:val="24"/>
          <w:szCs w:val="24"/>
        </w:rPr>
      </w:pPr>
    </w:p>
    <w:p w14:paraId="28D03B54" w14:textId="77777777" w:rsidR="005E1C76" w:rsidRPr="0087003F" w:rsidRDefault="005E1C76" w:rsidP="00E44C0A">
      <w:pPr>
        <w:pStyle w:val="Header"/>
        <w:spacing w:line="276" w:lineRule="auto"/>
        <w:contextualSpacing/>
        <w:rPr>
          <w:rFonts w:asciiTheme="minorHAnsi" w:hAnsiTheme="minorHAnsi"/>
          <w:sz w:val="24"/>
          <w:szCs w:val="24"/>
        </w:rPr>
      </w:pPr>
    </w:p>
    <w:p w14:paraId="5780CC52" w14:textId="032B5895" w:rsidR="005E1C76" w:rsidRPr="0087003F" w:rsidRDefault="00DE1E23" w:rsidP="00E44C0A">
      <w:pPr>
        <w:pStyle w:val="Header"/>
        <w:spacing w:line="276" w:lineRule="auto"/>
        <w:contextualSpacing/>
        <w:rPr>
          <w:rFonts w:asciiTheme="minorHAnsi" w:hAnsiTheme="minorHAnsi"/>
          <w:b/>
          <w:sz w:val="24"/>
          <w:szCs w:val="24"/>
        </w:rPr>
      </w:pPr>
      <w:r w:rsidRPr="0087003F">
        <w:rPr>
          <w:rFonts w:asciiTheme="minorHAnsi" w:hAnsiTheme="minorHAnsi"/>
          <w:i/>
          <w:sz w:val="24"/>
          <w:szCs w:val="24"/>
        </w:rPr>
        <w:t>‘I always walked to work and you know and I wasn't quite concerned, but when you retire, you start becoming more relaxed and haven't got the pressure of getting up and doing things straight away, so your lifestyle's more relaxed, hence, you don't do [as much] physical exercise as you think you're doing.’</w:t>
      </w:r>
      <w:r w:rsidRPr="0087003F">
        <w:rPr>
          <w:rFonts w:asciiTheme="minorHAnsi" w:hAnsiTheme="minorHAnsi"/>
          <w:sz w:val="24"/>
          <w:szCs w:val="24"/>
        </w:rPr>
        <w:t xml:space="preserve">   </w:t>
      </w:r>
      <w:r w:rsidRPr="0087003F">
        <w:rPr>
          <w:rFonts w:asciiTheme="minorHAnsi" w:hAnsiTheme="minorHAnsi"/>
          <w:b/>
          <w:sz w:val="24"/>
          <w:szCs w:val="24"/>
        </w:rPr>
        <w:t>(</w:t>
      </w:r>
      <w:r w:rsidR="00D554CF" w:rsidRPr="0087003F">
        <w:rPr>
          <w:rFonts w:asciiTheme="minorHAnsi" w:hAnsiTheme="minorHAnsi"/>
          <w:b/>
          <w:sz w:val="24"/>
          <w:szCs w:val="24"/>
        </w:rPr>
        <w:t>Female</w:t>
      </w:r>
      <w:r w:rsidR="00477345" w:rsidRPr="0087003F">
        <w:rPr>
          <w:rFonts w:asciiTheme="minorHAnsi" w:hAnsiTheme="minorHAnsi"/>
          <w:b/>
          <w:sz w:val="24"/>
          <w:szCs w:val="24"/>
        </w:rPr>
        <w:t>, aged 64, w</w:t>
      </w:r>
      <w:r w:rsidRPr="0087003F">
        <w:rPr>
          <w:rFonts w:asciiTheme="minorHAnsi" w:hAnsiTheme="minorHAnsi"/>
          <w:b/>
          <w:sz w:val="24"/>
          <w:szCs w:val="24"/>
        </w:rPr>
        <w:t>hite British, control group)</w:t>
      </w:r>
    </w:p>
    <w:p w14:paraId="30F20A19" w14:textId="77777777" w:rsidR="005E1C76" w:rsidRPr="0087003F" w:rsidRDefault="005E1C76" w:rsidP="00E44C0A">
      <w:pPr>
        <w:pStyle w:val="Header"/>
        <w:spacing w:line="276" w:lineRule="auto"/>
        <w:contextualSpacing/>
        <w:rPr>
          <w:rFonts w:asciiTheme="minorHAnsi" w:hAnsiTheme="minorHAnsi"/>
          <w:b/>
          <w:sz w:val="24"/>
          <w:szCs w:val="24"/>
        </w:rPr>
      </w:pPr>
    </w:p>
    <w:p w14:paraId="507A1CE0" w14:textId="77777777" w:rsidR="005E1C76" w:rsidRPr="0087003F" w:rsidRDefault="005E1C76" w:rsidP="00E44C0A">
      <w:pPr>
        <w:pStyle w:val="Header"/>
        <w:spacing w:line="276" w:lineRule="auto"/>
        <w:contextualSpacing/>
        <w:rPr>
          <w:rFonts w:asciiTheme="minorHAnsi" w:hAnsiTheme="minorHAnsi"/>
          <w:b/>
          <w:sz w:val="24"/>
          <w:szCs w:val="24"/>
        </w:rPr>
      </w:pPr>
    </w:p>
    <w:p w14:paraId="38338292" w14:textId="77777777" w:rsidR="003844DE" w:rsidRPr="0087003F" w:rsidRDefault="003844DE" w:rsidP="00E44C0A">
      <w:pPr>
        <w:pStyle w:val="ListParagraph"/>
        <w:numPr>
          <w:ilvl w:val="0"/>
          <w:numId w:val="26"/>
        </w:numPr>
        <w:spacing w:after="120" w:line="276" w:lineRule="auto"/>
        <w:rPr>
          <w:sz w:val="24"/>
          <w:szCs w:val="24"/>
        </w:rPr>
      </w:pPr>
      <w:r w:rsidRPr="0087003F">
        <w:rPr>
          <w:sz w:val="24"/>
          <w:szCs w:val="24"/>
        </w:rPr>
        <w:t>Social support</w:t>
      </w:r>
    </w:p>
    <w:p w14:paraId="77B2AC44" w14:textId="77777777" w:rsidR="005E1C76" w:rsidRPr="0087003F" w:rsidRDefault="005E1C76" w:rsidP="00E44C0A">
      <w:pPr>
        <w:pStyle w:val="ListParagraph"/>
        <w:spacing w:after="120" w:line="276" w:lineRule="auto"/>
        <w:rPr>
          <w:sz w:val="24"/>
          <w:szCs w:val="24"/>
        </w:rPr>
      </w:pPr>
    </w:p>
    <w:p w14:paraId="1F642231" w14:textId="77777777" w:rsidR="00E44C0A" w:rsidRPr="0087003F" w:rsidRDefault="00E44C0A" w:rsidP="00E44C0A">
      <w:pPr>
        <w:pStyle w:val="ListParagraph"/>
        <w:spacing w:after="120" w:line="276" w:lineRule="auto"/>
        <w:rPr>
          <w:sz w:val="24"/>
          <w:szCs w:val="24"/>
        </w:rPr>
      </w:pPr>
    </w:p>
    <w:p w14:paraId="2B24EC43" w14:textId="0B6947A5" w:rsidR="003844DE" w:rsidRPr="0087003F" w:rsidRDefault="003844DE" w:rsidP="00E44C0A">
      <w:pPr>
        <w:spacing w:after="120" w:line="276" w:lineRule="auto"/>
        <w:contextualSpacing/>
        <w:rPr>
          <w:rStyle w:val="st"/>
          <w:sz w:val="24"/>
          <w:szCs w:val="24"/>
        </w:rPr>
      </w:pPr>
      <w:r w:rsidRPr="0087003F">
        <w:rPr>
          <w:sz w:val="24"/>
          <w:szCs w:val="24"/>
        </w:rPr>
        <w:t>Although a few participants stated a preference for solitary activities</w:t>
      </w:r>
      <w:r w:rsidR="00AF1A74" w:rsidRPr="0087003F">
        <w:rPr>
          <w:sz w:val="24"/>
          <w:szCs w:val="24"/>
        </w:rPr>
        <w:t>,</w:t>
      </w:r>
      <w:r w:rsidRPr="0087003F">
        <w:rPr>
          <w:sz w:val="24"/>
          <w:szCs w:val="24"/>
        </w:rPr>
        <w:t xml:space="preserve"> many participants spoke about the importance of having friends and family to motivate them to participate in PA. For some</w:t>
      </w:r>
      <w:r w:rsidR="00AF1A74" w:rsidRPr="0087003F">
        <w:rPr>
          <w:sz w:val="24"/>
          <w:szCs w:val="24"/>
        </w:rPr>
        <w:t>,</w:t>
      </w:r>
      <w:r w:rsidRPr="0087003F">
        <w:rPr>
          <w:sz w:val="24"/>
          <w:szCs w:val="24"/>
        </w:rPr>
        <w:t xml:space="preserve"> this motivation came from making a commitment to exercise with someone else</w:t>
      </w:r>
      <w:r w:rsidR="00E00D21" w:rsidRPr="0087003F">
        <w:rPr>
          <w:sz w:val="24"/>
          <w:szCs w:val="24"/>
        </w:rPr>
        <w:t xml:space="preserve">. </w:t>
      </w:r>
      <w:r w:rsidRPr="0087003F">
        <w:rPr>
          <w:sz w:val="24"/>
          <w:szCs w:val="24"/>
        </w:rPr>
        <w:t>For others, social support provided them with conf</w:t>
      </w:r>
      <w:r w:rsidR="00B57D6A" w:rsidRPr="0087003F">
        <w:rPr>
          <w:sz w:val="24"/>
          <w:szCs w:val="24"/>
        </w:rPr>
        <w:t>idence to try new activities or</w:t>
      </w:r>
      <w:r w:rsidRPr="0087003F">
        <w:rPr>
          <w:sz w:val="24"/>
          <w:szCs w:val="24"/>
        </w:rPr>
        <w:t xml:space="preserve"> encouragement to push themselves </w:t>
      </w:r>
      <w:r w:rsidR="00F31A3D" w:rsidRPr="0087003F">
        <w:rPr>
          <w:sz w:val="24"/>
          <w:szCs w:val="24"/>
        </w:rPr>
        <w:t>further</w:t>
      </w:r>
      <w:r w:rsidRPr="0087003F">
        <w:rPr>
          <w:sz w:val="24"/>
          <w:szCs w:val="24"/>
        </w:rPr>
        <w:t xml:space="preserve">. </w:t>
      </w:r>
      <w:r w:rsidR="00E00D21" w:rsidRPr="0087003F">
        <w:rPr>
          <w:sz w:val="24"/>
          <w:szCs w:val="24"/>
        </w:rPr>
        <w:t xml:space="preserve"> </w:t>
      </w:r>
      <w:r w:rsidR="00E00D21" w:rsidRPr="0087003F">
        <w:rPr>
          <w:rStyle w:val="st"/>
          <w:sz w:val="24"/>
          <w:szCs w:val="24"/>
        </w:rPr>
        <w:t xml:space="preserve">Support from and </w:t>
      </w:r>
      <w:r w:rsidR="00E00D21" w:rsidRPr="0087003F">
        <w:rPr>
          <w:rStyle w:val="Emphasis"/>
          <w:i w:val="0"/>
          <w:sz w:val="24"/>
          <w:szCs w:val="24"/>
        </w:rPr>
        <w:t>accountability</w:t>
      </w:r>
      <w:r w:rsidR="00E00D21" w:rsidRPr="0087003F">
        <w:rPr>
          <w:rStyle w:val="st"/>
          <w:sz w:val="24"/>
          <w:szCs w:val="24"/>
        </w:rPr>
        <w:t xml:space="preserve"> to family and friends were therefore seen as common facilitators to </w:t>
      </w:r>
      <w:r w:rsidR="004B452B" w:rsidRPr="0087003F">
        <w:rPr>
          <w:rStyle w:val="st"/>
          <w:sz w:val="24"/>
          <w:szCs w:val="24"/>
        </w:rPr>
        <w:t>PA</w:t>
      </w:r>
      <w:r w:rsidR="00E00D21" w:rsidRPr="0087003F">
        <w:rPr>
          <w:rStyle w:val="st"/>
          <w:sz w:val="24"/>
          <w:szCs w:val="24"/>
        </w:rPr>
        <w:t>.</w:t>
      </w:r>
    </w:p>
    <w:p w14:paraId="1C87A650" w14:textId="77777777" w:rsidR="005E1C76" w:rsidRPr="0087003F" w:rsidRDefault="005E1C76" w:rsidP="00E44C0A">
      <w:pPr>
        <w:spacing w:after="120" w:line="276" w:lineRule="auto"/>
        <w:contextualSpacing/>
        <w:rPr>
          <w:sz w:val="24"/>
          <w:szCs w:val="24"/>
        </w:rPr>
      </w:pPr>
    </w:p>
    <w:p w14:paraId="1E679D44" w14:textId="77777777" w:rsidR="00E44C0A" w:rsidRPr="0087003F" w:rsidRDefault="00E44C0A" w:rsidP="00E44C0A">
      <w:pPr>
        <w:spacing w:after="120" w:line="276" w:lineRule="auto"/>
        <w:contextualSpacing/>
        <w:rPr>
          <w:sz w:val="24"/>
          <w:szCs w:val="24"/>
        </w:rPr>
      </w:pPr>
    </w:p>
    <w:p w14:paraId="42889C48" w14:textId="3FFD3214" w:rsidR="003844DE" w:rsidRPr="0087003F" w:rsidRDefault="00CB7084" w:rsidP="00E44C0A">
      <w:pPr>
        <w:spacing w:after="120" w:line="276" w:lineRule="auto"/>
        <w:contextualSpacing/>
        <w:rPr>
          <w:b/>
          <w:sz w:val="24"/>
          <w:szCs w:val="24"/>
        </w:rPr>
      </w:pPr>
      <w:r w:rsidRPr="0087003F">
        <w:rPr>
          <w:i/>
          <w:sz w:val="24"/>
          <w:szCs w:val="24"/>
        </w:rPr>
        <w:t>‘</w:t>
      </w:r>
      <w:r w:rsidR="00E41C18" w:rsidRPr="0087003F">
        <w:rPr>
          <w:i/>
          <w:sz w:val="24"/>
          <w:szCs w:val="24"/>
        </w:rPr>
        <w:t>…</w:t>
      </w:r>
      <w:r w:rsidR="003844DE" w:rsidRPr="0087003F">
        <w:rPr>
          <w:i/>
          <w:sz w:val="24"/>
          <w:szCs w:val="24"/>
        </w:rPr>
        <w:t xml:space="preserve"> I do have a friend that I walk with on a Thursday, so I'll say, ooh, I don't really feel like walking today and she'll say, oh come on, get a move on, and she’ll / we'll just both say oh shall we walk just a little bit further and we'll walk a little bit further, or you know / or push each other up the hill in a way, so we motivate each other …</w:t>
      </w:r>
      <w:r w:rsidRPr="0087003F">
        <w:rPr>
          <w:sz w:val="24"/>
          <w:szCs w:val="24"/>
        </w:rPr>
        <w:t>’</w:t>
      </w:r>
      <w:r w:rsidR="003844DE"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52, white other, control group)</w:t>
      </w:r>
    </w:p>
    <w:p w14:paraId="1B041D69" w14:textId="77777777" w:rsidR="005E1C76" w:rsidRPr="0087003F" w:rsidRDefault="005E1C76" w:rsidP="00E44C0A">
      <w:pPr>
        <w:spacing w:after="120" w:line="276" w:lineRule="auto"/>
        <w:contextualSpacing/>
        <w:rPr>
          <w:b/>
          <w:sz w:val="24"/>
          <w:szCs w:val="24"/>
        </w:rPr>
      </w:pPr>
    </w:p>
    <w:p w14:paraId="083BB44C" w14:textId="77777777" w:rsidR="00E44C0A" w:rsidRPr="0087003F" w:rsidRDefault="00E44C0A" w:rsidP="00E44C0A">
      <w:pPr>
        <w:spacing w:after="120" w:line="276" w:lineRule="auto"/>
        <w:contextualSpacing/>
        <w:rPr>
          <w:b/>
          <w:sz w:val="24"/>
          <w:szCs w:val="24"/>
        </w:rPr>
      </w:pPr>
    </w:p>
    <w:p w14:paraId="7360C4AC" w14:textId="560E2CF9" w:rsidR="003844DE" w:rsidRPr="0087003F" w:rsidRDefault="00504442" w:rsidP="00E44C0A">
      <w:pPr>
        <w:spacing w:line="276" w:lineRule="auto"/>
        <w:contextualSpacing/>
        <w:rPr>
          <w:sz w:val="24"/>
          <w:szCs w:val="24"/>
        </w:rPr>
      </w:pPr>
      <w:r w:rsidRPr="0087003F">
        <w:rPr>
          <w:sz w:val="24"/>
          <w:szCs w:val="24"/>
        </w:rPr>
        <w:t>PA was also seen as an opportunity to meet new people:</w:t>
      </w:r>
    </w:p>
    <w:p w14:paraId="07E91087" w14:textId="77777777" w:rsidR="005E1C76" w:rsidRPr="0087003F" w:rsidRDefault="005E1C76" w:rsidP="00E44C0A">
      <w:pPr>
        <w:spacing w:line="276" w:lineRule="auto"/>
        <w:contextualSpacing/>
        <w:rPr>
          <w:sz w:val="24"/>
          <w:szCs w:val="24"/>
        </w:rPr>
      </w:pPr>
    </w:p>
    <w:p w14:paraId="6708D5D7" w14:textId="77777777" w:rsidR="00E44C0A" w:rsidRPr="0087003F" w:rsidRDefault="00E44C0A" w:rsidP="00E44C0A">
      <w:pPr>
        <w:spacing w:line="276" w:lineRule="auto"/>
        <w:contextualSpacing/>
        <w:rPr>
          <w:sz w:val="24"/>
          <w:szCs w:val="24"/>
        </w:rPr>
      </w:pPr>
    </w:p>
    <w:p w14:paraId="626601F4" w14:textId="66AD30D8" w:rsidR="003844DE" w:rsidRPr="0087003F" w:rsidRDefault="00CB7084" w:rsidP="00E44C0A">
      <w:pPr>
        <w:spacing w:line="276" w:lineRule="auto"/>
        <w:contextualSpacing/>
        <w:rPr>
          <w:b/>
          <w:sz w:val="24"/>
          <w:szCs w:val="24"/>
        </w:rPr>
      </w:pPr>
      <w:r w:rsidRPr="0087003F">
        <w:rPr>
          <w:i/>
          <w:sz w:val="24"/>
          <w:szCs w:val="24"/>
        </w:rPr>
        <w:t>‘</w:t>
      </w:r>
      <w:r w:rsidR="003844DE" w:rsidRPr="0087003F">
        <w:rPr>
          <w:i/>
          <w:sz w:val="24"/>
          <w:szCs w:val="24"/>
        </w:rPr>
        <w:t>There isn't much reward coming from the physical activity, there has to be something else rewarding really….I think / well the social thing is one thing that actually helps really.  That keeps me going to the class</w:t>
      </w:r>
      <w:r w:rsidRPr="0087003F">
        <w:rPr>
          <w:i/>
          <w:sz w:val="24"/>
          <w:szCs w:val="24"/>
        </w:rPr>
        <w:t>’</w:t>
      </w:r>
      <w:r w:rsidR="003844DE"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69, white British, control group)</w:t>
      </w:r>
    </w:p>
    <w:p w14:paraId="132BB42F" w14:textId="77777777" w:rsidR="005E1C76" w:rsidRPr="0087003F" w:rsidRDefault="005E1C76" w:rsidP="00E44C0A">
      <w:pPr>
        <w:spacing w:line="276" w:lineRule="auto"/>
        <w:contextualSpacing/>
        <w:rPr>
          <w:b/>
          <w:sz w:val="24"/>
          <w:szCs w:val="24"/>
        </w:rPr>
      </w:pPr>
    </w:p>
    <w:p w14:paraId="53B53073" w14:textId="77777777" w:rsidR="00E44C0A" w:rsidRPr="0087003F" w:rsidRDefault="00E44C0A" w:rsidP="00E44C0A">
      <w:pPr>
        <w:spacing w:line="276" w:lineRule="auto"/>
        <w:contextualSpacing/>
        <w:rPr>
          <w:b/>
          <w:sz w:val="24"/>
          <w:szCs w:val="24"/>
        </w:rPr>
      </w:pPr>
    </w:p>
    <w:p w14:paraId="7E65D710" w14:textId="1051F5D4" w:rsidR="003844DE" w:rsidRPr="0087003F" w:rsidRDefault="003844DE" w:rsidP="00E44C0A">
      <w:pPr>
        <w:spacing w:line="276" w:lineRule="auto"/>
        <w:contextualSpacing/>
        <w:rPr>
          <w:sz w:val="24"/>
          <w:szCs w:val="24"/>
        </w:rPr>
      </w:pPr>
      <w:r w:rsidRPr="0087003F">
        <w:rPr>
          <w:sz w:val="24"/>
          <w:szCs w:val="24"/>
        </w:rPr>
        <w:t xml:space="preserve">Family members were also seen as indirect motivators with some participants expressing a desire to keep up with </w:t>
      </w:r>
      <w:r w:rsidR="00173688" w:rsidRPr="0087003F">
        <w:rPr>
          <w:sz w:val="24"/>
          <w:szCs w:val="24"/>
        </w:rPr>
        <w:t xml:space="preserve">younger </w:t>
      </w:r>
      <w:r w:rsidRPr="0087003F">
        <w:rPr>
          <w:sz w:val="24"/>
          <w:szCs w:val="24"/>
        </w:rPr>
        <w:t xml:space="preserve">family members as an incentive to maintain an active, healthy lifestyle. </w:t>
      </w:r>
    </w:p>
    <w:p w14:paraId="0EAC17D7" w14:textId="77777777" w:rsidR="005E1C76" w:rsidRPr="0087003F" w:rsidRDefault="005E1C76" w:rsidP="00E44C0A">
      <w:pPr>
        <w:spacing w:line="276" w:lineRule="auto"/>
        <w:contextualSpacing/>
        <w:rPr>
          <w:sz w:val="24"/>
          <w:szCs w:val="24"/>
        </w:rPr>
      </w:pPr>
    </w:p>
    <w:p w14:paraId="02332FD3" w14:textId="77777777" w:rsidR="00A87C6E" w:rsidRPr="0087003F" w:rsidRDefault="00A87C6E" w:rsidP="00E44C0A">
      <w:pPr>
        <w:spacing w:line="276" w:lineRule="auto"/>
        <w:contextualSpacing/>
        <w:rPr>
          <w:sz w:val="24"/>
          <w:szCs w:val="24"/>
        </w:rPr>
      </w:pPr>
    </w:p>
    <w:p w14:paraId="23F87075" w14:textId="40C674AF" w:rsidR="003844DE" w:rsidRPr="0087003F" w:rsidRDefault="00CB7084" w:rsidP="00E44C0A">
      <w:pPr>
        <w:spacing w:after="120" w:line="276" w:lineRule="auto"/>
        <w:contextualSpacing/>
        <w:rPr>
          <w:b/>
          <w:sz w:val="24"/>
          <w:szCs w:val="24"/>
        </w:rPr>
      </w:pPr>
      <w:r w:rsidRPr="0087003F">
        <w:rPr>
          <w:i/>
          <w:sz w:val="24"/>
          <w:szCs w:val="24"/>
        </w:rPr>
        <w:t>‘</w:t>
      </w:r>
      <w:r w:rsidR="003844DE" w:rsidRPr="0087003F">
        <w:rPr>
          <w:i/>
          <w:sz w:val="24"/>
          <w:szCs w:val="24"/>
        </w:rPr>
        <w:t xml:space="preserve">To remain independent, and I've got nieces and a nephew … I need to be active to keep up with them because they are young. I just need to keep up with everyone else really.  I don’t </w:t>
      </w:r>
      <w:r w:rsidR="003844DE" w:rsidRPr="0087003F">
        <w:rPr>
          <w:i/>
          <w:sz w:val="24"/>
          <w:szCs w:val="24"/>
        </w:rPr>
        <w:lastRenderedPageBreak/>
        <w:t>want to slow down and become old. Unfortunately, I’m not really motivated by anything else.</w:t>
      </w:r>
      <w:r w:rsidRPr="0087003F">
        <w:rPr>
          <w:i/>
          <w:sz w:val="24"/>
          <w:szCs w:val="24"/>
        </w:rPr>
        <w:t>’</w:t>
      </w:r>
      <w:r w:rsidR="003844DE" w:rsidRPr="0087003F">
        <w:rPr>
          <w:sz w:val="24"/>
          <w:szCs w:val="24"/>
        </w:rPr>
        <w:t xml:space="preserve"> </w:t>
      </w:r>
      <w:r w:rsidR="009F1451" w:rsidRPr="0087003F">
        <w:rPr>
          <w:b/>
          <w:sz w:val="24"/>
          <w:szCs w:val="24"/>
        </w:rPr>
        <w:t>(</w:t>
      </w:r>
      <w:r w:rsidR="00D554CF" w:rsidRPr="0087003F">
        <w:rPr>
          <w:b/>
          <w:sz w:val="24"/>
          <w:szCs w:val="24"/>
        </w:rPr>
        <w:t>Female</w:t>
      </w:r>
      <w:r w:rsidR="00597B50" w:rsidRPr="0087003F">
        <w:rPr>
          <w:b/>
          <w:sz w:val="24"/>
          <w:szCs w:val="24"/>
        </w:rPr>
        <w:t>, aged 65, w</w:t>
      </w:r>
      <w:r w:rsidR="009F1451" w:rsidRPr="0087003F">
        <w:rPr>
          <w:b/>
          <w:sz w:val="24"/>
          <w:szCs w:val="24"/>
        </w:rPr>
        <w:t>hite British, nurse group)</w:t>
      </w:r>
    </w:p>
    <w:p w14:paraId="7B1B3F63" w14:textId="77777777" w:rsidR="005E1C76" w:rsidRPr="0087003F" w:rsidRDefault="005E1C76" w:rsidP="00E44C0A">
      <w:pPr>
        <w:spacing w:after="120" w:line="276" w:lineRule="auto"/>
        <w:contextualSpacing/>
        <w:rPr>
          <w:b/>
          <w:sz w:val="24"/>
          <w:szCs w:val="24"/>
        </w:rPr>
      </w:pPr>
    </w:p>
    <w:p w14:paraId="0E2351AD" w14:textId="77777777" w:rsidR="00E44C0A" w:rsidRPr="0087003F" w:rsidRDefault="00E44C0A" w:rsidP="00E44C0A">
      <w:pPr>
        <w:spacing w:after="120" w:line="276" w:lineRule="auto"/>
        <w:contextualSpacing/>
        <w:rPr>
          <w:b/>
          <w:sz w:val="24"/>
          <w:szCs w:val="24"/>
        </w:rPr>
      </w:pPr>
    </w:p>
    <w:p w14:paraId="0CFF04DC" w14:textId="4FCDA006" w:rsidR="003844DE" w:rsidRPr="0087003F" w:rsidRDefault="003844DE" w:rsidP="00E44C0A">
      <w:pPr>
        <w:spacing w:line="276" w:lineRule="auto"/>
        <w:contextualSpacing/>
        <w:rPr>
          <w:sz w:val="24"/>
          <w:szCs w:val="24"/>
        </w:rPr>
      </w:pPr>
      <w:r w:rsidRPr="0087003F">
        <w:rPr>
          <w:sz w:val="24"/>
          <w:szCs w:val="24"/>
        </w:rPr>
        <w:t xml:space="preserve">A few participants spoke about how </w:t>
      </w:r>
      <w:r w:rsidR="00F31A3D" w:rsidRPr="0087003F">
        <w:rPr>
          <w:sz w:val="24"/>
          <w:szCs w:val="24"/>
        </w:rPr>
        <w:t xml:space="preserve">participating </w:t>
      </w:r>
      <w:r w:rsidRPr="0087003F">
        <w:rPr>
          <w:sz w:val="24"/>
          <w:szCs w:val="24"/>
        </w:rPr>
        <w:t>in the trial had positively influenced the PA of those around them</w:t>
      </w:r>
      <w:r w:rsidR="00504442" w:rsidRPr="0087003F">
        <w:rPr>
          <w:sz w:val="24"/>
          <w:szCs w:val="24"/>
        </w:rPr>
        <w:t>:</w:t>
      </w:r>
      <w:r w:rsidRPr="0087003F">
        <w:rPr>
          <w:sz w:val="24"/>
          <w:szCs w:val="24"/>
        </w:rPr>
        <w:t xml:space="preserve"> </w:t>
      </w:r>
    </w:p>
    <w:p w14:paraId="5F5BA037" w14:textId="77777777" w:rsidR="005E1C76" w:rsidRPr="0087003F" w:rsidRDefault="005E1C76" w:rsidP="00E44C0A">
      <w:pPr>
        <w:spacing w:line="276" w:lineRule="auto"/>
        <w:contextualSpacing/>
        <w:rPr>
          <w:b/>
          <w:sz w:val="24"/>
          <w:szCs w:val="24"/>
        </w:rPr>
      </w:pPr>
    </w:p>
    <w:p w14:paraId="2B57CD8B" w14:textId="77777777" w:rsidR="00E44C0A" w:rsidRPr="0087003F" w:rsidRDefault="00E44C0A" w:rsidP="00E44C0A">
      <w:pPr>
        <w:spacing w:line="276" w:lineRule="auto"/>
        <w:contextualSpacing/>
        <w:rPr>
          <w:b/>
          <w:sz w:val="24"/>
          <w:szCs w:val="24"/>
        </w:rPr>
      </w:pPr>
    </w:p>
    <w:p w14:paraId="6D98052B" w14:textId="00ECC122" w:rsidR="00CB7084" w:rsidRPr="0087003F" w:rsidRDefault="00CB7084" w:rsidP="00E44C0A">
      <w:pPr>
        <w:spacing w:line="276" w:lineRule="auto"/>
        <w:contextualSpacing/>
        <w:rPr>
          <w:b/>
          <w:sz w:val="24"/>
          <w:szCs w:val="24"/>
        </w:rPr>
      </w:pPr>
      <w:r w:rsidRPr="0087003F">
        <w:rPr>
          <w:i/>
          <w:sz w:val="24"/>
          <w:szCs w:val="24"/>
        </w:rPr>
        <w:t>‘</w:t>
      </w:r>
      <w:r w:rsidR="003844DE" w:rsidRPr="0087003F">
        <w:rPr>
          <w:i/>
          <w:sz w:val="24"/>
          <w:szCs w:val="24"/>
        </w:rPr>
        <w:t xml:space="preserve">It’s been beneficial for me and to friends </w:t>
      </w:r>
      <w:r w:rsidR="00E53B32" w:rsidRPr="0087003F">
        <w:rPr>
          <w:i/>
          <w:sz w:val="24"/>
          <w:szCs w:val="24"/>
        </w:rPr>
        <w:t>…</w:t>
      </w:r>
      <w:r w:rsidR="003844DE" w:rsidRPr="0087003F">
        <w:rPr>
          <w:i/>
          <w:sz w:val="24"/>
          <w:szCs w:val="24"/>
        </w:rPr>
        <w:t xml:space="preserve"> I've got a particular friend that used to never worry about steps, but now talks about steps all the time, and that's partly through my talking about my own experience with PACE-UP.</w:t>
      </w:r>
      <w:r w:rsidRPr="0087003F">
        <w:rPr>
          <w:i/>
          <w:sz w:val="24"/>
          <w:szCs w:val="24"/>
        </w:rPr>
        <w:t>’</w:t>
      </w:r>
      <w:r w:rsidR="003844DE"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56, white British, postal group)</w:t>
      </w:r>
    </w:p>
    <w:p w14:paraId="591E4382" w14:textId="77777777" w:rsidR="005E1C76" w:rsidRPr="0087003F" w:rsidRDefault="005E1C76" w:rsidP="00E44C0A">
      <w:pPr>
        <w:spacing w:line="276" w:lineRule="auto"/>
        <w:contextualSpacing/>
        <w:rPr>
          <w:b/>
          <w:sz w:val="24"/>
          <w:szCs w:val="24"/>
        </w:rPr>
      </w:pPr>
    </w:p>
    <w:p w14:paraId="65D9CDE9" w14:textId="77777777" w:rsidR="00E44C0A" w:rsidRPr="0087003F" w:rsidRDefault="00E44C0A" w:rsidP="00E44C0A">
      <w:pPr>
        <w:spacing w:line="276" w:lineRule="auto"/>
        <w:contextualSpacing/>
        <w:rPr>
          <w:b/>
          <w:sz w:val="24"/>
          <w:szCs w:val="24"/>
        </w:rPr>
      </w:pPr>
    </w:p>
    <w:p w14:paraId="7BEDC174" w14:textId="66287D50" w:rsidR="005E1F68" w:rsidRPr="0087003F" w:rsidRDefault="005E1F68" w:rsidP="00E44C0A">
      <w:pPr>
        <w:spacing w:line="276" w:lineRule="auto"/>
        <w:contextualSpacing/>
        <w:rPr>
          <w:sz w:val="24"/>
          <w:szCs w:val="24"/>
        </w:rPr>
      </w:pPr>
      <w:r w:rsidRPr="0087003F">
        <w:rPr>
          <w:sz w:val="24"/>
          <w:szCs w:val="24"/>
        </w:rPr>
        <w:t xml:space="preserve">In contrast, not having anyone </w:t>
      </w:r>
      <w:r w:rsidR="00890CAF" w:rsidRPr="0087003F">
        <w:rPr>
          <w:sz w:val="24"/>
          <w:szCs w:val="24"/>
        </w:rPr>
        <w:t xml:space="preserve">with whom </w:t>
      </w:r>
      <w:r w:rsidRPr="0087003F">
        <w:rPr>
          <w:sz w:val="24"/>
          <w:szCs w:val="24"/>
        </w:rPr>
        <w:t>to participate in activity was seen as a barrier</w:t>
      </w:r>
      <w:r w:rsidR="00673C01" w:rsidRPr="0087003F">
        <w:rPr>
          <w:sz w:val="24"/>
          <w:szCs w:val="24"/>
        </w:rPr>
        <w:t>,</w:t>
      </w:r>
      <w:r w:rsidRPr="0087003F">
        <w:rPr>
          <w:sz w:val="24"/>
          <w:szCs w:val="24"/>
        </w:rPr>
        <w:t xml:space="preserve"> with participants reporting that lack of social support led to a reduction in walking</w:t>
      </w:r>
      <w:r w:rsidR="00504442" w:rsidRPr="0087003F">
        <w:rPr>
          <w:sz w:val="24"/>
          <w:szCs w:val="24"/>
        </w:rPr>
        <w:t>:</w:t>
      </w:r>
      <w:r w:rsidRPr="0087003F">
        <w:rPr>
          <w:sz w:val="24"/>
          <w:szCs w:val="24"/>
        </w:rPr>
        <w:t xml:space="preserve">  </w:t>
      </w:r>
    </w:p>
    <w:p w14:paraId="7910B0C8" w14:textId="77777777" w:rsidR="005E1C76" w:rsidRPr="0087003F" w:rsidRDefault="005E1C76" w:rsidP="00E44C0A">
      <w:pPr>
        <w:spacing w:line="276" w:lineRule="auto"/>
        <w:contextualSpacing/>
        <w:rPr>
          <w:sz w:val="24"/>
          <w:szCs w:val="24"/>
        </w:rPr>
      </w:pPr>
    </w:p>
    <w:p w14:paraId="6190B90F" w14:textId="77777777" w:rsidR="00E44C0A" w:rsidRPr="0087003F" w:rsidRDefault="00E44C0A" w:rsidP="00E44C0A">
      <w:pPr>
        <w:spacing w:line="276" w:lineRule="auto"/>
        <w:contextualSpacing/>
        <w:rPr>
          <w:sz w:val="24"/>
          <w:szCs w:val="24"/>
        </w:rPr>
      </w:pPr>
    </w:p>
    <w:p w14:paraId="27BB7C94" w14:textId="0CCB2CCA" w:rsidR="005E1C76" w:rsidRPr="0087003F" w:rsidRDefault="005E1F68" w:rsidP="00E44C0A">
      <w:pPr>
        <w:spacing w:line="276" w:lineRule="auto"/>
        <w:contextualSpacing/>
        <w:rPr>
          <w:b/>
          <w:sz w:val="24"/>
          <w:szCs w:val="24"/>
        </w:rPr>
      </w:pPr>
      <w:r w:rsidRPr="0087003F">
        <w:rPr>
          <w:i/>
          <w:sz w:val="24"/>
          <w:szCs w:val="24"/>
        </w:rPr>
        <w:t>‘I like walking but my friend that I used to go walking with quite a lot has moved away, so there's not so much incentive now to go for a walk’</w:t>
      </w:r>
      <w:r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59, white British, nurse group)</w:t>
      </w:r>
    </w:p>
    <w:p w14:paraId="6981ED97" w14:textId="77777777" w:rsidR="00B63933" w:rsidRPr="0087003F" w:rsidRDefault="00B63933" w:rsidP="00E44C0A">
      <w:pPr>
        <w:spacing w:line="276" w:lineRule="auto"/>
        <w:contextualSpacing/>
        <w:rPr>
          <w:b/>
          <w:sz w:val="24"/>
          <w:szCs w:val="24"/>
        </w:rPr>
      </w:pPr>
    </w:p>
    <w:p w14:paraId="3A7EC2E6" w14:textId="77777777" w:rsidR="00E44C0A" w:rsidRPr="0087003F" w:rsidRDefault="00E44C0A" w:rsidP="00E44C0A">
      <w:pPr>
        <w:spacing w:line="276" w:lineRule="auto"/>
        <w:contextualSpacing/>
        <w:rPr>
          <w:b/>
          <w:sz w:val="24"/>
          <w:szCs w:val="24"/>
        </w:rPr>
      </w:pPr>
    </w:p>
    <w:p w14:paraId="6ADC421F" w14:textId="012CE0FA" w:rsidR="003844DE" w:rsidRPr="0087003F" w:rsidRDefault="00F531C6" w:rsidP="00E44C0A">
      <w:pPr>
        <w:pStyle w:val="ListParagraph"/>
        <w:numPr>
          <w:ilvl w:val="0"/>
          <w:numId w:val="26"/>
        </w:numPr>
        <w:spacing w:line="276" w:lineRule="auto"/>
        <w:rPr>
          <w:sz w:val="24"/>
          <w:szCs w:val="24"/>
        </w:rPr>
      </w:pPr>
      <w:r w:rsidRPr="0087003F">
        <w:rPr>
          <w:sz w:val="24"/>
          <w:szCs w:val="24"/>
        </w:rPr>
        <w:t>Lack of time</w:t>
      </w:r>
    </w:p>
    <w:p w14:paraId="5EA709B6" w14:textId="77777777" w:rsidR="005E1C76" w:rsidRPr="0087003F" w:rsidRDefault="005E1C76" w:rsidP="00E44C0A">
      <w:pPr>
        <w:pStyle w:val="ListParagraph"/>
        <w:spacing w:line="276" w:lineRule="auto"/>
        <w:rPr>
          <w:sz w:val="24"/>
          <w:szCs w:val="24"/>
        </w:rPr>
      </w:pPr>
    </w:p>
    <w:p w14:paraId="0BA8A9A0" w14:textId="77777777" w:rsidR="00E44C0A" w:rsidRPr="0087003F" w:rsidRDefault="00E44C0A" w:rsidP="00E44C0A">
      <w:pPr>
        <w:pStyle w:val="ListParagraph"/>
        <w:spacing w:line="276" w:lineRule="auto"/>
        <w:rPr>
          <w:sz w:val="24"/>
          <w:szCs w:val="24"/>
        </w:rPr>
      </w:pPr>
    </w:p>
    <w:p w14:paraId="1EE18551" w14:textId="07249FEC" w:rsidR="003844DE" w:rsidRPr="0087003F" w:rsidRDefault="008434AC" w:rsidP="00E44C0A">
      <w:pPr>
        <w:spacing w:after="120" w:line="276" w:lineRule="auto"/>
        <w:contextualSpacing/>
        <w:rPr>
          <w:sz w:val="24"/>
          <w:szCs w:val="24"/>
        </w:rPr>
      </w:pPr>
      <w:r w:rsidRPr="0087003F">
        <w:rPr>
          <w:sz w:val="24"/>
          <w:szCs w:val="24"/>
        </w:rPr>
        <w:t>T</w:t>
      </w:r>
      <w:r w:rsidR="005E1F68" w:rsidRPr="0087003F">
        <w:rPr>
          <w:sz w:val="24"/>
          <w:szCs w:val="24"/>
        </w:rPr>
        <w:t xml:space="preserve">ime </w:t>
      </w:r>
      <w:r w:rsidR="00673C01" w:rsidRPr="0087003F">
        <w:rPr>
          <w:sz w:val="24"/>
          <w:szCs w:val="24"/>
        </w:rPr>
        <w:t xml:space="preserve">was identified as a barrier </w:t>
      </w:r>
      <w:r w:rsidRPr="0087003F">
        <w:rPr>
          <w:sz w:val="24"/>
          <w:szCs w:val="24"/>
        </w:rPr>
        <w:t>by nearly half of participants</w:t>
      </w:r>
      <w:r w:rsidR="00465E6E" w:rsidRPr="0087003F">
        <w:rPr>
          <w:sz w:val="24"/>
          <w:szCs w:val="24"/>
        </w:rPr>
        <w:t>, making it the most frequently cited barrier, and</w:t>
      </w:r>
      <w:r w:rsidR="00673C01" w:rsidRPr="0087003F">
        <w:rPr>
          <w:sz w:val="24"/>
          <w:szCs w:val="24"/>
        </w:rPr>
        <w:t xml:space="preserve"> was the only theme </w:t>
      </w:r>
      <w:r w:rsidRPr="0087003F">
        <w:rPr>
          <w:sz w:val="24"/>
          <w:szCs w:val="24"/>
        </w:rPr>
        <w:t xml:space="preserve">not </w:t>
      </w:r>
      <w:r w:rsidR="00594786" w:rsidRPr="0087003F">
        <w:rPr>
          <w:sz w:val="24"/>
          <w:szCs w:val="24"/>
        </w:rPr>
        <w:t xml:space="preserve">identified as </w:t>
      </w:r>
      <w:r w:rsidRPr="0087003F">
        <w:rPr>
          <w:sz w:val="24"/>
          <w:szCs w:val="24"/>
        </w:rPr>
        <w:t xml:space="preserve">a facilitator. </w:t>
      </w:r>
      <w:r w:rsidR="00594786" w:rsidRPr="0087003F">
        <w:rPr>
          <w:sz w:val="24"/>
          <w:szCs w:val="24"/>
        </w:rPr>
        <w:t xml:space="preserve">Lack of time </w:t>
      </w:r>
      <w:r w:rsidR="003844DE" w:rsidRPr="0087003F">
        <w:rPr>
          <w:sz w:val="24"/>
          <w:szCs w:val="24"/>
        </w:rPr>
        <w:t xml:space="preserve">included </w:t>
      </w:r>
      <w:r w:rsidR="007C578F" w:rsidRPr="0087003F">
        <w:rPr>
          <w:sz w:val="24"/>
          <w:szCs w:val="24"/>
        </w:rPr>
        <w:t xml:space="preserve">being </w:t>
      </w:r>
      <w:r w:rsidR="003844DE" w:rsidRPr="0087003F">
        <w:rPr>
          <w:sz w:val="24"/>
          <w:szCs w:val="24"/>
        </w:rPr>
        <w:t xml:space="preserve">‘too busy’, ‘family responsibilities’ (looking after children, caring for relatives) and ‘work commitments’. </w:t>
      </w:r>
    </w:p>
    <w:p w14:paraId="5BF2A145" w14:textId="77777777" w:rsidR="00E44C0A" w:rsidRPr="0087003F" w:rsidRDefault="00E44C0A" w:rsidP="00E44C0A">
      <w:pPr>
        <w:spacing w:after="120" w:line="276" w:lineRule="auto"/>
        <w:contextualSpacing/>
        <w:rPr>
          <w:sz w:val="24"/>
          <w:szCs w:val="24"/>
        </w:rPr>
      </w:pPr>
    </w:p>
    <w:p w14:paraId="492C840D" w14:textId="77777777" w:rsidR="005E1C76" w:rsidRPr="0087003F" w:rsidRDefault="005E1C76" w:rsidP="00E44C0A">
      <w:pPr>
        <w:spacing w:after="120" w:line="276" w:lineRule="auto"/>
        <w:contextualSpacing/>
        <w:rPr>
          <w:sz w:val="24"/>
          <w:szCs w:val="24"/>
        </w:rPr>
      </w:pPr>
    </w:p>
    <w:p w14:paraId="15C2CDF1" w14:textId="6B4AE7D7" w:rsidR="003844DE" w:rsidRPr="0087003F" w:rsidRDefault="00C01B22" w:rsidP="00E44C0A">
      <w:pPr>
        <w:spacing w:line="276" w:lineRule="auto"/>
        <w:contextualSpacing/>
        <w:rPr>
          <w:b/>
          <w:sz w:val="24"/>
          <w:szCs w:val="24"/>
        </w:rPr>
      </w:pPr>
      <w:r w:rsidRPr="0087003F" w:rsidDel="00C01B22">
        <w:rPr>
          <w:i/>
          <w:sz w:val="24"/>
          <w:szCs w:val="24"/>
        </w:rPr>
        <w:t xml:space="preserve"> </w:t>
      </w:r>
      <w:r w:rsidR="00CB7084" w:rsidRPr="0087003F">
        <w:rPr>
          <w:i/>
          <w:sz w:val="24"/>
          <w:szCs w:val="24"/>
        </w:rPr>
        <w:t>‘</w:t>
      </w:r>
      <w:r w:rsidR="003844DE" w:rsidRPr="0087003F">
        <w:rPr>
          <w:i/>
          <w:sz w:val="24"/>
          <w:szCs w:val="24"/>
        </w:rPr>
        <w:t>To me my reluctance to do physical activity was really based on I'd say laziness… and if you are working full time… it takes discipline I think to do things in a time when you're supposed / you should be relaxing after work, the thought of actually doing physical exercise, which didn't at the time seem to me to be a relaxing activity, but a chore, deterred me from doing any physical exercise really.</w:t>
      </w:r>
      <w:r w:rsidR="00CB7084" w:rsidRPr="0087003F">
        <w:rPr>
          <w:i/>
          <w:sz w:val="24"/>
          <w:szCs w:val="24"/>
        </w:rPr>
        <w:t>’</w:t>
      </w:r>
      <w:r w:rsidR="003844DE" w:rsidRPr="0087003F">
        <w:rPr>
          <w:b/>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56, white British, postal group)</w:t>
      </w:r>
    </w:p>
    <w:p w14:paraId="4BD2C701" w14:textId="77777777" w:rsidR="005E1C76" w:rsidRPr="0087003F" w:rsidRDefault="005E1C76" w:rsidP="00E44C0A">
      <w:pPr>
        <w:spacing w:line="276" w:lineRule="auto"/>
        <w:contextualSpacing/>
        <w:rPr>
          <w:b/>
          <w:sz w:val="24"/>
          <w:szCs w:val="24"/>
        </w:rPr>
      </w:pPr>
    </w:p>
    <w:p w14:paraId="460F688D" w14:textId="77777777" w:rsidR="00A30ED1" w:rsidRPr="0087003F" w:rsidRDefault="00A30ED1" w:rsidP="00E44C0A">
      <w:pPr>
        <w:spacing w:line="276" w:lineRule="auto"/>
        <w:contextualSpacing/>
        <w:rPr>
          <w:b/>
          <w:sz w:val="24"/>
          <w:szCs w:val="24"/>
        </w:rPr>
      </w:pPr>
    </w:p>
    <w:p w14:paraId="6D636479" w14:textId="053CC768" w:rsidR="003844DE" w:rsidRPr="0087003F" w:rsidRDefault="003844DE" w:rsidP="00E44C0A">
      <w:pPr>
        <w:spacing w:line="276" w:lineRule="auto"/>
        <w:contextualSpacing/>
        <w:rPr>
          <w:sz w:val="24"/>
          <w:szCs w:val="24"/>
        </w:rPr>
      </w:pPr>
      <w:r w:rsidRPr="0087003F">
        <w:rPr>
          <w:sz w:val="24"/>
          <w:szCs w:val="24"/>
        </w:rPr>
        <w:lastRenderedPageBreak/>
        <w:t xml:space="preserve">Even though some participants had a strong sense of self-motivation to </w:t>
      </w:r>
      <w:r w:rsidR="00087B14" w:rsidRPr="0087003F">
        <w:rPr>
          <w:sz w:val="24"/>
          <w:szCs w:val="24"/>
        </w:rPr>
        <w:t>participate</w:t>
      </w:r>
      <w:r w:rsidRPr="0087003F">
        <w:rPr>
          <w:sz w:val="24"/>
          <w:szCs w:val="24"/>
        </w:rPr>
        <w:t xml:space="preserve"> in PA, time was still the limiting factor to them engaging in this behaviour. </w:t>
      </w:r>
    </w:p>
    <w:p w14:paraId="49CA2828" w14:textId="77777777" w:rsidR="00E44C0A" w:rsidRPr="0087003F" w:rsidRDefault="00E44C0A" w:rsidP="00E44C0A">
      <w:pPr>
        <w:spacing w:line="276" w:lineRule="auto"/>
        <w:contextualSpacing/>
        <w:rPr>
          <w:sz w:val="24"/>
          <w:szCs w:val="24"/>
        </w:rPr>
      </w:pPr>
    </w:p>
    <w:p w14:paraId="70295ADC" w14:textId="77777777" w:rsidR="005E1C76" w:rsidRPr="0087003F" w:rsidRDefault="005E1C76" w:rsidP="00E44C0A">
      <w:pPr>
        <w:spacing w:line="276" w:lineRule="auto"/>
        <w:contextualSpacing/>
        <w:rPr>
          <w:sz w:val="24"/>
          <w:szCs w:val="24"/>
        </w:rPr>
      </w:pPr>
    </w:p>
    <w:p w14:paraId="49521347" w14:textId="7607AFE7" w:rsidR="00954CD2" w:rsidRPr="0087003F" w:rsidRDefault="00E53B32" w:rsidP="00E44C0A">
      <w:pPr>
        <w:spacing w:line="276" w:lineRule="auto"/>
        <w:contextualSpacing/>
        <w:rPr>
          <w:b/>
          <w:sz w:val="24"/>
          <w:szCs w:val="24"/>
        </w:rPr>
      </w:pPr>
      <w:r w:rsidRPr="0087003F">
        <w:rPr>
          <w:i/>
          <w:sz w:val="24"/>
          <w:szCs w:val="24"/>
        </w:rPr>
        <w:t>’It’s</w:t>
      </w:r>
      <w:r w:rsidR="003844DE" w:rsidRPr="0087003F">
        <w:rPr>
          <w:i/>
          <w:sz w:val="24"/>
          <w:szCs w:val="24"/>
        </w:rPr>
        <w:t xml:space="preserve"> not because I don't want to do the exercise, or </w:t>
      </w:r>
      <w:r w:rsidR="00A24860" w:rsidRPr="0087003F">
        <w:rPr>
          <w:i/>
          <w:sz w:val="24"/>
          <w:szCs w:val="24"/>
        </w:rPr>
        <w:t>…</w:t>
      </w:r>
      <w:r w:rsidR="003844DE" w:rsidRPr="0087003F">
        <w:rPr>
          <w:i/>
          <w:sz w:val="24"/>
          <w:szCs w:val="24"/>
        </w:rPr>
        <w:t>or that I haven't got the motivation to do it, it is just finding time.</w:t>
      </w:r>
      <w:r w:rsidR="00CB7084" w:rsidRPr="0087003F">
        <w:rPr>
          <w:i/>
          <w:sz w:val="24"/>
          <w:szCs w:val="24"/>
        </w:rPr>
        <w:t>’</w:t>
      </w:r>
      <w:r w:rsidR="003844DE"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54, white British, nurse group)</w:t>
      </w:r>
    </w:p>
    <w:p w14:paraId="7D8FA088" w14:textId="77777777" w:rsidR="005E1C76" w:rsidRPr="0087003F" w:rsidRDefault="005E1C76" w:rsidP="00E44C0A">
      <w:pPr>
        <w:spacing w:line="276" w:lineRule="auto"/>
        <w:contextualSpacing/>
        <w:rPr>
          <w:b/>
          <w:sz w:val="24"/>
        </w:rPr>
      </w:pPr>
    </w:p>
    <w:p w14:paraId="38AB1B08" w14:textId="77777777" w:rsidR="00E44C0A" w:rsidRPr="0087003F" w:rsidRDefault="00E44C0A" w:rsidP="00E44C0A">
      <w:pPr>
        <w:spacing w:line="276" w:lineRule="auto"/>
        <w:contextualSpacing/>
        <w:rPr>
          <w:b/>
          <w:sz w:val="24"/>
        </w:rPr>
      </w:pPr>
    </w:p>
    <w:p w14:paraId="49F65B14" w14:textId="01E400C1" w:rsidR="00AD4352" w:rsidRPr="0087003F" w:rsidRDefault="00AD4352" w:rsidP="00E44C0A">
      <w:pPr>
        <w:spacing w:line="276" w:lineRule="auto"/>
        <w:contextualSpacing/>
        <w:rPr>
          <w:sz w:val="24"/>
          <w:szCs w:val="24"/>
        </w:rPr>
      </w:pPr>
      <w:r w:rsidRPr="0087003F">
        <w:rPr>
          <w:sz w:val="24"/>
          <w:szCs w:val="24"/>
        </w:rPr>
        <w:t>Some</w:t>
      </w:r>
      <w:r w:rsidR="004B71BA" w:rsidRPr="0087003F">
        <w:rPr>
          <w:sz w:val="24"/>
          <w:szCs w:val="24"/>
        </w:rPr>
        <w:t xml:space="preserve"> participants </w:t>
      </w:r>
      <w:r w:rsidR="00C40A3E" w:rsidRPr="0087003F">
        <w:rPr>
          <w:sz w:val="24"/>
          <w:szCs w:val="24"/>
        </w:rPr>
        <w:t>were able to find solutions to having a lack of time</w:t>
      </w:r>
      <w:r w:rsidR="00482DE3" w:rsidRPr="0087003F">
        <w:rPr>
          <w:sz w:val="24"/>
          <w:szCs w:val="24"/>
        </w:rPr>
        <w:t xml:space="preserve">, including </w:t>
      </w:r>
      <w:r w:rsidR="00C40A3E" w:rsidRPr="0087003F">
        <w:rPr>
          <w:sz w:val="24"/>
          <w:szCs w:val="24"/>
        </w:rPr>
        <w:t xml:space="preserve">integrating physical activity into their schedule. </w:t>
      </w:r>
      <w:r w:rsidRPr="0087003F">
        <w:rPr>
          <w:sz w:val="24"/>
          <w:szCs w:val="24"/>
        </w:rPr>
        <w:t xml:space="preserve"> </w:t>
      </w:r>
    </w:p>
    <w:p w14:paraId="0A0E6FEE" w14:textId="77777777" w:rsidR="005E1C76" w:rsidRPr="0087003F" w:rsidRDefault="005E1C76" w:rsidP="00E44C0A">
      <w:pPr>
        <w:spacing w:line="276" w:lineRule="auto"/>
        <w:contextualSpacing/>
        <w:rPr>
          <w:sz w:val="24"/>
          <w:szCs w:val="24"/>
        </w:rPr>
      </w:pPr>
    </w:p>
    <w:p w14:paraId="7E0C3A37" w14:textId="77777777" w:rsidR="00E44C0A" w:rsidRPr="0087003F" w:rsidRDefault="00E44C0A" w:rsidP="00E44C0A">
      <w:pPr>
        <w:spacing w:line="276" w:lineRule="auto"/>
        <w:contextualSpacing/>
        <w:rPr>
          <w:sz w:val="24"/>
          <w:szCs w:val="24"/>
        </w:rPr>
      </w:pPr>
    </w:p>
    <w:p w14:paraId="32293958" w14:textId="77777777" w:rsidR="00D174C4" w:rsidRPr="0087003F" w:rsidRDefault="00D174C4" w:rsidP="00E44C0A">
      <w:pPr>
        <w:spacing w:line="276" w:lineRule="auto"/>
        <w:contextualSpacing/>
        <w:rPr>
          <w:b/>
          <w:sz w:val="24"/>
          <w:szCs w:val="24"/>
        </w:rPr>
      </w:pPr>
      <w:r w:rsidRPr="0087003F">
        <w:rPr>
          <w:i/>
          <w:sz w:val="24"/>
          <w:szCs w:val="24"/>
        </w:rPr>
        <w:t>‘…I do have an issue of time really, which is why I find walking to and from school is quite a good thing because it makes me have exercise and it's killing two birds with one stone, because it's something that needs to be done as well’</w:t>
      </w:r>
      <w:r w:rsidRPr="0087003F">
        <w:rPr>
          <w:sz w:val="24"/>
          <w:szCs w:val="24"/>
        </w:rPr>
        <w:t xml:space="preserve"> </w:t>
      </w:r>
      <w:r w:rsidRPr="0087003F">
        <w:rPr>
          <w:b/>
          <w:sz w:val="24"/>
          <w:szCs w:val="24"/>
        </w:rPr>
        <w:t>(Female, aged 49, white British, postal group).</w:t>
      </w:r>
    </w:p>
    <w:p w14:paraId="66E8ADF0" w14:textId="77777777" w:rsidR="005E1C76" w:rsidRPr="0087003F" w:rsidRDefault="005E1C76" w:rsidP="00E44C0A">
      <w:pPr>
        <w:spacing w:line="276" w:lineRule="auto"/>
        <w:contextualSpacing/>
        <w:rPr>
          <w:b/>
          <w:sz w:val="24"/>
          <w:szCs w:val="24"/>
        </w:rPr>
      </w:pPr>
    </w:p>
    <w:p w14:paraId="24D51F3C" w14:textId="77777777" w:rsidR="00E44C0A" w:rsidRPr="0087003F" w:rsidRDefault="00E44C0A" w:rsidP="00E44C0A">
      <w:pPr>
        <w:spacing w:line="276" w:lineRule="auto"/>
        <w:contextualSpacing/>
        <w:rPr>
          <w:b/>
          <w:sz w:val="24"/>
          <w:szCs w:val="24"/>
        </w:rPr>
      </w:pPr>
    </w:p>
    <w:p w14:paraId="5169EC38" w14:textId="0F7EC2A2" w:rsidR="00895125" w:rsidRPr="0087003F" w:rsidRDefault="004B71BA" w:rsidP="00E44C0A">
      <w:pPr>
        <w:spacing w:line="276" w:lineRule="auto"/>
        <w:contextualSpacing/>
        <w:rPr>
          <w:sz w:val="24"/>
          <w:szCs w:val="24"/>
        </w:rPr>
      </w:pPr>
      <w:r w:rsidRPr="0087003F">
        <w:rPr>
          <w:sz w:val="24"/>
          <w:szCs w:val="24"/>
        </w:rPr>
        <w:t>As seen in a previous quote, o</w:t>
      </w:r>
      <w:r w:rsidR="00AD4352" w:rsidRPr="0087003F">
        <w:rPr>
          <w:sz w:val="24"/>
          <w:szCs w:val="24"/>
        </w:rPr>
        <w:t>thers</w:t>
      </w:r>
      <w:r w:rsidRPr="0087003F">
        <w:rPr>
          <w:sz w:val="24"/>
          <w:szCs w:val="24"/>
        </w:rPr>
        <w:t xml:space="preserve"> were able to overcome the barrier of time by</w:t>
      </w:r>
      <w:r w:rsidR="00AD4352" w:rsidRPr="0087003F">
        <w:rPr>
          <w:sz w:val="24"/>
          <w:szCs w:val="24"/>
        </w:rPr>
        <w:t xml:space="preserve"> </w:t>
      </w:r>
      <w:r w:rsidRPr="0087003F">
        <w:rPr>
          <w:sz w:val="24"/>
          <w:szCs w:val="24"/>
        </w:rPr>
        <w:t xml:space="preserve">incorporating multiple short bouts of physical activity into </w:t>
      </w:r>
      <w:r w:rsidR="00DC0D43" w:rsidRPr="0087003F">
        <w:rPr>
          <w:sz w:val="24"/>
          <w:szCs w:val="24"/>
        </w:rPr>
        <w:t xml:space="preserve">each </w:t>
      </w:r>
      <w:r w:rsidRPr="0087003F">
        <w:rPr>
          <w:sz w:val="24"/>
          <w:szCs w:val="24"/>
        </w:rPr>
        <w:t>day.</w:t>
      </w:r>
    </w:p>
    <w:p w14:paraId="0765BE09" w14:textId="77777777" w:rsidR="005E1C76" w:rsidRPr="0087003F" w:rsidRDefault="005E1C76" w:rsidP="00E44C0A">
      <w:pPr>
        <w:spacing w:line="276" w:lineRule="auto"/>
        <w:contextualSpacing/>
        <w:rPr>
          <w:sz w:val="24"/>
          <w:szCs w:val="24"/>
        </w:rPr>
      </w:pPr>
    </w:p>
    <w:p w14:paraId="0265E150" w14:textId="77777777" w:rsidR="00E44C0A" w:rsidRPr="0087003F" w:rsidRDefault="00E44C0A" w:rsidP="00E44C0A">
      <w:pPr>
        <w:spacing w:line="276" w:lineRule="auto"/>
        <w:contextualSpacing/>
        <w:rPr>
          <w:sz w:val="24"/>
          <w:szCs w:val="24"/>
        </w:rPr>
      </w:pPr>
    </w:p>
    <w:p w14:paraId="679804BF" w14:textId="37C76BD8" w:rsidR="00895125" w:rsidRPr="0087003F" w:rsidRDefault="004B71BA" w:rsidP="00E44C0A">
      <w:pPr>
        <w:spacing w:line="276" w:lineRule="auto"/>
        <w:contextualSpacing/>
        <w:rPr>
          <w:b/>
          <w:sz w:val="24"/>
          <w:szCs w:val="24"/>
        </w:rPr>
      </w:pPr>
      <w:r w:rsidRPr="0087003F">
        <w:rPr>
          <w:i/>
          <w:sz w:val="24"/>
          <w:szCs w:val="24"/>
        </w:rPr>
        <w:t>‘Oh I’ve got to do an hour in the gym. Actually 10 minutes sold walking somewhere, several times a day, actually builds stuff up.</w:t>
      </w:r>
      <w:r w:rsidRPr="0087003F">
        <w:rPr>
          <w:sz w:val="24"/>
          <w:szCs w:val="24"/>
        </w:rPr>
        <w:t xml:space="preserve">’ </w:t>
      </w:r>
      <w:r w:rsidRPr="0087003F">
        <w:rPr>
          <w:b/>
          <w:sz w:val="24"/>
          <w:szCs w:val="24"/>
        </w:rPr>
        <w:t>(Female, aged 69, white British, nurse group)</w:t>
      </w:r>
    </w:p>
    <w:p w14:paraId="1C1BF748" w14:textId="77777777" w:rsidR="00664F97" w:rsidRPr="0087003F" w:rsidRDefault="00664F97" w:rsidP="00E44C0A">
      <w:pPr>
        <w:spacing w:line="276" w:lineRule="auto"/>
        <w:contextualSpacing/>
        <w:rPr>
          <w:sz w:val="24"/>
          <w:szCs w:val="24"/>
        </w:rPr>
      </w:pPr>
    </w:p>
    <w:p w14:paraId="60196D81" w14:textId="77777777" w:rsidR="00E44C0A" w:rsidRPr="0087003F" w:rsidRDefault="00E44C0A" w:rsidP="00E44C0A">
      <w:pPr>
        <w:spacing w:line="276" w:lineRule="auto"/>
        <w:contextualSpacing/>
        <w:rPr>
          <w:sz w:val="24"/>
          <w:szCs w:val="24"/>
        </w:rPr>
      </w:pPr>
    </w:p>
    <w:p w14:paraId="6AD5058D" w14:textId="77777777" w:rsidR="00004E28" w:rsidRPr="0087003F" w:rsidRDefault="00954CD2" w:rsidP="00E44C0A">
      <w:pPr>
        <w:spacing w:line="276" w:lineRule="auto"/>
        <w:contextualSpacing/>
        <w:rPr>
          <w:b/>
          <w:sz w:val="24"/>
          <w:szCs w:val="24"/>
        </w:rPr>
      </w:pPr>
      <w:r w:rsidRPr="0087003F">
        <w:rPr>
          <w:b/>
          <w:sz w:val="24"/>
          <w:szCs w:val="24"/>
        </w:rPr>
        <w:t>Reflections from trial participants</w:t>
      </w:r>
    </w:p>
    <w:p w14:paraId="75713C40" w14:textId="77777777" w:rsidR="00004E28" w:rsidRPr="0087003F" w:rsidRDefault="00004E28" w:rsidP="00E44C0A">
      <w:pPr>
        <w:spacing w:line="276" w:lineRule="auto"/>
        <w:contextualSpacing/>
        <w:rPr>
          <w:b/>
          <w:sz w:val="24"/>
          <w:szCs w:val="24"/>
        </w:rPr>
      </w:pPr>
    </w:p>
    <w:p w14:paraId="092BBB65" w14:textId="77777777" w:rsidR="00004E28" w:rsidRPr="0087003F" w:rsidRDefault="00004E28" w:rsidP="00E44C0A">
      <w:pPr>
        <w:spacing w:line="276" w:lineRule="auto"/>
        <w:contextualSpacing/>
        <w:rPr>
          <w:b/>
          <w:sz w:val="24"/>
          <w:szCs w:val="24"/>
        </w:rPr>
      </w:pPr>
    </w:p>
    <w:p w14:paraId="5A69DB72" w14:textId="0942F3B4" w:rsidR="005B3952" w:rsidRPr="0087003F" w:rsidRDefault="000D7CD8" w:rsidP="00E44C0A">
      <w:pPr>
        <w:spacing w:line="276" w:lineRule="auto"/>
        <w:contextualSpacing/>
        <w:rPr>
          <w:b/>
          <w:sz w:val="24"/>
          <w:szCs w:val="24"/>
        </w:rPr>
      </w:pPr>
      <w:r w:rsidRPr="0087003F">
        <w:rPr>
          <w:rFonts w:cs="Arial"/>
          <w:sz w:val="24"/>
          <w:szCs w:val="24"/>
        </w:rPr>
        <w:t xml:space="preserve">At the end of the interview participants were asked to comment on </w:t>
      </w:r>
      <w:r w:rsidR="005B3952" w:rsidRPr="0087003F">
        <w:rPr>
          <w:rFonts w:cs="Arial"/>
          <w:sz w:val="24"/>
          <w:szCs w:val="24"/>
        </w:rPr>
        <w:t>what additional support could be provided to aid PA</w:t>
      </w:r>
      <w:r w:rsidR="00494B5D" w:rsidRPr="0087003F">
        <w:rPr>
          <w:rFonts w:cs="Arial"/>
          <w:sz w:val="24"/>
          <w:szCs w:val="24"/>
        </w:rPr>
        <w:t xml:space="preserve"> maintenance</w:t>
      </w:r>
      <w:r w:rsidR="005B3952" w:rsidRPr="0087003F">
        <w:rPr>
          <w:rFonts w:cs="Arial"/>
          <w:sz w:val="24"/>
          <w:szCs w:val="24"/>
        </w:rPr>
        <w:t xml:space="preserve">, </w:t>
      </w:r>
      <w:r w:rsidR="00A62C83" w:rsidRPr="0087003F">
        <w:rPr>
          <w:rFonts w:cs="Arial"/>
          <w:sz w:val="24"/>
          <w:szCs w:val="24"/>
        </w:rPr>
        <w:t>and were offered</w:t>
      </w:r>
      <w:r w:rsidR="00AF1A74" w:rsidRPr="0087003F">
        <w:rPr>
          <w:rFonts w:cs="Arial"/>
          <w:sz w:val="24"/>
          <w:szCs w:val="24"/>
        </w:rPr>
        <w:t xml:space="preserve"> examples which included</w:t>
      </w:r>
      <w:r w:rsidR="00F65808" w:rsidRPr="0087003F">
        <w:rPr>
          <w:sz w:val="24"/>
          <w:szCs w:val="24"/>
        </w:rPr>
        <w:t xml:space="preserve">; text messaging, online resources, annual nurse appointments and walking groups. </w:t>
      </w:r>
      <w:r w:rsidR="00F65808" w:rsidRPr="0087003F">
        <w:rPr>
          <w:rFonts w:cs="Arial"/>
          <w:sz w:val="24"/>
          <w:szCs w:val="24"/>
        </w:rPr>
        <w:t>P</w:t>
      </w:r>
      <w:r w:rsidR="005B3952" w:rsidRPr="0087003F">
        <w:rPr>
          <w:rFonts w:cs="Arial"/>
          <w:sz w:val="24"/>
          <w:szCs w:val="24"/>
        </w:rPr>
        <w:t xml:space="preserve">articipants </w:t>
      </w:r>
      <w:r w:rsidR="00C53466" w:rsidRPr="0087003F">
        <w:rPr>
          <w:rFonts w:cs="Arial"/>
          <w:sz w:val="24"/>
          <w:szCs w:val="24"/>
        </w:rPr>
        <w:t xml:space="preserve">also </w:t>
      </w:r>
      <w:r w:rsidR="005B3952" w:rsidRPr="0087003F">
        <w:rPr>
          <w:rFonts w:cs="Arial"/>
          <w:sz w:val="24"/>
          <w:szCs w:val="24"/>
        </w:rPr>
        <w:t>provided</w:t>
      </w:r>
      <w:r w:rsidR="00494B5D" w:rsidRPr="0087003F">
        <w:rPr>
          <w:rFonts w:cs="Arial"/>
          <w:sz w:val="24"/>
          <w:szCs w:val="24"/>
        </w:rPr>
        <w:t xml:space="preserve"> other</w:t>
      </w:r>
      <w:r w:rsidR="005B3952" w:rsidRPr="0087003F">
        <w:rPr>
          <w:rFonts w:cs="Arial"/>
          <w:sz w:val="24"/>
          <w:szCs w:val="24"/>
        </w:rPr>
        <w:t xml:space="preserve"> useful suggestions</w:t>
      </w:r>
      <w:r w:rsidR="00C53466" w:rsidRPr="0087003F">
        <w:rPr>
          <w:rFonts w:cs="Arial"/>
          <w:sz w:val="24"/>
          <w:szCs w:val="24"/>
        </w:rPr>
        <w:t>:</w:t>
      </w:r>
      <w:r w:rsidR="005B3952" w:rsidRPr="0087003F">
        <w:rPr>
          <w:rFonts w:cs="Arial"/>
          <w:sz w:val="24"/>
          <w:szCs w:val="24"/>
        </w:rPr>
        <w:t xml:space="preserve"> </w:t>
      </w:r>
    </w:p>
    <w:p w14:paraId="6E881D3E" w14:textId="77777777" w:rsidR="00F65808" w:rsidRPr="0087003F" w:rsidRDefault="00F65808" w:rsidP="00E44C0A">
      <w:pPr>
        <w:autoSpaceDE w:val="0"/>
        <w:autoSpaceDN w:val="0"/>
        <w:adjustRightInd w:val="0"/>
        <w:spacing w:after="0" w:line="276" w:lineRule="auto"/>
        <w:contextualSpacing/>
        <w:jc w:val="both"/>
        <w:rPr>
          <w:rFonts w:cs="Arial"/>
          <w:sz w:val="24"/>
          <w:szCs w:val="24"/>
        </w:rPr>
      </w:pPr>
    </w:p>
    <w:p w14:paraId="3FB9B473" w14:textId="77777777" w:rsidR="00523DC5" w:rsidRPr="0087003F" w:rsidRDefault="00523DC5" w:rsidP="00E44C0A">
      <w:pPr>
        <w:autoSpaceDE w:val="0"/>
        <w:autoSpaceDN w:val="0"/>
        <w:adjustRightInd w:val="0"/>
        <w:spacing w:after="0" w:line="276" w:lineRule="auto"/>
        <w:contextualSpacing/>
        <w:jc w:val="both"/>
        <w:rPr>
          <w:rFonts w:cs="Arial"/>
          <w:sz w:val="24"/>
          <w:szCs w:val="24"/>
        </w:rPr>
      </w:pPr>
    </w:p>
    <w:p w14:paraId="6F36B697" w14:textId="4098A373" w:rsidR="003844DE" w:rsidRPr="0087003F" w:rsidRDefault="003844DE" w:rsidP="00E44C0A">
      <w:pPr>
        <w:pStyle w:val="ListParagraph"/>
        <w:numPr>
          <w:ilvl w:val="0"/>
          <w:numId w:val="31"/>
        </w:numPr>
        <w:spacing w:line="276" w:lineRule="auto"/>
        <w:rPr>
          <w:sz w:val="24"/>
          <w:szCs w:val="24"/>
        </w:rPr>
      </w:pPr>
      <w:r w:rsidRPr="0087003F">
        <w:rPr>
          <w:sz w:val="24"/>
          <w:szCs w:val="24"/>
        </w:rPr>
        <w:t>Annual nurse appointments</w:t>
      </w:r>
    </w:p>
    <w:p w14:paraId="472DBC2B" w14:textId="77777777" w:rsidR="005E1C76" w:rsidRPr="0087003F" w:rsidRDefault="005E1C76" w:rsidP="00E44C0A">
      <w:pPr>
        <w:pStyle w:val="ListParagraph"/>
        <w:spacing w:line="276" w:lineRule="auto"/>
        <w:ind w:left="1080"/>
        <w:rPr>
          <w:sz w:val="24"/>
          <w:szCs w:val="24"/>
        </w:rPr>
      </w:pPr>
    </w:p>
    <w:p w14:paraId="2A7F27EC" w14:textId="77777777" w:rsidR="00E44C0A" w:rsidRPr="0087003F" w:rsidRDefault="00E44C0A" w:rsidP="00E44C0A">
      <w:pPr>
        <w:pStyle w:val="ListParagraph"/>
        <w:spacing w:line="276" w:lineRule="auto"/>
        <w:ind w:left="1080"/>
        <w:rPr>
          <w:sz w:val="24"/>
          <w:szCs w:val="24"/>
        </w:rPr>
      </w:pPr>
    </w:p>
    <w:p w14:paraId="2107B505" w14:textId="26ACE5F6" w:rsidR="003844DE" w:rsidRPr="0087003F" w:rsidRDefault="003844DE" w:rsidP="00E44C0A">
      <w:pPr>
        <w:spacing w:line="276" w:lineRule="auto"/>
        <w:contextualSpacing/>
        <w:rPr>
          <w:sz w:val="24"/>
          <w:szCs w:val="24"/>
        </w:rPr>
      </w:pPr>
      <w:r w:rsidRPr="0087003F">
        <w:rPr>
          <w:sz w:val="24"/>
          <w:szCs w:val="24"/>
        </w:rPr>
        <w:t xml:space="preserve">Overall participants </w:t>
      </w:r>
      <w:r w:rsidR="00504442" w:rsidRPr="0087003F">
        <w:rPr>
          <w:sz w:val="24"/>
          <w:szCs w:val="24"/>
        </w:rPr>
        <w:t xml:space="preserve">were </w:t>
      </w:r>
      <w:r w:rsidRPr="0087003F">
        <w:rPr>
          <w:sz w:val="24"/>
          <w:szCs w:val="24"/>
        </w:rPr>
        <w:t xml:space="preserve">positive about the option of seeing a nurse annually to discuss </w:t>
      </w:r>
      <w:r w:rsidR="00C34F4F" w:rsidRPr="0087003F">
        <w:rPr>
          <w:sz w:val="24"/>
          <w:szCs w:val="24"/>
        </w:rPr>
        <w:t xml:space="preserve">their </w:t>
      </w:r>
      <w:r w:rsidR="000D6948" w:rsidRPr="0087003F">
        <w:rPr>
          <w:sz w:val="24"/>
          <w:szCs w:val="24"/>
        </w:rPr>
        <w:t>PA</w:t>
      </w:r>
      <w:r w:rsidRPr="0087003F">
        <w:rPr>
          <w:sz w:val="24"/>
          <w:szCs w:val="24"/>
        </w:rPr>
        <w:t xml:space="preserve">. Participants felt having a nurse (or an authoritative figure) to report to regularly </w:t>
      </w:r>
      <w:r w:rsidRPr="0087003F">
        <w:rPr>
          <w:sz w:val="24"/>
          <w:szCs w:val="24"/>
        </w:rPr>
        <w:lastRenderedPageBreak/>
        <w:t xml:space="preserve">would </w:t>
      </w:r>
      <w:r w:rsidR="00504442" w:rsidRPr="0087003F">
        <w:rPr>
          <w:sz w:val="24"/>
          <w:szCs w:val="24"/>
        </w:rPr>
        <w:t>provide ‘accountability’</w:t>
      </w:r>
      <w:r w:rsidRPr="0087003F">
        <w:rPr>
          <w:sz w:val="24"/>
          <w:szCs w:val="24"/>
        </w:rPr>
        <w:t xml:space="preserve"> and remind them to </w:t>
      </w:r>
      <w:r w:rsidR="00C736B4" w:rsidRPr="0087003F">
        <w:rPr>
          <w:sz w:val="24"/>
          <w:szCs w:val="24"/>
        </w:rPr>
        <w:t>participate</w:t>
      </w:r>
      <w:r w:rsidRPr="0087003F">
        <w:rPr>
          <w:sz w:val="24"/>
          <w:szCs w:val="24"/>
        </w:rPr>
        <w:t xml:space="preserve"> in</w:t>
      </w:r>
      <w:r w:rsidR="00C34F4F" w:rsidRPr="0087003F">
        <w:rPr>
          <w:sz w:val="24"/>
          <w:szCs w:val="24"/>
        </w:rPr>
        <w:t>/undertake/maintain</w:t>
      </w:r>
      <w:r w:rsidRPr="0087003F">
        <w:rPr>
          <w:sz w:val="24"/>
          <w:szCs w:val="24"/>
        </w:rPr>
        <w:t xml:space="preserve"> PA</w:t>
      </w:r>
      <w:r w:rsidR="00C34F4F" w:rsidRPr="0087003F">
        <w:rPr>
          <w:sz w:val="24"/>
          <w:szCs w:val="24"/>
        </w:rPr>
        <w:t xml:space="preserve"> levels</w:t>
      </w:r>
      <w:r w:rsidRPr="0087003F">
        <w:rPr>
          <w:sz w:val="24"/>
          <w:szCs w:val="24"/>
        </w:rPr>
        <w:t>.</w:t>
      </w:r>
    </w:p>
    <w:p w14:paraId="5E7BE28F" w14:textId="77777777" w:rsidR="005E1C76" w:rsidRPr="0087003F" w:rsidRDefault="005E1C76" w:rsidP="00E44C0A">
      <w:pPr>
        <w:spacing w:line="276" w:lineRule="auto"/>
        <w:contextualSpacing/>
        <w:rPr>
          <w:sz w:val="24"/>
          <w:szCs w:val="24"/>
        </w:rPr>
      </w:pPr>
    </w:p>
    <w:p w14:paraId="6F1B9973" w14:textId="77777777" w:rsidR="00E44C0A" w:rsidRPr="0087003F" w:rsidRDefault="00E44C0A" w:rsidP="00E44C0A">
      <w:pPr>
        <w:spacing w:line="276" w:lineRule="auto"/>
        <w:contextualSpacing/>
        <w:rPr>
          <w:sz w:val="24"/>
          <w:szCs w:val="24"/>
        </w:rPr>
      </w:pPr>
    </w:p>
    <w:p w14:paraId="3FB84587" w14:textId="313C67AE" w:rsidR="003844DE" w:rsidRPr="0087003F" w:rsidRDefault="00CB7084" w:rsidP="00E44C0A">
      <w:pPr>
        <w:spacing w:line="276" w:lineRule="auto"/>
        <w:contextualSpacing/>
        <w:rPr>
          <w:b/>
          <w:sz w:val="24"/>
          <w:szCs w:val="24"/>
        </w:rPr>
      </w:pPr>
      <w:r w:rsidRPr="0087003F">
        <w:rPr>
          <w:i/>
          <w:sz w:val="24"/>
          <w:szCs w:val="24"/>
        </w:rPr>
        <w:t>‘</w:t>
      </w:r>
      <w:r w:rsidR="003844DE" w:rsidRPr="0087003F">
        <w:rPr>
          <w:i/>
          <w:sz w:val="24"/>
          <w:szCs w:val="24"/>
        </w:rPr>
        <w:t>I was probably more motivated through the trial than I was once that stopped, so if I had a regular point / an appointment that meant I checked in with somebody on a regular basis, I'd probably be more motivated, so external accountability has always been quite useful.</w:t>
      </w:r>
      <w:r w:rsidRPr="0087003F">
        <w:rPr>
          <w:i/>
          <w:sz w:val="24"/>
          <w:szCs w:val="24"/>
        </w:rPr>
        <w:t>’</w:t>
      </w:r>
      <w:r w:rsidR="003844DE" w:rsidRPr="0087003F">
        <w:rPr>
          <w:b/>
          <w:sz w:val="24"/>
          <w:szCs w:val="24"/>
        </w:rPr>
        <w:t xml:space="preserve"> </w:t>
      </w:r>
      <w:r w:rsidR="009F1451" w:rsidRPr="0087003F">
        <w:rPr>
          <w:b/>
          <w:sz w:val="24"/>
          <w:szCs w:val="24"/>
        </w:rPr>
        <w:t>(</w:t>
      </w:r>
      <w:r w:rsidR="00D554CF" w:rsidRPr="0087003F">
        <w:rPr>
          <w:b/>
          <w:sz w:val="24"/>
          <w:szCs w:val="24"/>
        </w:rPr>
        <w:t>Male</w:t>
      </w:r>
      <w:r w:rsidR="00597B50" w:rsidRPr="0087003F">
        <w:rPr>
          <w:b/>
          <w:sz w:val="24"/>
          <w:szCs w:val="24"/>
        </w:rPr>
        <w:t>, aged 66, w</w:t>
      </w:r>
      <w:r w:rsidR="009F1451" w:rsidRPr="0087003F">
        <w:rPr>
          <w:b/>
          <w:sz w:val="24"/>
          <w:szCs w:val="24"/>
        </w:rPr>
        <w:t>hite British, nurse group)</w:t>
      </w:r>
    </w:p>
    <w:p w14:paraId="51AF6F6D" w14:textId="77777777" w:rsidR="005E1C76" w:rsidRPr="0087003F" w:rsidRDefault="005E1C76" w:rsidP="00E44C0A">
      <w:pPr>
        <w:spacing w:line="276" w:lineRule="auto"/>
        <w:contextualSpacing/>
        <w:rPr>
          <w:b/>
          <w:sz w:val="24"/>
          <w:szCs w:val="24"/>
        </w:rPr>
      </w:pPr>
    </w:p>
    <w:p w14:paraId="4F4050F7" w14:textId="77777777" w:rsidR="00E44C0A" w:rsidRPr="0087003F" w:rsidRDefault="00E44C0A" w:rsidP="00E44C0A">
      <w:pPr>
        <w:spacing w:line="276" w:lineRule="auto"/>
        <w:contextualSpacing/>
        <w:rPr>
          <w:b/>
          <w:sz w:val="24"/>
          <w:szCs w:val="24"/>
        </w:rPr>
      </w:pPr>
    </w:p>
    <w:p w14:paraId="6A491D9C" w14:textId="417FBE94" w:rsidR="003844DE" w:rsidRPr="0087003F" w:rsidRDefault="003844DE" w:rsidP="00E44C0A">
      <w:pPr>
        <w:pStyle w:val="ListParagraph"/>
        <w:numPr>
          <w:ilvl w:val="0"/>
          <w:numId w:val="31"/>
        </w:numPr>
        <w:spacing w:line="276" w:lineRule="auto"/>
        <w:rPr>
          <w:sz w:val="24"/>
          <w:szCs w:val="24"/>
        </w:rPr>
      </w:pPr>
      <w:r w:rsidRPr="0087003F">
        <w:rPr>
          <w:sz w:val="24"/>
          <w:szCs w:val="24"/>
        </w:rPr>
        <w:t>Walking groups</w:t>
      </w:r>
    </w:p>
    <w:p w14:paraId="52527C84" w14:textId="77777777" w:rsidR="005E1C76" w:rsidRPr="0087003F" w:rsidRDefault="005E1C76" w:rsidP="00E44C0A">
      <w:pPr>
        <w:pStyle w:val="ListParagraph"/>
        <w:spacing w:line="276" w:lineRule="auto"/>
        <w:ind w:left="1080"/>
        <w:rPr>
          <w:sz w:val="24"/>
          <w:szCs w:val="24"/>
        </w:rPr>
      </w:pPr>
    </w:p>
    <w:p w14:paraId="4BB2D269" w14:textId="77777777" w:rsidR="00E44C0A" w:rsidRPr="0087003F" w:rsidRDefault="00E44C0A" w:rsidP="00E44C0A">
      <w:pPr>
        <w:pStyle w:val="ListParagraph"/>
        <w:spacing w:line="276" w:lineRule="auto"/>
        <w:ind w:left="1080"/>
        <w:rPr>
          <w:sz w:val="24"/>
          <w:szCs w:val="24"/>
        </w:rPr>
      </w:pPr>
    </w:p>
    <w:p w14:paraId="1201E7B4" w14:textId="49438379" w:rsidR="003844DE" w:rsidRPr="0087003F" w:rsidRDefault="003844DE" w:rsidP="00E44C0A">
      <w:pPr>
        <w:spacing w:line="276" w:lineRule="auto"/>
        <w:contextualSpacing/>
        <w:rPr>
          <w:sz w:val="24"/>
          <w:szCs w:val="24"/>
        </w:rPr>
      </w:pPr>
      <w:r w:rsidRPr="0087003F">
        <w:rPr>
          <w:sz w:val="24"/>
          <w:szCs w:val="24"/>
        </w:rPr>
        <w:t xml:space="preserve">Again the role of social support was viewed as helpful to engaging in PA. </w:t>
      </w:r>
      <w:r w:rsidR="0070769D" w:rsidRPr="0087003F">
        <w:rPr>
          <w:sz w:val="24"/>
          <w:szCs w:val="24"/>
        </w:rPr>
        <w:t>However, i</w:t>
      </w:r>
      <w:r w:rsidRPr="0087003F">
        <w:rPr>
          <w:sz w:val="24"/>
          <w:szCs w:val="24"/>
        </w:rPr>
        <w:t xml:space="preserve">t was important to participants that walking groups included people </w:t>
      </w:r>
      <w:r w:rsidR="0070769D" w:rsidRPr="0087003F">
        <w:rPr>
          <w:sz w:val="24"/>
          <w:szCs w:val="24"/>
        </w:rPr>
        <w:t>of</w:t>
      </w:r>
      <w:r w:rsidRPr="0087003F">
        <w:rPr>
          <w:sz w:val="24"/>
          <w:szCs w:val="24"/>
        </w:rPr>
        <w:t xml:space="preserve"> similar fitness levels and </w:t>
      </w:r>
      <w:r w:rsidR="006E750E" w:rsidRPr="0087003F">
        <w:rPr>
          <w:sz w:val="24"/>
          <w:szCs w:val="24"/>
        </w:rPr>
        <w:t>were at a convenient time.</w:t>
      </w:r>
      <w:r w:rsidRPr="0087003F">
        <w:rPr>
          <w:sz w:val="24"/>
          <w:szCs w:val="24"/>
        </w:rPr>
        <w:t xml:space="preserve"> </w:t>
      </w:r>
    </w:p>
    <w:p w14:paraId="0C05F8F2" w14:textId="77777777" w:rsidR="005E1C76" w:rsidRPr="0087003F" w:rsidRDefault="005E1C76" w:rsidP="00E44C0A">
      <w:pPr>
        <w:spacing w:line="276" w:lineRule="auto"/>
        <w:contextualSpacing/>
        <w:rPr>
          <w:sz w:val="24"/>
          <w:szCs w:val="24"/>
        </w:rPr>
      </w:pPr>
    </w:p>
    <w:p w14:paraId="3FF99176" w14:textId="77777777" w:rsidR="00E44C0A" w:rsidRPr="0087003F" w:rsidRDefault="00E44C0A" w:rsidP="00E44C0A">
      <w:pPr>
        <w:spacing w:line="276" w:lineRule="auto"/>
        <w:contextualSpacing/>
        <w:rPr>
          <w:sz w:val="24"/>
          <w:szCs w:val="24"/>
        </w:rPr>
      </w:pPr>
    </w:p>
    <w:p w14:paraId="5A960A22" w14:textId="0A42C354" w:rsidR="00CA4D5A" w:rsidRPr="0087003F" w:rsidRDefault="00CB7084" w:rsidP="00E44C0A">
      <w:pPr>
        <w:spacing w:after="120" w:line="276" w:lineRule="auto"/>
        <w:contextualSpacing/>
        <w:rPr>
          <w:b/>
          <w:sz w:val="24"/>
          <w:szCs w:val="24"/>
        </w:rPr>
      </w:pPr>
      <w:r w:rsidRPr="0087003F">
        <w:rPr>
          <w:i/>
          <w:sz w:val="24"/>
          <w:szCs w:val="24"/>
        </w:rPr>
        <w:t>‘</w:t>
      </w:r>
      <w:r w:rsidR="003844DE" w:rsidRPr="0087003F">
        <w:rPr>
          <w:i/>
          <w:sz w:val="24"/>
          <w:szCs w:val="24"/>
        </w:rPr>
        <w:t>I suppose maybe if there were walking groups around for people I mean I know there are walking groups, but they're usually for people who are fitter than me.</w:t>
      </w:r>
      <w:r w:rsidRPr="0087003F">
        <w:rPr>
          <w:i/>
          <w:sz w:val="24"/>
          <w:szCs w:val="24"/>
        </w:rPr>
        <w:t>’</w:t>
      </w:r>
      <w:r w:rsidR="003844DE"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68, white British, postal group)</w:t>
      </w:r>
    </w:p>
    <w:p w14:paraId="5C2C18FB" w14:textId="77777777" w:rsidR="005E1C76" w:rsidRPr="0087003F" w:rsidRDefault="005E1C76" w:rsidP="00E44C0A">
      <w:pPr>
        <w:spacing w:after="120" w:line="276" w:lineRule="auto"/>
        <w:contextualSpacing/>
        <w:rPr>
          <w:b/>
          <w:sz w:val="24"/>
          <w:szCs w:val="24"/>
        </w:rPr>
      </w:pPr>
    </w:p>
    <w:p w14:paraId="5FB36C7B" w14:textId="77777777" w:rsidR="00E44C0A" w:rsidRPr="0087003F" w:rsidRDefault="00E44C0A" w:rsidP="00E44C0A">
      <w:pPr>
        <w:spacing w:after="120" w:line="276" w:lineRule="auto"/>
        <w:contextualSpacing/>
        <w:rPr>
          <w:b/>
          <w:sz w:val="24"/>
          <w:szCs w:val="24"/>
        </w:rPr>
      </w:pPr>
    </w:p>
    <w:p w14:paraId="7E3BA3F1" w14:textId="02BF2B17" w:rsidR="00CE0BB8" w:rsidRPr="0087003F" w:rsidRDefault="003844DE" w:rsidP="00E44C0A">
      <w:pPr>
        <w:spacing w:line="276" w:lineRule="auto"/>
        <w:contextualSpacing/>
        <w:rPr>
          <w:sz w:val="24"/>
          <w:szCs w:val="24"/>
        </w:rPr>
      </w:pPr>
      <w:r w:rsidRPr="0087003F">
        <w:rPr>
          <w:sz w:val="24"/>
          <w:szCs w:val="24"/>
        </w:rPr>
        <w:t xml:space="preserve">Some participants viewed organised walking groups as too restrictive and would prefer to be part of a group that was </w:t>
      </w:r>
      <w:r w:rsidRPr="0087003F">
        <w:rPr>
          <w:i/>
          <w:sz w:val="24"/>
          <w:szCs w:val="24"/>
        </w:rPr>
        <w:t>‘more spontaneous than arranged’</w:t>
      </w:r>
      <w:r w:rsidRPr="0087003F">
        <w:rPr>
          <w:b/>
          <w:i/>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67, white British, postal group)</w:t>
      </w:r>
    </w:p>
    <w:p w14:paraId="510D58A6" w14:textId="77777777" w:rsidR="00CE0BB8" w:rsidRPr="0087003F" w:rsidRDefault="00CE0BB8" w:rsidP="00E44C0A">
      <w:pPr>
        <w:spacing w:line="276" w:lineRule="auto"/>
        <w:contextualSpacing/>
        <w:rPr>
          <w:sz w:val="24"/>
          <w:szCs w:val="24"/>
        </w:rPr>
      </w:pPr>
    </w:p>
    <w:p w14:paraId="73C2DC6C" w14:textId="77777777" w:rsidR="00E44C0A" w:rsidRPr="0087003F" w:rsidRDefault="00E44C0A" w:rsidP="00E44C0A">
      <w:pPr>
        <w:spacing w:line="276" w:lineRule="auto"/>
        <w:contextualSpacing/>
        <w:rPr>
          <w:sz w:val="24"/>
          <w:szCs w:val="24"/>
        </w:rPr>
      </w:pPr>
    </w:p>
    <w:p w14:paraId="20F39065" w14:textId="77777777" w:rsidR="00CE0BB8" w:rsidRPr="0087003F" w:rsidRDefault="003844DE" w:rsidP="00E44C0A">
      <w:pPr>
        <w:pStyle w:val="ListParagraph"/>
        <w:numPr>
          <w:ilvl w:val="0"/>
          <w:numId w:val="31"/>
        </w:numPr>
        <w:spacing w:line="276" w:lineRule="auto"/>
        <w:rPr>
          <w:sz w:val="24"/>
          <w:szCs w:val="24"/>
        </w:rPr>
      </w:pPr>
      <w:r w:rsidRPr="0087003F">
        <w:rPr>
          <w:sz w:val="24"/>
          <w:szCs w:val="24"/>
        </w:rPr>
        <w:t>Text messages and online resources</w:t>
      </w:r>
    </w:p>
    <w:p w14:paraId="3B00BD6F" w14:textId="77777777" w:rsidR="00CE0BB8" w:rsidRPr="0087003F" w:rsidRDefault="00CE0BB8" w:rsidP="00E44C0A">
      <w:pPr>
        <w:spacing w:line="276" w:lineRule="auto"/>
        <w:ind w:left="360"/>
        <w:contextualSpacing/>
        <w:rPr>
          <w:sz w:val="24"/>
          <w:szCs w:val="24"/>
        </w:rPr>
      </w:pPr>
    </w:p>
    <w:p w14:paraId="6D9788A0" w14:textId="77777777" w:rsidR="00E44C0A" w:rsidRPr="0087003F" w:rsidRDefault="00E44C0A" w:rsidP="00E44C0A">
      <w:pPr>
        <w:spacing w:line="276" w:lineRule="auto"/>
        <w:ind w:left="360"/>
        <w:contextualSpacing/>
        <w:rPr>
          <w:sz w:val="24"/>
          <w:szCs w:val="24"/>
        </w:rPr>
      </w:pPr>
    </w:p>
    <w:p w14:paraId="04C4F8E0" w14:textId="1121A7BA" w:rsidR="003844DE" w:rsidRPr="0087003F" w:rsidRDefault="003844DE" w:rsidP="00E44C0A">
      <w:pPr>
        <w:spacing w:line="276" w:lineRule="auto"/>
        <w:contextualSpacing/>
        <w:rPr>
          <w:sz w:val="24"/>
          <w:szCs w:val="24"/>
        </w:rPr>
      </w:pPr>
      <w:r w:rsidRPr="0087003F">
        <w:rPr>
          <w:sz w:val="24"/>
          <w:szCs w:val="24"/>
        </w:rPr>
        <w:t xml:space="preserve">Participants </w:t>
      </w:r>
      <w:r w:rsidR="003309C0" w:rsidRPr="0087003F">
        <w:rPr>
          <w:sz w:val="24"/>
          <w:szCs w:val="24"/>
        </w:rPr>
        <w:t>had differing opinions</w:t>
      </w:r>
      <w:r w:rsidRPr="0087003F">
        <w:rPr>
          <w:sz w:val="24"/>
          <w:szCs w:val="24"/>
        </w:rPr>
        <w:t xml:space="preserve"> over the use of text messages and online resources to encourage PA maintenance, with some having a strong preference for one over the other. </w:t>
      </w:r>
    </w:p>
    <w:p w14:paraId="71A57F70" w14:textId="77777777" w:rsidR="005E1C76" w:rsidRPr="0087003F" w:rsidRDefault="005E1C76" w:rsidP="00E44C0A">
      <w:pPr>
        <w:spacing w:line="276" w:lineRule="auto"/>
        <w:contextualSpacing/>
        <w:rPr>
          <w:sz w:val="24"/>
          <w:szCs w:val="24"/>
        </w:rPr>
      </w:pPr>
    </w:p>
    <w:p w14:paraId="6D9428A2" w14:textId="77777777" w:rsidR="00E44C0A" w:rsidRPr="0087003F" w:rsidRDefault="00E44C0A" w:rsidP="00E44C0A">
      <w:pPr>
        <w:spacing w:line="276" w:lineRule="auto"/>
        <w:contextualSpacing/>
        <w:rPr>
          <w:sz w:val="24"/>
          <w:szCs w:val="24"/>
        </w:rPr>
      </w:pPr>
    </w:p>
    <w:p w14:paraId="138C6519" w14:textId="1A324631" w:rsidR="003844DE" w:rsidRPr="0087003F" w:rsidRDefault="003844DE" w:rsidP="00E44C0A">
      <w:pPr>
        <w:spacing w:line="276" w:lineRule="auto"/>
        <w:contextualSpacing/>
        <w:rPr>
          <w:sz w:val="24"/>
          <w:szCs w:val="24"/>
        </w:rPr>
      </w:pPr>
      <w:r w:rsidRPr="0087003F">
        <w:rPr>
          <w:sz w:val="24"/>
          <w:szCs w:val="24"/>
        </w:rPr>
        <w:t xml:space="preserve">Some participants favoured the idea of being able to go online at their </w:t>
      </w:r>
      <w:r w:rsidRPr="0087003F">
        <w:rPr>
          <w:i/>
          <w:sz w:val="24"/>
          <w:szCs w:val="24"/>
        </w:rPr>
        <w:t>‘own time’</w:t>
      </w:r>
      <w:r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63, white British, control group)</w:t>
      </w:r>
      <w:r w:rsidRPr="0087003F">
        <w:rPr>
          <w:sz w:val="24"/>
          <w:szCs w:val="24"/>
        </w:rPr>
        <w:t xml:space="preserve"> to find PA guidance and viewed text messages as </w:t>
      </w:r>
      <w:r w:rsidRPr="0087003F">
        <w:rPr>
          <w:i/>
          <w:sz w:val="24"/>
          <w:szCs w:val="24"/>
        </w:rPr>
        <w:t>‘intrusive’</w:t>
      </w:r>
      <w:r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56, white British, postal group)</w:t>
      </w:r>
      <w:r w:rsidRPr="0087003F">
        <w:rPr>
          <w:sz w:val="24"/>
          <w:szCs w:val="24"/>
        </w:rPr>
        <w:t xml:space="preserve"> and a </w:t>
      </w:r>
      <w:r w:rsidRPr="0087003F">
        <w:rPr>
          <w:i/>
          <w:sz w:val="24"/>
          <w:szCs w:val="24"/>
        </w:rPr>
        <w:t>‘nuisance</w:t>
      </w:r>
      <w:r w:rsidRPr="0087003F">
        <w:rPr>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52, white other, nurse group)</w:t>
      </w:r>
      <w:r w:rsidRPr="0087003F">
        <w:rPr>
          <w:sz w:val="24"/>
          <w:szCs w:val="24"/>
        </w:rPr>
        <w:t xml:space="preserve"> </w:t>
      </w:r>
    </w:p>
    <w:p w14:paraId="7516E4C5" w14:textId="77777777" w:rsidR="005E1C76" w:rsidRPr="0087003F" w:rsidRDefault="005E1C76" w:rsidP="00E44C0A">
      <w:pPr>
        <w:spacing w:line="276" w:lineRule="auto"/>
        <w:contextualSpacing/>
        <w:rPr>
          <w:sz w:val="24"/>
          <w:szCs w:val="24"/>
        </w:rPr>
      </w:pPr>
    </w:p>
    <w:p w14:paraId="73D08E76" w14:textId="3D1DA874" w:rsidR="00A85DDA" w:rsidRPr="0087003F" w:rsidRDefault="003844DE" w:rsidP="00E44C0A">
      <w:pPr>
        <w:spacing w:line="276" w:lineRule="auto"/>
        <w:contextualSpacing/>
        <w:rPr>
          <w:b/>
          <w:sz w:val="24"/>
          <w:szCs w:val="24"/>
        </w:rPr>
      </w:pPr>
      <w:r w:rsidRPr="0087003F">
        <w:rPr>
          <w:sz w:val="24"/>
          <w:szCs w:val="24"/>
        </w:rPr>
        <w:t xml:space="preserve">Others preferred the idea of regular text message reminders to be physically active and felt that they would be less likely to view online resources as that required them to be </w:t>
      </w:r>
      <w:r w:rsidRPr="0087003F">
        <w:rPr>
          <w:i/>
          <w:sz w:val="24"/>
          <w:szCs w:val="24"/>
        </w:rPr>
        <w:t xml:space="preserve">‘a bit more proactive’ </w:t>
      </w:r>
      <w:r w:rsidR="002841FA" w:rsidRPr="0087003F">
        <w:rPr>
          <w:b/>
          <w:sz w:val="24"/>
          <w:szCs w:val="24"/>
        </w:rPr>
        <w:t>(</w:t>
      </w:r>
      <w:r w:rsidR="00D554CF" w:rsidRPr="0087003F">
        <w:rPr>
          <w:b/>
          <w:sz w:val="24"/>
          <w:szCs w:val="24"/>
        </w:rPr>
        <w:t>Female</w:t>
      </w:r>
      <w:r w:rsidR="002841FA" w:rsidRPr="0087003F">
        <w:rPr>
          <w:b/>
          <w:sz w:val="24"/>
          <w:szCs w:val="24"/>
        </w:rPr>
        <w:t>, aged 51, unknown, nurse group)</w:t>
      </w:r>
    </w:p>
    <w:p w14:paraId="0A5347CA" w14:textId="77777777" w:rsidR="005E1C76" w:rsidRPr="0087003F" w:rsidRDefault="005E1C76" w:rsidP="00E44C0A">
      <w:pPr>
        <w:spacing w:line="276" w:lineRule="auto"/>
        <w:contextualSpacing/>
        <w:rPr>
          <w:b/>
          <w:sz w:val="24"/>
          <w:szCs w:val="24"/>
        </w:rPr>
      </w:pPr>
    </w:p>
    <w:p w14:paraId="721B0F39" w14:textId="77777777" w:rsidR="00E44C0A" w:rsidRPr="0087003F" w:rsidRDefault="00E44C0A" w:rsidP="00E44C0A">
      <w:pPr>
        <w:spacing w:line="276" w:lineRule="auto"/>
        <w:contextualSpacing/>
        <w:rPr>
          <w:b/>
          <w:sz w:val="24"/>
          <w:szCs w:val="24"/>
        </w:rPr>
      </w:pPr>
    </w:p>
    <w:p w14:paraId="3A7DE603" w14:textId="6B8713A9" w:rsidR="003844DE" w:rsidRPr="0087003F" w:rsidRDefault="003844DE" w:rsidP="00E44C0A">
      <w:pPr>
        <w:pStyle w:val="ListParagraph"/>
        <w:numPr>
          <w:ilvl w:val="0"/>
          <w:numId w:val="31"/>
        </w:numPr>
        <w:spacing w:line="276" w:lineRule="auto"/>
        <w:rPr>
          <w:sz w:val="24"/>
          <w:szCs w:val="24"/>
        </w:rPr>
      </w:pPr>
      <w:r w:rsidRPr="0087003F">
        <w:rPr>
          <w:sz w:val="24"/>
          <w:szCs w:val="24"/>
        </w:rPr>
        <w:t>Additional ideas</w:t>
      </w:r>
      <w:r w:rsidR="007F4EAB" w:rsidRPr="0087003F">
        <w:rPr>
          <w:sz w:val="24"/>
          <w:szCs w:val="24"/>
        </w:rPr>
        <w:t xml:space="preserve"> suggested by participants</w:t>
      </w:r>
    </w:p>
    <w:p w14:paraId="37F5CB5A" w14:textId="77777777" w:rsidR="005E1C76" w:rsidRPr="0087003F" w:rsidRDefault="005E1C76" w:rsidP="00E44C0A">
      <w:pPr>
        <w:pStyle w:val="ListParagraph"/>
        <w:spacing w:line="276" w:lineRule="auto"/>
        <w:ind w:left="1080"/>
        <w:rPr>
          <w:sz w:val="24"/>
          <w:szCs w:val="24"/>
        </w:rPr>
      </w:pPr>
    </w:p>
    <w:p w14:paraId="043B6D11" w14:textId="77777777" w:rsidR="00E44C0A" w:rsidRPr="0087003F" w:rsidRDefault="00E44C0A" w:rsidP="00E44C0A">
      <w:pPr>
        <w:pStyle w:val="ListParagraph"/>
        <w:spacing w:line="276" w:lineRule="auto"/>
        <w:ind w:left="1080"/>
        <w:rPr>
          <w:sz w:val="24"/>
          <w:szCs w:val="24"/>
        </w:rPr>
      </w:pPr>
    </w:p>
    <w:p w14:paraId="0AEDD22A" w14:textId="39A3BD64" w:rsidR="003844DE" w:rsidRPr="0087003F" w:rsidRDefault="003844DE" w:rsidP="00E44C0A">
      <w:pPr>
        <w:spacing w:line="276" w:lineRule="auto"/>
        <w:contextualSpacing/>
        <w:rPr>
          <w:sz w:val="24"/>
          <w:szCs w:val="24"/>
        </w:rPr>
      </w:pPr>
      <w:r w:rsidRPr="0087003F">
        <w:rPr>
          <w:sz w:val="24"/>
          <w:szCs w:val="24"/>
        </w:rPr>
        <w:t xml:space="preserve">A few participants spoke about the value of a more holistic </w:t>
      </w:r>
      <w:r w:rsidR="00E53B32" w:rsidRPr="0087003F">
        <w:rPr>
          <w:sz w:val="24"/>
          <w:szCs w:val="24"/>
        </w:rPr>
        <w:t>nurse consultation</w:t>
      </w:r>
      <w:r w:rsidR="00CA61E4" w:rsidRPr="0087003F">
        <w:rPr>
          <w:sz w:val="24"/>
          <w:szCs w:val="24"/>
        </w:rPr>
        <w:t>,</w:t>
      </w:r>
      <w:r w:rsidR="00E53B32" w:rsidRPr="0087003F">
        <w:rPr>
          <w:sz w:val="24"/>
          <w:szCs w:val="24"/>
        </w:rPr>
        <w:t xml:space="preserve"> suggesting nurses include advice and information on diet as well as PA:</w:t>
      </w:r>
    </w:p>
    <w:p w14:paraId="475CFE10" w14:textId="77777777" w:rsidR="005E1C76" w:rsidRPr="0087003F" w:rsidRDefault="005E1C76" w:rsidP="00E44C0A">
      <w:pPr>
        <w:spacing w:line="276" w:lineRule="auto"/>
        <w:contextualSpacing/>
        <w:rPr>
          <w:sz w:val="24"/>
          <w:szCs w:val="24"/>
        </w:rPr>
      </w:pPr>
    </w:p>
    <w:p w14:paraId="3B542286" w14:textId="77777777" w:rsidR="00E44C0A" w:rsidRPr="0087003F" w:rsidRDefault="00E44C0A" w:rsidP="00E44C0A">
      <w:pPr>
        <w:spacing w:line="276" w:lineRule="auto"/>
        <w:contextualSpacing/>
        <w:rPr>
          <w:sz w:val="24"/>
          <w:szCs w:val="24"/>
        </w:rPr>
      </w:pPr>
    </w:p>
    <w:p w14:paraId="13DB76EE" w14:textId="6B63AE08" w:rsidR="00CB7084" w:rsidRPr="0087003F" w:rsidRDefault="00CB7084" w:rsidP="00E44C0A">
      <w:pPr>
        <w:spacing w:line="276" w:lineRule="auto"/>
        <w:contextualSpacing/>
        <w:rPr>
          <w:b/>
          <w:sz w:val="24"/>
          <w:szCs w:val="24"/>
        </w:rPr>
      </w:pPr>
      <w:r w:rsidRPr="0087003F">
        <w:rPr>
          <w:i/>
          <w:sz w:val="24"/>
          <w:szCs w:val="24"/>
        </w:rPr>
        <w:t>‘… if you wanted any thoughts about the trial and how it could be, not necessarily improved, but how it could be adapted slightly to talk about diet as well, because I think that the two go hand in hand, the exercise and the diet’</w:t>
      </w:r>
      <w:r w:rsidRPr="0087003F">
        <w:rPr>
          <w:b/>
          <w:sz w:val="24"/>
          <w:szCs w:val="24"/>
        </w:rPr>
        <w:t xml:space="preserve"> </w:t>
      </w:r>
      <w:r w:rsidR="002841FA" w:rsidRPr="0087003F">
        <w:rPr>
          <w:b/>
          <w:sz w:val="24"/>
          <w:szCs w:val="24"/>
        </w:rPr>
        <w:t>(</w:t>
      </w:r>
      <w:r w:rsidR="00D554CF" w:rsidRPr="0087003F">
        <w:rPr>
          <w:b/>
          <w:sz w:val="24"/>
          <w:szCs w:val="24"/>
        </w:rPr>
        <w:t>Female</w:t>
      </w:r>
      <w:r w:rsidR="002841FA" w:rsidRPr="0087003F">
        <w:rPr>
          <w:b/>
          <w:sz w:val="24"/>
          <w:szCs w:val="24"/>
        </w:rPr>
        <w:t>, aged 50, white British, nurse group)</w:t>
      </w:r>
    </w:p>
    <w:p w14:paraId="558B95E9" w14:textId="77777777" w:rsidR="005E1C76" w:rsidRPr="0087003F" w:rsidRDefault="005E1C76" w:rsidP="00E44C0A">
      <w:pPr>
        <w:spacing w:line="276" w:lineRule="auto"/>
        <w:contextualSpacing/>
        <w:rPr>
          <w:b/>
          <w:sz w:val="24"/>
          <w:szCs w:val="24"/>
        </w:rPr>
      </w:pPr>
    </w:p>
    <w:p w14:paraId="283C7831" w14:textId="77777777" w:rsidR="00E44C0A" w:rsidRPr="0087003F" w:rsidRDefault="00E44C0A" w:rsidP="00E44C0A">
      <w:pPr>
        <w:spacing w:line="276" w:lineRule="auto"/>
        <w:contextualSpacing/>
        <w:rPr>
          <w:b/>
          <w:sz w:val="24"/>
          <w:szCs w:val="24"/>
        </w:rPr>
      </w:pPr>
    </w:p>
    <w:p w14:paraId="64A9584E" w14:textId="246AC266" w:rsidR="00064CEA" w:rsidRPr="0087003F" w:rsidRDefault="00064CEA" w:rsidP="00E44C0A">
      <w:pPr>
        <w:spacing w:line="276" w:lineRule="auto"/>
        <w:contextualSpacing/>
        <w:rPr>
          <w:sz w:val="24"/>
          <w:szCs w:val="24"/>
        </w:rPr>
      </w:pPr>
      <w:r w:rsidRPr="0087003F">
        <w:rPr>
          <w:sz w:val="24"/>
          <w:szCs w:val="24"/>
        </w:rPr>
        <w:t xml:space="preserve">Others spoke about a need for more opportunities for older people to </w:t>
      </w:r>
      <w:r w:rsidR="006A77A9" w:rsidRPr="0087003F">
        <w:rPr>
          <w:sz w:val="24"/>
          <w:szCs w:val="24"/>
        </w:rPr>
        <w:t>participate</w:t>
      </w:r>
      <w:r w:rsidRPr="0087003F">
        <w:rPr>
          <w:sz w:val="24"/>
          <w:szCs w:val="24"/>
        </w:rPr>
        <w:t xml:space="preserve"> in PA</w:t>
      </w:r>
      <w:r w:rsidR="007F4EAB" w:rsidRPr="0087003F">
        <w:rPr>
          <w:sz w:val="24"/>
          <w:szCs w:val="24"/>
        </w:rPr>
        <w:t xml:space="preserve"> and difficulty with some established activities</w:t>
      </w:r>
      <w:r w:rsidR="00504442" w:rsidRPr="0087003F">
        <w:rPr>
          <w:sz w:val="24"/>
          <w:szCs w:val="24"/>
        </w:rPr>
        <w:t xml:space="preserve">: </w:t>
      </w:r>
    </w:p>
    <w:p w14:paraId="6702ED46" w14:textId="77777777" w:rsidR="005E1C76" w:rsidRPr="0087003F" w:rsidRDefault="005E1C76" w:rsidP="00E44C0A">
      <w:pPr>
        <w:spacing w:line="276" w:lineRule="auto"/>
        <w:contextualSpacing/>
        <w:rPr>
          <w:sz w:val="24"/>
          <w:szCs w:val="24"/>
        </w:rPr>
      </w:pPr>
    </w:p>
    <w:p w14:paraId="1E902931" w14:textId="77777777" w:rsidR="00E44C0A" w:rsidRPr="0087003F" w:rsidRDefault="00E44C0A" w:rsidP="00E44C0A">
      <w:pPr>
        <w:spacing w:line="276" w:lineRule="auto"/>
        <w:contextualSpacing/>
        <w:rPr>
          <w:sz w:val="24"/>
          <w:szCs w:val="24"/>
        </w:rPr>
      </w:pPr>
    </w:p>
    <w:p w14:paraId="2DC4742B" w14:textId="63BA2D04" w:rsidR="00064CEA" w:rsidRPr="0087003F" w:rsidRDefault="00CB7084" w:rsidP="00E44C0A">
      <w:pPr>
        <w:spacing w:line="276" w:lineRule="auto"/>
        <w:contextualSpacing/>
        <w:rPr>
          <w:b/>
          <w:sz w:val="24"/>
          <w:szCs w:val="24"/>
        </w:rPr>
      </w:pPr>
      <w:r w:rsidRPr="0087003F">
        <w:rPr>
          <w:i/>
          <w:sz w:val="24"/>
          <w:szCs w:val="24"/>
        </w:rPr>
        <w:t>‘</w:t>
      </w:r>
      <w:r w:rsidR="00064CEA" w:rsidRPr="0087003F">
        <w:rPr>
          <w:i/>
          <w:sz w:val="24"/>
          <w:szCs w:val="24"/>
        </w:rPr>
        <w:t>I think it would be good if there was some sort of community, like a walk once a week</w:t>
      </w:r>
      <w:r w:rsidR="00961DCC" w:rsidRPr="0087003F">
        <w:rPr>
          <w:i/>
          <w:sz w:val="24"/>
          <w:szCs w:val="24"/>
        </w:rPr>
        <w:t>…</w:t>
      </w:r>
      <w:r w:rsidR="00064CEA" w:rsidRPr="0087003F">
        <w:rPr>
          <w:i/>
          <w:sz w:val="24"/>
          <w:szCs w:val="24"/>
        </w:rPr>
        <w:t>, if you're a bit older, it becomes a little bit difficult to join particular classes</w:t>
      </w:r>
      <w:r w:rsidRPr="0087003F">
        <w:rPr>
          <w:i/>
          <w:sz w:val="24"/>
          <w:szCs w:val="24"/>
        </w:rPr>
        <w:t>’</w:t>
      </w:r>
      <w:r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56, white British, postal group)</w:t>
      </w:r>
    </w:p>
    <w:p w14:paraId="76558A44" w14:textId="77777777" w:rsidR="005E1C76" w:rsidRPr="0087003F" w:rsidRDefault="005E1C76" w:rsidP="00E44C0A">
      <w:pPr>
        <w:spacing w:line="276" w:lineRule="auto"/>
        <w:contextualSpacing/>
        <w:rPr>
          <w:sz w:val="24"/>
          <w:szCs w:val="24"/>
          <w:u w:val="single"/>
        </w:rPr>
      </w:pPr>
    </w:p>
    <w:p w14:paraId="5E623616" w14:textId="77777777" w:rsidR="00E44C0A" w:rsidRPr="0087003F" w:rsidRDefault="00E44C0A" w:rsidP="00E44C0A">
      <w:pPr>
        <w:spacing w:line="276" w:lineRule="auto"/>
        <w:contextualSpacing/>
        <w:rPr>
          <w:sz w:val="24"/>
          <w:szCs w:val="24"/>
          <w:u w:val="single"/>
        </w:rPr>
      </w:pPr>
    </w:p>
    <w:p w14:paraId="241EB729" w14:textId="0769B0AC" w:rsidR="003844DE" w:rsidRPr="0087003F" w:rsidRDefault="003844DE" w:rsidP="00E44C0A">
      <w:pPr>
        <w:spacing w:line="276" w:lineRule="auto"/>
        <w:contextualSpacing/>
        <w:rPr>
          <w:sz w:val="24"/>
          <w:szCs w:val="24"/>
        </w:rPr>
      </w:pPr>
      <w:r w:rsidRPr="0087003F">
        <w:rPr>
          <w:sz w:val="24"/>
          <w:szCs w:val="24"/>
        </w:rPr>
        <w:t xml:space="preserve">Some participants felt there were no additional resources that could be provided to encourage </w:t>
      </w:r>
      <w:r w:rsidR="00523DC5" w:rsidRPr="0087003F">
        <w:rPr>
          <w:sz w:val="24"/>
          <w:szCs w:val="24"/>
        </w:rPr>
        <w:t>PA maintenance</w:t>
      </w:r>
      <w:r w:rsidRPr="0087003F">
        <w:rPr>
          <w:sz w:val="24"/>
          <w:szCs w:val="24"/>
        </w:rPr>
        <w:t xml:space="preserve"> and that being active was ultimately down to self-motivation.</w:t>
      </w:r>
    </w:p>
    <w:p w14:paraId="4AA64BDD" w14:textId="77777777" w:rsidR="005E1C76" w:rsidRPr="0087003F" w:rsidRDefault="005E1C76" w:rsidP="00E44C0A">
      <w:pPr>
        <w:spacing w:line="276" w:lineRule="auto"/>
        <w:contextualSpacing/>
        <w:rPr>
          <w:sz w:val="24"/>
          <w:szCs w:val="24"/>
        </w:rPr>
      </w:pPr>
    </w:p>
    <w:p w14:paraId="15819698" w14:textId="77777777" w:rsidR="00E44C0A" w:rsidRPr="0087003F" w:rsidRDefault="00E44C0A" w:rsidP="00E44C0A">
      <w:pPr>
        <w:spacing w:line="276" w:lineRule="auto"/>
        <w:contextualSpacing/>
        <w:rPr>
          <w:sz w:val="24"/>
          <w:szCs w:val="24"/>
        </w:rPr>
      </w:pPr>
    </w:p>
    <w:p w14:paraId="22E0EB2E" w14:textId="77777777" w:rsidR="005E1C76" w:rsidRPr="0087003F" w:rsidRDefault="00C01B22" w:rsidP="00E44C0A">
      <w:pPr>
        <w:spacing w:after="120" w:line="276" w:lineRule="auto"/>
        <w:contextualSpacing/>
        <w:rPr>
          <w:b/>
          <w:sz w:val="24"/>
          <w:szCs w:val="24"/>
        </w:rPr>
      </w:pPr>
      <w:r w:rsidRPr="0087003F" w:rsidDel="00C01B22">
        <w:rPr>
          <w:i/>
          <w:sz w:val="24"/>
          <w:szCs w:val="24"/>
        </w:rPr>
        <w:t xml:space="preserve"> </w:t>
      </w:r>
      <w:r w:rsidR="00CB7084" w:rsidRPr="0087003F">
        <w:rPr>
          <w:i/>
          <w:sz w:val="24"/>
          <w:szCs w:val="24"/>
        </w:rPr>
        <w:t>‘</w:t>
      </w:r>
      <w:r w:rsidR="003844DE" w:rsidRPr="0087003F">
        <w:rPr>
          <w:i/>
          <w:sz w:val="24"/>
          <w:szCs w:val="24"/>
        </w:rPr>
        <w:t>These days one gets plenty of messages about being physically active.  I don't think / if people are not active it's not because they don't know they should be, and that certainly applies to me, out of inertia, laziness, busyness, you know, there are all sorts of reasons why I'm not as active as I could be, but it's not because you don't give me the information or anything like that.</w:t>
      </w:r>
      <w:r w:rsidR="00CB7084" w:rsidRPr="0087003F">
        <w:rPr>
          <w:sz w:val="24"/>
          <w:szCs w:val="24"/>
        </w:rPr>
        <w:t>’</w:t>
      </w:r>
      <w:r w:rsidR="003844DE" w:rsidRPr="0087003F">
        <w:rPr>
          <w:sz w:val="24"/>
          <w:szCs w:val="24"/>
        </w:rPr>
        <w:t xml:space="preserve"> </w:t>
      </w:r>
      <w:r w:rsidR="002841FA" w:rsidRPr="0087003F">
        <w:rPr>
          <w:b/>
          <w:sz w:val="24"/>
          <w:szCs w:val="24"/>
        </w:rPr>
        <w:t>(</w:t>
      </w:r>
      <w:r w:rsidR="00D554CF" w:rsidRPr="0087003F">
        <w:rPr>
          <w:b/>
          <w:sz w:val="24"/>
          <w:szCs w:val="24"/>
        </w:rPr>
        <w:t>Male</w:t>
      </w:r>
      <w:r w:rsidR="002841FA" w:rsidRPr="0087003F">
        <w:rPr>
          <w:b/>
          <w:sz w:val="24"/>
          <w:szCs w:val="24"/>
        </w:rPr>
        <w:t>, aged 59, white British, control group)</w:t>
      </w:r>
    </w:p>
    <w:p w14:paraId="5CF54924" w14:textId="77777777" w:rsidR="00CE0BB8" w:rsidRPr="0087003F" w:rsidRDefault="00CE0BB8" w:rsidP="00E44C0A">
      <w:pPr>
        <w:spacing w:after="120" w:line="276" w:lineRule="auto"/>
        <w:contextualSpacing/>
        <w:rPr>
          <w:b/>
          <w:sz w:val="24"/>
          <w:szCs w:val="24"/>
        </w:rPr>
      </w:pPr>
    </w:p>
    <w:p w14:paraId="77559E11" w14:textId="77777777" w:rsidR="00E44C0A" w:rsidRPr="0087003F" w:rsidRDefault="00E44C0A" w:rsidP="00E44C0A">
      <w:pPr>
        <w:spacing w:after="120" w:line="276" w:lineRule="auto"/>
        <w:contextualSpacing/>
        <w:rPr>
          <w:b/>
          <w:sz w:val="24"/>
          <w:szCs w:val="24"/>
        </w:rPr>
      </w:pPr>
    </w:p>
    <w:p w14:paraId="3FD3D42F" w14:textId="77777777" w:rsidR="00E44C0A" w:rsidRPr="0087003F" w:rsidRDefault="00E44C0A" w:rsidP="00E44C0A">
      <w:pPr>
        <w:spacing w:after="120" w:line="276" w:lineRule="auto"/>
        <w:contextualSpacing/>
        <w:rPr>
          <w:b/>
          <w:sz w:val="24"/>
          <w:szCs w:val="24"/>
        </w:rPr>
      </w:pPr>
    </w:p>
    <w:p w14:paraId="67597F7B" w14:textId="77777777" w:rsidR="00E44C0A" w:rsidRPr="0087003F" w:rsidRDefault="00E44C0A" w:rsidP="00E44C0A">
      <w:pPr>
        <w:spacing w:after="120" w:line="276" w:lineRule="auto"/>
        <w:contextualSpacing/>
        <w:rPr>
          <w:b/>
          <w:sz w:val="24"/>
          <w:szCs w:val="24"/>
        </w:rPr>
      </w:pPr>
    </w:p>
    <w:p w14:paraId="035CD257" w14:textId="77777777" w:rsidR="003778A7" w:rsidRPr="0087003F" w:rsidRDefault="003844DE" w:rsidP="00E44C0A">
      <w:pPr>
        <w:spacing w:after="120" w:line="276" w:lineRule="auto"/>
        <w:contextualSpacing/>
        <w:rPr>
          <w:b/>
          <w:sz w:val="24"/>
          <w:szCs w:val="24"/>
        </w:rPr>
      </w:pPr>
      <w:r w:rsidRPr="0087003F">
        <w:rPr>
          <w:b/>
          <w:sz w:val="24"/>
          <w:szCs w:val="24"/>
        </w:rPr>
        <w:lastRenderedPageBreak/>
        <w:t>Discussion</w:t>
      </w:r>
    </w:p>
    <w:p w14:paraId="3E12C647" w14:textId="77777777" w:rsidR="00004E28" w:rsidRPr="0087003F" w:rsidRDefault="00004E28" w:rsidP="00E44C0A">
      <w:pPr>
        <w:spacing w:after="120" w:line="276" w:lineRule="auto"/>
        <w:contextualSpacing/>
        <w:rPr>
          <w:b/>
          <w:sz w:val="24"/>
          <w:szCs w:val="24"/>
        </w:rPr>
      </w:pPr>
    </w:p>
    <w:p w14:paraId="4B1C5663" w14:textId="77777777" w:rsidR="00004E28" w:rsidRPr="0087003F" w:rsidRDefault="00004E28" w:rsidP="00E44C0A">
      <w:pPr>
        <w:spacing w:after="120" w:line="276" w:lineRule="auto"/>
        <w:contextualSpacing/>
        <w:rPr>
          <w:b/>
          <w:sz w:val="24"/>
          <w:szCs w:val="24"/>
        </w:rPr>
      </w:pPr>
    </w:p>
    <w:p w14:paraId="44F5C44E" w14:textId="142DF623" w:rsidR="003844DE" w:rsidRPr="0087003F" w:rsidRDefault="003844DE" w:rsidP="00E44C0A">
      <w:pPr>
        <w:spacing w:after="120" w:line="276" w:lineRule="auto"/>
        <w:contextualSpacing/>
        <w:rPr>
          <w:b/>
          <w:sz w:val="24"/>
          <w:szCs w:val="24"/>
        </w:rPr>
      </w:pPr>
      <w:r w:rsidRPr="0087003F">
        <w:rPr>
          <w:rFonts w:cs="Arial"/>
          <w:sz w:val="24"/>
          <w:szCs w:val="24"/>
        </w:rPr>
        <w:t>Main findings</w:t>
      </w:r>
    </w:p>
    <w:p w14:paraId="6C784704" w14:textId="77777777" w:rsidR="00004E28" w:rsidRPr="0087003F" w:rsidRDefault="00004E28" w:rsidP="00E44C0A">
      <w:pPr>
        <w:spacing w:after="120" w:line="276" w:lineRule="auto"/>
        <w:contextualSpacing/>
        <w:rPr>
          <w:b/>
          <w:sz w:val="24"/>
          <w:szCs w:val="24"/>
        </w:rPr>
      </w:pPr>
    </w:p>
    <w:p w14:paraId="24AD2420" w14:textId="77777777" w:rsidR="00004E28" w:rsidRPr="0087003F" w:rsidRDefault="00004E28" w:rsidP="00E44C0A">
      <w:pPr>
        <w:spacing w:after="120" w:line="276" w:lineRule="auto"/>
        <w:contextualSpacing/>
        <w:rPr>
          <w:b/>
          <w:sz w:val="24"/>
          <w:szCs w:val="24"/>
        </w:rPr>
      </w:pPr>
    </w:p>
    <w:p w14:paraId="4269EFD2" w14:textId="2B95CD01" w:rsidR="007878FB" w:rsidRPr="0087003F" w:rsidRDefault="00F168A4" w:rsidP="00E44C0A">
      <w:pPr>
        <w:autoSpaceDE w:val="0"/>
        <w:autoSpaceDN w:val="0"/>
        <w:adjustRightInd w:val="0"/>
        <w:spacing w:after="0" w:line="276" w:lineRule="auto"/>
        <w:contextualSpacing/>
        <w:rPr>
          <w:rFonts w:cs="Arial"/>
          <w:sz w:val="24"/>
          <w:szCs w:val="24"/>
        </w:rPr>
      </w:pPr>
      <w:r w:rsidRPr="0087003F">
        <w:rPr>
          <w:rFonts w:cs="Arial"/>
          <w:sz w:val="24"/>
          <w:szCs w:val="24"/>
        </w:rPr>
        <w:t xml:space="preserve">This qualitative </w:t>
      </w:r>
      <w:r w:rsidR="00392F5A" w:rsidRPr="0087003F">
        <w:rPr>
          <w:rFonts w:cs="Arial"/>
          <w:sz w:val="24"/>
          <w:szCs w:val="24"/>
        </w:rPr>
        <w:t>evaluation</w:t>
      </w:r>
      <w:r w:rsidRPr="0087003F">
        <w:rPr>
          <w:rFonts w:cs="Arial"/>
          <w:sz w:val="24"/>
          <w:szCs w:val="24"/>
        </w:rPr>
        <w:t xml:space="preserve"> identified perceived barriers and facilitators to </w:t>
      </w:r>
      <w:r w:rsidR="007F4EAB" w:rsidRPr="0087003F">
        <w:rPr>
          <w:rFonts w:cs="Arial"/>
          <w:sz w:val="24"/>
          <w:szCs w:val="24"/>
        </w:rPr>
        <w:t>being physically active three ye</w:t>
      </w:r>
      <w:r w:rsidR="005A64DB" w:rsidRPr="0087003F">
        <w:rPr>
          <w:rFonts w:cs="Arial"/>
          <w:sz w:val="24"/>
          <w:szCs w:val="24"/>
        </w:rPr>
        <w:t xml:space="preserve">ars after participants </w:t>
      </w:r>
      <w:r w:rsidR="002D1892" w:rsidRPr="0087003F">
        <w:rPr>
          <w:rFonts w:cs="Arial"/>
          <w:sz w:val="24"/>
          <w:szCs w:val="24"/>
        </w:rPr>
        <w:t>took part</w:t>
      </w:r>
      <w:r w:rsidR="005A64DB" w:rsidRPr="0087003F">
        <w:rPr>
          <w:rFonts w:cs="Arial"/>
          <w:sz w:val="24"/>
          <w:szCs w:val="24"/>
        </w:rPr>
        <w:t xml:space="preserve"> in a PA intervention</w:t>
      </w:r>
      <w:r w:rsidRPr="0087003F">
        <w:rPr>
          <w:rFonts w:cs="Arial"/>
          <w:sz w:val="24"/>
          <w:szCs w:val="24"/>
        </w:rPr>
        <w:t xml:space="preserve">. An important finding </w:t>
      </w:r>
      <w:r w:rsidR="001C4E1C" w:rsidRPr="0087003F">
        <w:rPr>
          <w:rFonts w:cs="Arial"/>
          <w:sz w:val="24"/>
          <w:szCs w:val="24"/>
        </w:rPr>
        <w:t>was that the</w:t>
      </w:r>
      <w:r w:rsidR="00EA50A2" w:rsidRPr="0087003F">
        <w:rPr>
          <w:rFonts w:cs="Arial"/>
          <w:sz w:val="24"/>
          <w:szCs w:val="24"/>
        </w:rPr>
        <w:t xml:space="preserve"> </w:t>
      </w:r>
      <w:r w:rsidR="009A71D3" w:rsidRPr="0087003F">
        <w:rPr>
          <w:rFonts w:cs="Arial"/>
          <w:sz w:val="24"/>
          <w:szCs w:val="24"/>
        </w:rPr>
        <w:t>results</w:t>
      </w:r>
      <w:r w:rsidR="001C4E1C" w:rsidRPr="0087003F">
        <w:rPr>
          <w:rFonts w:cs="Arial"/>
          <w:sz w:val="24"/>
          <w:szCs w:val="24"/>
        </w:rPr>
        <w:t xml:space="preserve"> </w:t>
      </w:r>
      <w:r w:rsidR="003D4CDB" w:rsidRPr="0087003F">
        <w:rPr>
          <w:rFonts w:cs="Arial"/>
          <w:sz w:val="24"/>
          <w:szCs w:val="24"/>
        </w:rPr>
        <w:t>of</w:t>
      </w:r>
      <w:r w:rsidR="001C4E1C" w:rsidRPr="0087003F">
        <w:rPr>
          <w:rFonts w:cs="Arial"/>
          <w:sz w:val="24"/>
          <w:szCs w:val="24"/>
        </w:rPr>
        <w:t xml:space="preserve"> each theme</w:t>
      </w:r>
      <w:r w:rsidR="009A71D3" w:rsidRPr="0087003F">
        <w:rPr>
          <w:rFonts w:cs="Arial"/>
          <w:sz w:val="24"/>
          <w:szCs w:val="24"/>
        </w:rPr>
        <w:t xml:space="preserve"> were consistent</w:t>
      </w:r>
      <w:r w:rsidR="001C4E1C" w:rsidRPr="0087003F">
        <w:rPr>
          <w:rFonts w:cs="Arial"/>
          <w:sz w:val="24"/>
          <w:szCs w:val="24"/>
        </w:rPr>
        <w:t xml:space="preserve"> across the </w:t>
      </w:r>
      <w:r w:rsidR="003D4CDB" w:rsidRPr="0087003F">
        <w:rPr>
          <w:rFonts w:cs="Arial"/>
          <w:sz w:val="24"/>
          <w:szCs w:val="24"/>
        </w:rPr>
        <w:t>three</w:t>
      </w:r>
      <w:r w:rsidR="001C4E1C" w:rsidRPr="0087003F">
        <w:rPr>
          <w:rFonts w:cs="Arial"/>
          <w:sz w:val="24"/>
          <w:szCs w:val="24"/>
        </w:rPr>
        <w:t xml:space="preserve"> arms of the trial (nurse, postal and control) with no group differences emerging</w:t>
      </w:r>
      <w:r w:rsidR="00EA50A2" w:rsidRPr="0087003F">
        <w:rPr>
          <w:rFonts w:cs="Arial"/>
          <w:sz w:val="24"/>
          <w:szCs w:val="24"/>
        </w:rPr>
        <w:t>. M</w:t>
      </w:r>
      <w:r w:rsidR="00E07219" w:rsidRPr="0087003F">
        <w:rPr>
          <w:rFonts w:cs="Arial"/>
          <w:sz w:val="24"/>
          <w:szCs w:val="24"/>
        </w:rPr>
        <w:t>ost</w:t>
      </w:r>
      <w:r w:rsidR="00A62057" w:rsidRPr="0087003F">
        <w:rPr>
          <w:rFonts w:cs="Arial"/>
          <w:sz w:val="24"/>
          <w:szCs w:val="24"/>
        </w:rPr>
        <w:t xml:space="preserve"> </w:t>
      </w:r>
      <w:r w:rsidR="00DA6A4E" w:rsidRPr="0087003F">
        <w:rPr>
          <w:rFonts w:cs="Arial"/>
          <w:sz w:val="24"/>
          <w:szCs w:val="24"/>
        </w:rPr>
        <w:t>participants reported</w:t>
      </w:r>
      <w:r w:rsidR="00EA50A2" w:rsidRPr="0087003F">
        <w:rPr>
          <w:rFonts w:cs="Arial"/>
          <w:sz w:val="24"/>
          <w:szCs w:val="24"/>
        </w:rPr>
        <w:t xml:space="preserve"> an</w:t>
      </w:r>
      <w:r w:rsidR="00DA6A4E" w:rsidRPr="0087003F">
        <w:rPr>
          <w:rFonts w:cs="Arial"/>
          <w:sz w:val="24"/>
          <w:szCs w:val="24"/>
        </w:rPr>
        <w:t xml:space="preserve"> </w:t>
      </w:r>
      <w:r w:rsidRPr="0087003F">
        <w:rPr>
          <w:rFonts w:cs="Arial"/>
          <w:sz w:val="24"/>
          <w:szCs w:val="24"/>
        </w:rPr>
        <w:t xml:space="preserve">increased </w:t>
      </w:r>
      <w:r w:rsidR="007C56AB" w:rsidRPr="0087003F">
        <w:rPr>
          <w:rFonts w:cs="Arial"/>
          <w:sz w:val="24"/>
          <w:szCs w:val="24"/>
        </w:rPr>
        <w:t xml:space="preserve">awareness of </w:t>
      </w:r>
      <w:r w:rsidR="00A16F30" w:rsidRPr="0087003F">
        <w:rPr>
          <w:rFonts w:cs="Arial"/>
          <w:sz w:val="24"/>
          <w:szCs w:val="24"/>
        </w:rPr>
        <w:t>PA</w:t>
      </w:r>
      <w:r w:rsidR="00EA50A2" w:rsidRPr="0087003F">
        <w:rPr>
          <w:rFonts w:cs="Arial"/>
          <w:sz w:val="24"/>
          <w:szCs w:val="24"/>
        </w:rPr>
        <w:t xml:space="preserve"> as well as an</w:t>
      </w:r>
      <w:r w:rsidR="00A23838" w:rsidRPr="0087003F">
        <w:rPr>
          <w:rFonts w:cs="Arial"/>
          <w:sz w:val="24"/>
          <w:szCs w:val="24"/>
        </w:rPr>
        <w:t xml:space="preserve"> </w:t>
      </w:r>
      <w:r w:rsidR="00EA50A2" w:rsidRPr="0087003F">
        <w:rPr>
          <w:rFonts w:cs="Arial"/>
          <w:sz w:val="24"/>
          <w:szCs w:val="24"/>
        </w:rPr>
        <w:t xml:space="preserve">increased </w:t>
      </w:r>
      <w:r w:rsidR="00A23838" w:rsidRPr="0087003F">
        <w:rPr>
          <w:rFonts w:cs="Arial"/>
          <w:sz w:val="24"/>
          <w:szCs w:val="24"/>
        </w:rPr>
        <w:t xml:space="preserve">understanding about the </w:t>
      </w:r>
      <w:r w:rsidR="00600ADC" w:rsidRPr="0087003F">
        <w:rPr>
          <w:rFonts w:cs="Arial"/>
          <w:sz w:val="24"/>
          <w:szCs w:val="24"/>
        </w:rPr>
        <w:t>importance</w:t>
      </w:r>
      <w:r w:rsidR="00A23838" w:rsidRPr="0087003F">
        <w:rPr>
          <w:rFonts w:cs="Arial"/>
          <w:sz w:val="24"/>
          <w:szCs w:val="24"/>
        </w:rPr>
        <w:t xml:space="preserve"> of PA </w:t>
      </w:r>
      <w:r w:rsidR="00CA61E4" w:rsidRPr="0087003F">
        <w:rPr>
          <w:rFonts w:cs="Arial"/>
          <w:sz w:val="24"/>
          <w:szCs w:val="24"/>
        </w:rPr>
        <w:t xml:space="preserve">for </w:t>
      </w:r>
      <w:r w:rsidR="00A23838" w:rsidRPr="0087003F">
        <w:rPr>
          <w:rFonts w:cs="Arial"/>
          <w:sz w:val="24"/>
          <w:szCs w:val="24"/>
        </w:rPr>
        <w:t>health</w:t>
      </w:r>
      <w:r w:rsidR="00EA50A2" w:rsidRPr="0087003F">
        <w:rPr>
          <w:rFonts w:cs="Arial"/>
          <w:sz w:val="24"/>
          <w:szCs w:val="24"/>
        </w:rPr>
        <w:t xml:space="preserve"> and</w:t>
      </w:r>
      <w:r w:rsidR="00A23838" w:rsidRPr="0087003F">
        <w:rPr>
          <w:rFonts w:cs="Arial"/>
          <w:sz w:val="24"/>
          <w:szCs w:val="24"/>
        </w:rPr>
        <w:t xml:space="preserve"> knowledge about the amount of PA required to meet PA guidelines. </w:t>
      </w:r>
      <w:r w:rsidR="00043A8E" w:rsidRPr="0087003F">
        <w:rPr>
          <w:rFonts w:cs="Arial"/>
          <w:sz w:val="24"/>
          <w:szCs w:val="24"/>
        </w:rPr>
        <w:t xml:space="preserve">Participants highlighted </w:t>
      </w:r>
      <w:r w:rsidR="007549B6" w:rsidRPr="0087003F">
        <w:rPr>
          <w:rFonts w:cs="Arial"/>
          <w:sz w:val="24"/>
          <w:szCs w:val="24"/>
        </w:rPr>
        <w:t>different</w:t>
      </w:r>
      <w:r w:rsidR="00043A8E" w:rsidRPr="0087003F">
        <w:rPr>
          <w:rFonts w:cs="Arial"/>
          <w:sz w:val="24"/>
          <w:szCs w:val="24"/>
        </w:rPr>
        <w:t xml:space="preserve"> barriers and facilitators to </w:t>
      </w:r>
      <w:r w:rsidR="00D35076" w:rsidRPr="0087003F">
        <w:rPr>
          <w:rFonts w:cs="Arial"/>
          <w:sz w:val="24"/>
          <w:szCs w:val="24"/>
        </w:rPr>
        <w:t>being able to stay physically active in the longer term</w:t>
      </w:r>
      <w:r w:rsidR="00043A8E" w:rsidRPr="0087003F">
        <w:rPr>
          <w:rFonts w:cs="Arial"/>
          <w:sz w:val="24"/>
          <w:szCs w:val="24"/>
        </w:rPr>
        <w:t xml:space="preserve">, </w:t>
      </w:r>
      <w:r w:rsidR="00504442" w:rsidRPr="0087003F">
        <w:rPr>
          <w:rFonts w:cs="Arial"/>
          <w:sz w:val="24"/>
          <w:szCs w:val="24"/>
        </w:rPr>
        <w:t xml:space="preserve">which </w:t>
      </w:r>
      <w:r w:rsidR="0080269A" w:rsidRPr="0087003F">
        <w:rPr>
          <w:rFonts w:cs="Arial"/>
          <w:sz w:val="24"/>
          <w:szCs w:val="24"/>
        </w:rPr>
        <w:t xml:space="preserve">were </w:t>
      </w:r>
      <w:r w:rsidR="0054078B" w:rsidRPr="0087003F">
        <w:rPr>
          <w:rFonts w:cs="Arial"/>
          <w:sz w:val="24"/>
          <w:szCs w:val="24"/>
        </w:rPr>
        <w:t>predominantly</w:t>
      </w:r>
      <w:r w:rsidR="000745F6" w:rsidRPr="0087003F">
        <w:rPr>
          <w:rFonts w:cs="Arial"/>
          <w:sz w:val="24"/>
          <w:szCs w:val="24"/>
        </w:rPr>
        <w:t xml:space="preserve"> the inverse of each other and </w:t>
      </w:r>
      <w:r w:rsidR="007C56AB" w:rsidRPr="0087003F">
        <w:rPr>
          <w:rFonts w:cs="Arial"/>
          <w:sz w:val="24"/>
          <w:szCs w:val="24"/>
        </w:rPr>
        <w:t xml:space="preserve">were similar across </w:t>
      </w:r>
      <w:r w:rsidR="0054078B" w:rsidRPr="0087003F">
        <w:rPr>
          <w:rFonts w:cs="Arial"/>
          <w:sz w:val="24"/>
          <w:szCs w:val="24"/>
        </w:rPr>
        <w:t>the three groups.</w:t>
      </w:r>
      <w:r w:rsidR="007C56AB" w:rsidRPr="0087003F">
        <w:rPr>
          <w:rFonts w:cs="Arial"/>
          <w:sz w:val="24"/>
          <w:szCs w:val="24"/>
        </w:rPr>
        <w:t xml:space="preserve"> Important facilitators </w:t>
      </w:r>
      <w:r w:rsidR="008A1D18" w:rsidRPr="0087003F">
        <w:rPr>
          <w:rFonts w:cs="Arial"/>
          <w:sz w:val="24"/>
          <w:szCs w:val="24"/>
        </w:rPr>
        <w:t xml:space="preserve">and barriers </w:t>
      </w:r>
      <w:r w:rsidR="007C56AB" w:rsidRPr="0087003F">
        <w:rPr>
          <w:rFonts w:cs="Arial"/>
          <w:sz w:val="24"/>
          <w:szCs w:val="24"/>
        </w:rPr>
        <w:t>included</w:t>
      </w:r>
      <w:r w:rsidR="00ED3E7D" w:rsidRPr="0087003F">
        <w:rPr>
          <w:rFonts w:cs="Arial"/>
          <w:sz w:val="24"/>
          <w:szCs w:val="24"/>
        </w:rPr>
        <w:t>:</w:t>
      </w:r>
      <w:r w:rsidR="007C56AB" w:rsidRPr="0087003F">
        <w:rPr>
          <w:rFonts w:cs="Arial"/>
          <w:sz w:val="24"/>
          <w:szCs w:val="24"/>
        </w:rPr>
        <w:t xml:space="preserve"> weather</w:t>
      </w:r>
      <w:r w:rsidR="00ED3E7D" w:rsidRPr="0087003F">
        <w:rPr>
          <w:rFonts w:cs="Arial"/>
          <w:sz w:val="24"/>
          <w:szCs w:val="24"/>
        </w:rPr>
        <w:t>;</w:t>
      </w:r>
      <w:r w:rsidR="007C56AB" w:rsidRPr="0087003F">
        <w:rPr>
          <w:rFonts w:cs="Arial"/>
          <w:sz w:val="24"/>
          <w:szCs w:val="24"/>
        </w:rPr>
        <w:t xml:space="preserve"> health</w:t>
      </w:r>
      <w:r w:rsidR="00ED3E7D" w:rsidRPr="0087003F">
        <w:rPr>
          <w:rFonts w:cs="Arial"/>
          <w:sz w:val="24"/>
          <w:szCs w:val="24"/>
        </w:rPr>
        <w:t>;</w:t>
      </w:r>
      <w:r w:rsidR="007C56AB" w:rsidRPr="0087003F">
        <w:rPr>
          <w:rFonts w:cs="Arial"/>
          <w:sz w:val="24"/>
          <w:szCs w:val="24"/>
        </w:rPr>
        <w:t xml:space="preserve"> self-motivation</w:t>
      </w:r>
      <w:r w:rsidR="00ED3E7D" w:rsidRPr="0087003F">
        <w:rPr>
          <w:rFonts w:cs="Arial"/>
          <w:sz w:val="24"/>
          <w:szCs w:val="24"/>
        </w:rPr>
        <w:t>;</w:t>
      </w:r>
      <w:r w:rsidR="008A1D18" w:rsidRPr="0087003F">
        <w:rPr>
          <w:rFonts w:cs="Arial"/>
          <w:sz w:val="24"/>
          <w:szCs w:val="24"/>
        </w:rPr>
        <w:t xml:space="preserve"> ageing</w:t>
      </w:r>
      <w:r w:rsidR="00ED3E7D" w:rsidRPr="0087003F">
        <w:rPr>
          <w:rFonts w:cs="Arial"/>
          <w:sz w:val="24"/>
          <w:szCs w:val="24"/>
        </w:rPr>
        <w:t>;</w:t>
      </w:r>
      <w:r w:rsidR="007C56AB" w:rsidRPr="0087003F">
        <w:rPr>
          <w:rFonts w:cs="Arial"/>
          <w:sz w:val="24"/>
          <w:szCs w:val="24"/>
        </w:rPr>
        <w:t xml:space="preserve"> and social support</w:t>
      </w:r>
      <w:r w:rsidR="004551A1" w:rsidRPr="0087003F">
        <w:rPr>
          <w:rFonts w:cs="Arial"/>
          <w:sz w:val="24"/>
          <w:szCs w:val="24"/>
        </w:rPr>
        <w:t>. L</w:t>
      </w:r>
      <w:r w:rsidR="0080269A" w:rsidRPr="0087003F">
        <w:rPr>
          <w:rFonts w:cs="Arial"/>
          <w:sz w:val="24"/>
          <w:szCs w:val="24"/>
        </w:rPr>
        <w:t xml:space="preserve">ack of </w:t>
      </w:r>
      <w:r w:rsidR="00970459" w:rsidRPr="0087003F">
        <w:rPr>
          <w:rFonts w:cs="Arial"/>
          <w:sz w:val="24"/>
          <w:szCs w:val="24"/>
        </w:rPr>
        <w:t>time</w:t>
      </w:r>
      <w:r w:rsidR="004551A1" w:rsidRPr="0087003F">
        <w:rPr>
          <w:rFonts w:cs="Arial"/>
          <w:sz w:val="24"/>
          <w:szCs w:val="24"/>
        </w:rPr>
        <w:t xml:space="preserve"> was</w:t>
      </w:r>
      <w:r w:rsidR="00970459" w:rsidRPr="0087003F">
        <w:rPr>
          <w:rFonts w:cs="Arial"/>
          <w:sz w:val="24"/>
          <w:szCs w:val="24"/>
        </w:rPr>
        <w:t xml:space="preserve"> the </w:t>
      </w:r>
      <w:r w:rsidR="0019594B" w:rsidRPr="0087003F">
        <w:rPr>
          <w:rFonts w:cs="Arial"/>
          <w:sz w:val="24"/>
          <w:szCs w:val="24"/>
        </w:rPr>
        <w:t>most frequently</w:t>
      </w:r>
      <w:r w:rsidR="007878FB" w:rsidRPr="0087003F">
        <w:rPr>
          <w:rFonts w:cs="Arial"/>
          <w:sz w:val="24"/>
          <w:szCs w:val="24"/>
        </w:rPr>
        <w:t xml:space="preserve"> cited barrier to maintaining PA</w:t>
      </w:r>
      <w:r w:rsidR="00970459" w:rsidRPr="0087003F">
        <w:rPr>
          <w:rFonts w:cs="Arial"/>
          <w:sz w:val="24"/>
          <w:szCs w:val="24"/>
        </w:rPr>
        <w:t>.</w:t>
      </w:r>
      <w:r w:rsidR="00A62057" w:rsidRPr="0087003F">
        <w:rPr>
          <w:rFonts w:cs="Arial"/>
          <w:sz w:val="24"/>
          <w:szCs w:val="24"/>
        </w:rPr>
        <w:t xml:space="preserve"> </w:t>
      </w:r>
      <w:r w:rsidR="00772CE9" w:rsidRPr="0087003F">
        <w:rPr>
          <w:rFonts w:cs="Arial"/>
          <w:sz w:val="24"/>
          <w:szCs w:val="24"/>
        </w:rPr>
        <w:t xml:space="preserve">Participants </w:t>
      </w:r>
      <w:r w:rsidR="00B91F81" w:rsidRPr="0087003F">
        <w:rPr>
          <w:rFonts w:cs="Arial"/>
          <w:sz w:val="24"/>
          <w:szCs w:val="24"/>
        </w:rPr>
        <w:t xml:space="preserve">provided useful insights </w:t>
      </w:r>
      <w:r w:rsidR="007F12D5" w:rsidRPr="0087003F">
        <w:rPr>
          <w:rFonts w:cs="Arial"/>
          <w:sz w:val="24"/>
          <w:szCs w:val="24"/>
        </w:rPr>
        <w:t>on</w:t>
      </w:r>
      <w:r w:rsidR="00772CE9" w:rsidRPr="0087003F">
        <w:rPr>
          <w:rFonts w:cs="Arial"/>
          <w:sz w:val="24"/>
          <w:szCs w:val="24"/>
        </w:rPr>
        <w:t xml:space="preserve"> what </w:t>
      </w:r>
      <w:r w:rsidR="0063216B" w:rsidRPr="0087003F">
        <w:rPr>
          <w:rFonts w:cs="Arial"/>
          <w:sz w:val="24"/>
          <w:szCs w:val="24"/>
        </w:rPr>
        <w:t>additional</w:t>
      </w:r>
      <w:r w:rsidR="00772CE9" w:rsidRPr="0087003F">
        <w:rPr>
          <w:rFonts w:cs="Arial"/>
          <w:sz w:val="24"/>
          <w:szCs w:val="24"/>
        </w:rPr>
        <w:t xml:space="preserve"> resources could encourage</w:t>
      </w:r>
      <w:r w:rsidR="00D35076" w:rsidRPr="0087003F">
        <w:rPr>
          <w:rFonts w:cs="Arial"/>
          <w:sz w:val="24"/>
          <w:szCs w:val="24"/>
        </w:rPr>
        <w:t xml:space="preserve"> them to stay physically active in the longer term</w:t>
      </w:r>
      <w:r w:rsidR="00772CE9" w:rsidRPr="0087003F">
        <w:rPr>
          <w:rFonts w:cs="Arial"/>
          <w:sz w:val="24"/>
          <w:szCs w:val="24"/>
        </w:rPr>
        <w:t>.</w:t>
      </w:r>
    </w:p>
    <w:p w14:paraId="78321900" w14:textId="77777777" w:rsidR="00004E28" w:rsidRPr="0087003F" w:rsidRDefault="00004E28" w:rsidP="00E44C0A">
      <w:pPr>
        <w:autoSpaceDE w:val="0"/>
        <w:autoSpaceDN w:val="0"/>
        <w:adjustRightInd w:val="0"/>
        <w:spacing w:after="0" w:line="276" w:lineRule="auto"/>
        <w:contextualSpacing/>
        <w:jc w:val="both"/>
        <w:rPr>
          <w:rFonts w:cs="Arial"/>
          <w:sz w:val="24"/>
          <w:szCs w:val="24"/>
        </w:rPr>
      </w:pPr>
    </w:p>
    <w:p w14:paraId="555868D0" w14:textId="77777777" w:rsidR="00004E28" w:rsidRPr="0087003F" w:rsidRDefault="00004E28" w:rsidP="00E44C0A">
      <w:pPr>
        <w:autoSpaceDE w:val="0"/>
        <w:autoSpaceDN w:val="0"/>
        <w:adjustRightInd w:val="0"/>
        <w:spacing w:after="0" w:line="276" w:lineRule="auto"/>
        <w:contextualSpacing/>
        <w:jc w:val="both"/>
        <w:rPr>
          <w:rFonts w:cs="Arial"/>
          <w:sz w:val="24"/>
          <w:szCs w:val="24"/>
        </w:rPr>
      </w:pPr>
    </w:p>
    <w:p w14:paraId="7F640E3D" w14:textId="77777777" w:rsidR="00364D5A" w:rsidRPr="0087003F" w:rsidRDefault="00364D5A" w:rsidP="00E44C0A">
      <w:pPr>
        <w:autoSpaceDE w:val="0"/>
        <w:autoSpaceDN w:val="0"/>
        <w:adjustRightInd w:val="0"/>
        <w:spacing w:after="0" w:line="276" w:lineRule="auto"/>
        <w:contextualSpacing/>
        <w:jc w:val="both"/>
        <w:rPr>
          <w:rFonts w:cs="Arial"/>
          <w:sz w:val="24"/>
          <w:szCs w:val="24"/>
        </w:rPr>
      </w:pPr>
      <w:r w:rsidRPr="0087003F">
        <w:rPr>
          <w:rFonts w:cs="Arial"/>
          <w:sz w:val="24"/>
          <w:szCs w:val="24"/>
        </w:rPr>
        <w:t xml:space="preserve">Comparison with other studies </w:t>
      </w:r>
    </w:p>
    <w:p w14:paraId="52848926" w14:textId="77777777" w:rsidR="00004E28" w:rsidRPr="0087003F" w:rsidRDefault="00004E28" w:rsidP="00E44C0A">
      <w:pPr>
        <w:spacing w:line="276" w:lineRule="auto"/>
        <w:contextualSpacing/>
        <w:rPr>
          <w:rFonts w:cs="Arial"/>
          <w:sz w:val="24"/>
          <w:szCs w:val="24"/>
        </w:rPr>
      </w:pPr>
    </w:p>
    <w:p w14:paraId="29C91701" w14:textId="77777777" w:rsidR="00004E28" w:rsidRPr="0087003F" w:rsidRDefault="00004E28" w:rsidP="00E44C0A">
      <w:pPr>
        <w:spacing w:line="276" w:lineRule="auto"/>
        <w:contextualSpacing/>
        <w:rPr>
          <w:rFonts w:cs="Arial"/>
          <w:sz w:val="24"/>
          <w:szCs w:val="24"/>
        </w:rPr>
      </w:pPr>
    </w:p>
    <w:p w14:paraId="4652AA9A" w14:textId="77777777" w:rsidR="00364D5A" w:rsidRPr="0087003F" w:rsidRDefault="00364D5A" w:rsidP="00E44C0A">
      <w:pPr>
        <w:spacing w:line="276" w:lineRule="auto"/>
        <w:contextualSpacing/>
        <w:rPr>
          <w:rFonts w:cs="Arial"/>
          <w:sz w:val="24"/>
          <w:szCs w:val="24"/>
        </w:rPr>
      </w:pPr>
      <w:r w:rsidRPr="0087003F">
        <w:rPr>
          <w:rFonts w:cs="Arial"/>
          <w:sz w:val="24"/>
          <w:szCs w:val="24"/>
        </w:rPr>
        <w:t xml:space="preserve">To our knowledge, this is the first qualitative study to explore the barriers and facilitators to PA maintenance three years after a PA walking intervention has been delivered. </w:t>
      </w:r>
    </w:p>
    <w:p w14:paraId="51594E19" w14:textId="77777777" w:rsidR="00004E28" w:rsidRPr="0087003F" w:rsidRDefault="00004E28" w:rsidP="00E44C0A">
      <w:pPr>
        <w:spacing w:line="276" w:lineRule="auto"/>
        <w:contextualSpacing/>
        <w:rPr>
          <w:rFonts w:cs="Arial"/>
          <w:sz w:val="24"/>
          <w:szCs w:val="24"/>
        </w:rPr>
      </w:pPr>
    </w:p>
    <w:p w14:paraId="3918423F" w14:textId="77777777" w:rsidR="00004E28" w:rsidRPr="0087003F" w:rsidRDefault="00004E28" w:rsidP="00E44C0A">
      <w:pPr>
        <w:spacing w:line="276" w:lineRule="auto"/>
        <w:contextualSpacing/>
        <w:rPr>
          <w:rFonts w:cs="Arial"/>
          <w:sz w:val="24"/>
          <w:szCs w:val="24"/>
        </w:rPr>
      </w:pPr>
    </w:p>
    <w:p w14:paraId="7587E39C" w14:textId="77777777" w:rsidR="00004E28" w:rsidRPr="0087003F" w:rsidRDefault="00364D5A" w:rsidP="00E44C0A">
      <w:pPr>
        <w:spacing w:line="276" w:lineRule="auto"/>
        <w:contextualSpacing/>
        <w:rPr>
          <w:rFonts w:cs="Arial"/>
          <w:sz w:val="24"/>
          <w:szCs w:val="24"/>
        </w:rPr>
      </w:pPr>
      <w:r w:rsidRPr="0087003F">
        <w:rPr>
          <w:rFonts w:cs="Arial"/>
          <w:sz w:val="24"/>
          <w:szCs w:val="24"/>
        </w:rPr>
        <w:t>Interestingly, the majority of barriers and facilitators found in this study were also reported in the previous qualitative exploration of reasons for participating in the PACE-UP trial</w:t>
      </w:r>
      <w:r w:rsidR="00E64483" w:rsidRPr="0087003F">
        <w:rPr>
          <w:rFonts w:cs="Arial"/>
          <w:sz w:val="24"/>
          <w:szCs w:val="24"/>
        </w:rPr>
        <w:t xml:space="preserve"> </w:t>
      </w:r>
      <w:r w:rsidR="00E64483" w:rsidRPr="0087003F">
        <w:rPr>
          <w:rFonts w:cs="Arial"/>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00E64483" w:rsidRPr="0087003F">
        <w:rPr>
          <w:rFonts w:cs="Arial"/>
          <w:sz w:val="24"/>
          <w:szCs w:val="24"/>
        </w:rPr>
        <w:instrText xml:space="preserve"> ADDIN EN.CITE </w:instrText>
      </w:r>
      <w:r w:rsidR="00E64483" w:rsidRPr="0087003F">
        <w:rPr>
          <w:rFonts w:cs="Arial"/>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00E64483" w:rsidRPr="0087003F">
        <w:rPr>
          <w:rFonts w:cs="Arial"/>
          <w:sz w:val="24"/>
          <w:szCs w:val="24"/>
        </w:rPr>
        <w:instrText xml:space="preserve"> ADDIN EN.CITE.DATA </w:instrText>
      </w:r>
      <w:r w:rsidR="00E64483" w:rsidRPr="0087003F">
        <w:rPr>
          <w:rFonts w:cs="Arial"/>
          <w:sz w:val="24"/>
          <w:szCs w:val="24"/>
        </w:rPr>
      </w:r>
      <w:r w:rsidR="00E64483" w:rsidRPr="0087003F">
        <w:rPr>
          <w:rFonts w:cs="Arial"/>
          <w:sz w:val="24"/>
          <w:szCs w:val="24"/>
        </w:rPr>
        <w:fldChar w:fldCharType="end"/>
      </w:r>
      <w:r w:rsidR="00E64483" w:rsidRPr="0087003F">
        <w:rPr>
          <w:rFonts w:cs="Arial"/>
          <w:sz w:val="24"/>
          <w:szCs w:val="24"/>
        </w:rPr>
      </w:r>
      <w:r w:rsidR="00E64483" w:rsidRPr="0087003F">
        <w:rPr>
          <w:rFonts w:cs="Arial"/>
          <w:sz w:val="24"/>
          <w:szCs w:val="24"/>
        </w:rPr>
        <w:fldChar w:fldCharType="separate"/>
      </w:r>
      <w:r w:rsidR="00E64483" w:rsidRPr="0087003F">
        <w:rPr>
          <w:rFonts w:cs="Arial"/>
          <w:noProof/>
          <w:sz w:val="24"/>
          <w:szCs w:val="24"/>
        </w:rPr>
        <w:t>(Normansell et al., 2014)</w:t>
      </w:r>
      <w:r w:rsidR="00E64483" w:rsidRPr="0087003F">
        <w:rPr>
          <w:rFonts w:cs="Arial"/>
          <w:sz w:val="24"/>
          <w:szCs w:val="24"/>
        </w:rPr>
        <w:fldChar w:fldCharType="end"/>
      </w:r>
      <w:r w:rsidRPr="0087003F">
        <w:rPr>
          <w:rFonts w:cs="Arial"/>
          <w:sz w:val="24"/>
          <w:szCs w:val="24"/>
        </w:rPr>
        <w:t xml:space="preserve">. This provides support for the credibility of our work and suggests that barriers and facilitators may be similar for both PA adoption and maintenance </w:t>
      </w:r>
      <w:r w:rsidRPr="0087003F">
        <w:rPr>
          <w:rFonts w:cs="Arial"/>
          <w:sz w:val="24"/>
          <w:szCs w:val="24"/>
        </w:rPr>
        <w:fldChar w:fldCharType="begin"/>
      </w:r>
      <w:r w:rsidRPr="0087003F">
        <w:rPr>
          <w:rFonts w:cs="Arial"/>
          <w:sz w:val="24"/>
          <w:szCs w:val="24"/>
        </w:rPr>
        <w:instrText xml:space="preserve"> ADDIN EN.CITE &lt;EndNote&gt;&lt;Cite&gt;&lt;Author&gt;Tulloch&lt;/Author&gt;&lt;Year&gt;2013&lt;/Year&gt;&lt;RecNum&gt;156&lt;/RecNum&gt;&lt;DisplayText&gt;(Tulloch et al., 2013)&lt;/DisplayText&gt;&lt;record&gt;&lt;rec-number&gt;156&lt;/rec-number&gt;&lt;foreign-keys&gt;&lt;key app="EN" db-id="vpsdf5pdx5vr5deav9qxvwthzf9sexsrtrpa" timestamp="1484133540"&gt;156&lt;/key&gt;&lt;/foreign-keys&gt;&lt;ref-type name="Journal Article"&gt;17&lt;/ref-type&gt;&lt;contributors&gt;&lt;authors&gt;&lt;author&gt;Tulloch, Heather&lt;/author&gt;&lt;author&gt;Sweet, Shane N.&lt;/author&gt;&lt;author&gt;Fortier, Michelle&lt;/author&gt;&lt;author&gt;Capstick, Gary&lt;/author&gt;&lt;author&gt;Kenny, Glen P.&lt;/author&gt;&lt;author&gt;Sigal, Ronal J.&lt;/author&gt;&lt;/authors&gt;&lt;/contributors&gt;&lt;titles&gt;&lt;title&gt;Exercise Facilitators and Barriers from Adoption to Maintenance in the Diabetes Aerobic and Resistance Exercise Trial&lt;/title&gt;&lt;secondary-title&gt;Canadian Journal of Diabetes&lt;/secondary-title&gt;&lt;/titles&gt;&lt;periodical&gt;&lt;full-title&gt;Canadian Journal of Diabetes&lt;/full-title&gt;&lt;/periodical&gt;&lt;pages&gt;367-374&lt;/pages&gt;&lt;volume&gt;37&lt;/volume&gt;&lt;number&gt;6&lt;/number&gt;&lt;keywords&gt;&lt;keyword&gt;barriers&lt;/keyword&gt;&lt;keyword&gt;diabetes&lt;/keyword&gt;&lt;keyword&gt;exercise&lt;/keyword&gt;&lt;keyword&gt;facilitators&lt;/keyword&gt;&lt;keyword&gt;maintenanceés&lt;/keyword&gt;&lt;keyword&gt;obstacles&lt;/keyword&gt;&lt;keyword&gt;diabète&lt;/keyword&gt;&lt;keyword&gt;exercice&lt;/keyword&gt;&lt;keyword&gt;facilitateurs&lt;/keyword&gt;&lt;keyword&gt;maintien&lt;/keyword&gt;&lt;/keywords&gt;&lt;dates&gt;&lt;year&gt;2013&lt;/year&gt;&lt;pub-dates&gt;&lt;date&gt;12//&lt;/date&gt;&lt;/pub-dates&gt;&lt;/dates&gt;&lt;isbn&gt;1499-2671&lt;/isbn&gt;&lt;urls&gt;&lt;related-urls&gt;&lt;url&gt;http://www.sciencedirect.com/science/article/pii/S1499267113012744&lt;/url&gt;&lt;/related-urls&gt;&lt;/urls&gt;&lt;electronic-resource-num&gt;http://dx.doi.org/10.1016/j.jcjd.2013.09.002&lt;/electronic-resource-num&gt;&lt;/record&gt;&lt;/Cite&gt;&lt;/EndNote&gt;</w:instrText>
      </w:r>
      <w:r w:rsidRPr="0087003F">
        <w:rPr>
          <w:rFonts w:cs="Arial"/>
          <w:sz w:val="24"/>
          <w:szCs w:val="24"/>
        </w:rPr>
        <w:fldChar w:fldCharType="separate"/>
      </w:r>
      <w:r w:rsidRPr="0087003F">
        <w:rPr>
          <w:rFonts w:cs="Arial"/>
          <w:noProof/>
          <w:sz w:val="24"/>
          <w:szCs w:val="24"/>
        </w:rPr>
        <w:t>(Tulloch et al., 2013)</w:t>
      </w:r>
      <w:r w:rsidRPr="0087003F">
        <w:rPr>
          <w:rFonts w:cs="Arial"/>
          <w:sz w:val="24"/>
          <w:szCs w:val="24"/>
        </w:rPr>
        <w:fldChar w:fldCharType="end"/>
      </w:r>
      <w:r w:rsidRPr="0087003F">
        <w:rPr>
          <w:rFonts w:cs="Arial"/>
          <w:sz w:val="24"/>
          <w:szCs w:val="24"/>
        </w:rPr>
        <w:t xml:space="preserve">. </w:t>
      </w:r>
    </w:p>
    <w:p w14:paraId="78A1A902" w14:textId="77777777" w:rsidR="00004E28" w:rsidRPr="0087003F" w:rsidRDefault="00004E28" w:rsidP="00E44C0A">
      <w:pPr>
        <w:spacing w:line="276" w:lineRule="auto"/>
        <w:contextualSpacing/>
        <w:rPr>
          <w:rFonts w:cs="Arial"/>
          <w:sz w:val="24"/>
          <w:szCs w:val="24"/>
        </w:rPr>
      </w:pPr>
    </w:p>
    <w:p w14:paraId="3B730003" w14:textId="77777777" w:rsidR="00004E28" w:rsidRPr="0087003F" w:rsidRDefault="00004E28" w:rsidP="00E44C0A">
      <w:pPr>
        <w:spacing w:line="276" w:lineRule="auto"/>
        <w:contextualSpacing/>
        <w:rPr>
          <w:rFonts w:cs="Arial"/>
          <w:sz w:val="24"/>
          <w:szCs w:val="24"/>
        </w:rPr>
      </w:pPr>
    </w:p>
    <w:p w14:paraId="31086E04" w14:textId="77777777" w:rsidR="00004E28" w:rsidRPr="0087003F" w:rsidRDefault="00364D5A" w:rsidP="00E44C0A">
      <w:pPr>
        <w:spacing w:line="276" w:lineRule="auto"/>
        <w:contextualSpacing/>
        <w:rPr>
          <w:rFonts w:cs="Arial"/>
          <w:sz w:val="24"/>
          <w:szCs w:val="24"/>
        </w:rPr>
      </w:pPr>
      <w:r w:rsidRPr="0087003F">
        <w:rPr>
          <w:rFonts w:cs="Arial"/>
          <w:sz w:val="24"/>
          <w:szCs w:val="24"/>
        </w:rPr>
        <w:t xml:space="preserve">Of note, time as a </w:t>
      </w:r>
      <w:r w:rsidRPr="0087003F">
        <w:rPr>
          <w:rFonts w:cs="Arial"/>
          <w:i/>
          <w:sz w:val="24"/>
          <w:szCs w:val="24"/>
        </w:rPr>
        <w:t>facilitator</w:t>
      </w:r>
      <w:r w:rsidRPr="0087003F">
        <w:rPr>
          <w:rFonts w:cs="Arial"/>
          <w:sz w:val="24"/>
          <w:szCs w:val="24"/>
        </w:rPr>
        <w:t xml:space="preserve"> (as well as a barrier) emerged from the 12 month interview data, with participants reporting the benefits of having a flexible routine which allowed them to fit in more PA. </w:t>
      </w:r>
      <w:r w:rsidRPr="0087003F">
        <w:rPr>
          <w:sz w:val="24"/>
          <w:szCs w:val="24"/>
        </w:rPr>
        <w:t xml:space="preserve">In this study, time was the most frequently stated barrier to PA, this is consistent previous research </w:t>
      </w:r>
      <w:r w:rsidRPr="0087003F">
        <w:rPr>
          <w:rFonts w:cs="Arial"/>
          <w:sz w:val="24"/>
          <w:szCs w:val="24"/>
        </w:rPr>
        <w:fldChar w:fldCharType="begin">
          <w:fldData xml:space="preserve">PEVuZE5vdGU+PENpdGU+PEF1dGhvcj5SZWljaGVydDwvQXV0aG9yPjxZZWFyPjIwMDc8L1llYXI+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0NTA3NDwvcGFnZXM+PHZvbHVtZT4xMTwvdm9sdW1lPjxudW1iZXI+MTwv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0NTA3NDwvcGFnZXM+PHZvbHVtZT4xMTwvdm9sdW1lPjxudW1iZXI+MTwvbnVt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0NTA3NDwvcGFnZXM+PHZvbHVtZT4xMTwvdm9sdW1lPjxudW1iZXI+MTwvbnVtYmVy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</w:fldData>
        </w:fldChar>
      </w:r>
      <w:r w:rsidRPr="0087003F">
        <w:rPr>
          <w:rFonts w:cs="Arial"/>
          <w:sz w:val="24"/>
          <w:szCs w:val="24"/>
        </w:rPr>
        <w:instrText xml:space="preserve"> ADDIN EN.CITE </w:instrText>
      </w:r>
      <w:r w:rsidRPr="0087003F">
        <w:rPr>
          <w:rFonts w:cs="Arial"/>
          <w:sz w:val="24"/>
          <w:szCs w:val="24"/>
        </w:rPr>
        <w:fldChar w:fldCharType="begin">
          <w:fldData xml:space="preserve">PEVuZE5vdGU+PENpdGU+PEF1dGhvcj5SZWljaGVydDwvQXV0aG9yPjxZZWFyPjIwMDc8L1llYXI+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0NTA3NDwvcGFnZXM+PHZvbHVtZT4xMTwvdm9sdW1lPjxudW1iZXI+MTwv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0NTA3NDwvcGFnZXM+PHZvbHVtZT4xMTwvdm9sdW1lPjxudW1iZXI+MTwvbnVt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0NTA3NDwvcGFnZXM+PHZvbHVtZT4xMTwvdm9sdW1lPjxudW1iZXI+MTwvbnVtYmVy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</w:fldData>
        </w:fldChar>
      </w:r>
      <w:r w:rsidRPr="0087003F">
        <w:rPr>
          <w:rFonts w:cs="Arial"/>
          <w:sz w:val="24"/>
          <w:szCs w:val="24"/>
        </w:rPr>
        <w:instrText xml:space="preserve"> ADDIN EN.CITE.DATA </w:instrText>
      </w:r>
      <w:r w:rsidRPr="0087003F">
        <w:rPr>
          <w:rFonts w:cs="Arial"/>
          <w:sz w:val="24"/>
          <w:szCs w:val="24"/>
        </w:rPr>
      </w:r>
      <w:r w:rsidRPr="0087003F">
        <w:rPr>
          <w:rFonts w:cs="Arial"/>
          <w:sz w:val="24"/>
          <w:szCs w:val="24"/>
        </w:rPr>
        <w:fldChar w:fldCharType="end"/>
      </w:r>
      <w:r w:rsidRPr="0087003F">
        <w:rPr>
          <w:rFonts w:cs="Arial"/>
          <w:sz w:val="24"/>
          <w:szCs w:val="24"/>
        </w:rPr>
      </w:r>
      <w:r w:rsidRPr="0087003F">
        <w:rPr>
          <w:rFonts w:cs="Arial"/>
          <w:sz w:val="24"/>
          <w:szCs w:val="24"/>
        </w:rPr>
        <w:fldChar w:fldCharType="separate"/>
      </w:r>
      <w:r w:rsidRPr="0087003F">
        <w:rPr>
          <w:rFonts w:cs="Arial"/>
          <w:noProof/>
          <w:sz w:val="24"/>
          <w:szCs w:val="24"/>
        </w:rPr>
        <w:t>(Reichert et al., 2007, Kowal and Fortier, 2007, Evenson et al., 2008, Costello et al., 2011, Kelly et al., 2016)</w:t>
      </w:r>
      <w:r w:rsidRPr="0087003F">
        <w:rPr>
          <w:rFonts w:cs="Arial"/>
          <w:sz w:val="24"/>
          <w:szCs w:val="24"/>
        </w:rPr>
        <w:fldChar w:fldCharType="end"/>
      </w:r>
      <w:r w:rsidRPr="0087003F">
        <w:rPr>
          <w:rFonts w:cs="Arial"/>
          <w:sz w:val="24"/>
          <w:szCs w:val="24"/>
        </w:rPr>
        <w:t>.  Whilst we found that time was not identified as a facilitator, some participants were able to find strategies to overcome it as a barrier.</w:t>
      </w:r>
    </w:p>
    <w:p w14:paraId="67FE71DC" w14:textId="77777777" w:rsidR="00004E28" w:rsidRPr="0087003F" w:rsidRDefault="00004E28" w:rsidP="00E44C0A">
      <w:pPr>
        <w:spacing w:line="276" w:lineRule="auto"/>
        <w:contextualSpacing/>
        <w:rPr>
          <w:rFonts w:cs="Arial"/>
          <w:sz w:val="24"/>
          <w:szCs w:val="24"/>
        </w:rPr>
      </w:pPr>
    </w:p>
    <w:p w14:paraId="0F440475" w14:textId="77777777" w:rsidR="00004E28" w:rsidRPr="0087003F" w:rsidRDefault="00004E28" w:rsidP="00E44C0A">
      <w:pPr>
        <w:spacing w:line="276" w:lineRule="auto"/>
        <w:contextualSpacing/>
        <w:rPr>
          <w:rFonts w:cs="Arial"/>
          <w:sz w:val="24"/>
          <w:szCs w:val="24"/>
        </w:rPr>
      </w:pPr>
    </w:p>
    <w:p w14:paraId="7137B0C9" w14:textId="2B7159A2" w:rsidR="00364D5A" w:rsidRPr="0087003F" w:rsidRDefault="00364D5A" w:rsidP="00E44C0A">
      <w:pPr>
        <w:spacing w:line="276" w:lineRule="auto"/>
        <w:contextualSpacing/>
        <w:rPr>
          <w:rFonts w:cs="Arial"/>
          <w:sz w:val="24"/>
          <w:szCs w:val="24"/>
        </w:rPr>
      </w:pPr>
      <w:r w:rsidRPr="0087003F">
        <w:rPr>
          <w:sz w:val="24"/>
          <w:szCs w:val="24"/>
        </w:rPr>
        <w:t>A systematic review,</w:t>
      </w:r>
      <w:r w:rsidRPr="0087003F">
        <w:rPr>
          <w:rFonts w:eastAsia="Times New Roman" w:cs="Times New Roman"/>
          <w:bCs/>
          <w:kern w:val="36"/>
          <w:sz w:val="24"/>
          <w:szCs w:val="24"/>
          <w:lang w:eastAsia="en-GB"/>
        </w:rPr>
        <w:t xml:space="preserve"> which explored barriers and facilitators to the uptake and maintenance of healthy behaviours by mid-life adults, also </w:t>
      </w:r>
      <w:r w:rsidRPr="0087003F">
        <w:rPr>
          <w:sz w:val="24"/>
          <w:szCs w:val="24"/>
        </w:rPr>
        <w:t xml:space="preserve">reported similar findings to our study. Additional barriers and facilitators identified in the review included; socio-economic status (SES), ethnicity, gender and transport issues </w:t>
      </w:r>
      <w:r w:rsidRPr="0087003F">
        <w:rPr>
          <w:sz w:val="24"/>
          <w:szCs w:val="24"/>
        </w:rPr>
        <w:fldChar w:fldCharType="begin">
          <w:fldData xml:space="preserve">PEVuZE5vdGU+PENpdGU+PEF1dGhvcj5LZWxseTwvQXV0aG9yPjxZZWFyPjIwMTY8L1llYXI+PFJl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Q1MDc0PC9wYWdlcz48dm9sdW1lPjExPC92b2x1bWU+PG51bWJlcj4xPC9udW1iZXI+PGVkaXRp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</w:fldData>
        </w:fldChar>
      </w:r>
      <w:r w:rsidRPr="0087003F">
        <w:rPr>
          <w:sz w:val="24"/>
          <w:szCs w:val="24"/>
        </w:rPr>
        <w:instrText xml:space="preserve"> ADDIN EN.CITE </w:instrText>
      </w:r>
      <w:r w:rsidRPr="0087003F">
        <w:rPr>
          <w:sz w:val="24"/>
          <w:szCs w:val="24"/>
        </w:rPr>
        <w:fldChar w:fldCharType="begin">
          <w:fldData xml:space="preserve">PEVuZE5vdGU+PENpdGU+PEF1dGhvcj5LZWxseTwvQXV0aG9yPjxZZWFyPjIwMTY8L1llYXI+PFJl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Q1MDc0PC9wYWdlcz48dm9sdW1lPjExPC92b2x1bWU+PG51bWJlcj4xPC9udW1iZXI+PGVkaXRp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Kelly et al., 2016)</w:t>
      </w:r>
      <w:r w:rsidRPr="0087003F">
        <w:rPr>
          <w:sz w:val="24"/>
          <w:szCs w:val="24"/>
        </w:rPr>
        <w:fldChar w:fldCharType="end"/>
      </w:r>
      <w:r w:rsidRPr="0087003F">
        <w:rPr>
          <w:sz w:val="24"/>
          <w:szCs w:val="24"/>
        </w:rPr>
        <w:t xml:space="preserve">.  Consistent with our findings </w:t>
      </w:r>
      <w:r w:rsidRPr="0087003F">
        <w:rPr>
          <w:sz w:val="24"/>
          <w:szCs w:val="24"/>
        </w:rPr>
        <w:fldChar w:fldCharType="begin">
          <w:fldData xml:space="preserve">PEVuZE5vdGU+PENpdGUgQXV0aG9yWWVhcj0iMSI+PEF1dGhvcj5LZWxseTwvQXV0aG9yPjxZZWFy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UwNzQ8L3BhZ2VzPjx2b2x1bWU+MTE8L3ZvbHVtZT48bnVtYmVyPjE8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</w:fldData>
        </w:fldChar>
      </w:r>
      <w:r w:rsidRPr="0087003F">
        <w:rPr>
          <w:sz w:val="24"/>
          <w:szCs w:val="24"/>
        </w:rPr>
        <w:instrText xml:space="preserve"> ADDIN EN.CITE </w:instrText>
      </w:r>
      <w:r w:rsidRPr="0087003F">
        <w:rPr>
          <w:sz w:val="24"/>
          <w:szCs w:val="24"/>
        </w:rPr>
        <w:fldChar w:fldCharType="begin">
          <w:fldData xml:space="preserve">PEVuZE5vdGU+PENpdGUgQXV0aG9yWWVhcj0iMSI+PEF1dGhvcj5LZWxseTwvQXV0aG9yPjxZZWFy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UwNzQ8L3BhZ2VzPjx2b2x1bWU+MTE8L3ZvbHVtZT48bnVtYmVyPjE8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Kelly et al. (2016)</w:t>
      </w:r>
      <w:r w:rsidRPr="0087003F">
        <w:rPr>
          <w:sz w:val="24"/>
          <w:szCs w:val="24"/>
        </w:rPr>
        <w:fldChar w:fldCharType="end"/>
      </w:r>
      <w:r w:rsidRPr="0087003F">
        <w:rPr>
          <w:sz w:val="24"/>
          <w:szCs w:val="24"/>
        </w:rPr>
        <w:t xml:space="preserve"> also found health to be both a facilitator and a barrier to PA. Fear of illness and ageing, previous illness and other health related issues (e.g., weight loss, feel good factor) were recognised as facilitators. Conversely, existing ailments or chronic health conditions were cited as barriers to PA. Whilst we did not find any differences in terms of age, previous studies have found health to be more frequently cited, as a barrier to PA, with increasing age </w:t>
      </w:r>
      <w:r w:rsidRPr="0087003F">
        <w:rPr>
          <w:sz w:val="24"/>
          <w:szCs w:val="24"/>
        </w:rPr>
        <w:fldChar w:fldCharType="begin">
          <w:fldData xml:space="preserve">PEVuZE5vdGU+PENpdGU+PEF1dGhvcj5Cb290aDwvQXV0aG9yPjxZZWFyPjE5OTc8L1llYXI+PFJl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</w:fldData>
        </w:fldChar>
      </w:r>
      <w:r w:rsidRPr="0087003F">
        <w:rPr>
          <w:sz w:val="24"/>
          <w:szCs w:val="24"/>
        </w:rPr>
        <w:instrText xml:space="preserve"> ADDIN EN.CITE </w:instrText>
      </w:r>
      <w:r w:rsidRPr="0087003F">
        <w:rPr>
          <w:sz w:val="24"/>
          <w:szCs w:val="24"/>
        </w:rPr>
        <w:fldChar w:fldCharType="begin">
          <w:fldData xml:space="preserve">PEVuZE5vdGU+PENpdGU+PEF1dGhvcj5Cb290aDwvQXV0aG9yPjxZZWFyPjE5OTc8L1llYXI+PFJl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Booth et al., 1997, Sørensen and Gill, 2008)</w:t>
      </w:r>
      <w:r w:rsidRPr="0087003F">
        <w:rPr>
          <w:sz w:val="24"/>
          <w:szCs w:val="24"/>
        </w:rPr>
        <w:fldChar w:fldCharType="end"/>
      </w:r>
      <w:r w:rsidRPr="0087003F">
        <w:rPr>
          <w:sz w:val="24"/>
          <w:szCs w:val="24"/>
        </w:rPr>
        <w:t xml:space="preserve">. </w:t>
      </w:r>
    </w:p>
    <w:p w14:paraId="00860EED" w14:textId="77777777" w:rsidR="00364D5A" w:rsidRPr="0087003F" w:rsidRDefault="00364D5A" w:rsidP="00E44C0A">
      <w:pPr>
        <w:spacing w:line="276" w:lineRule="auto"/>
        <w:contextualSpacing/>
        <w:rPr>
          <w:sz w:val="24"/>
          <w:szCs w:val="24"/>
        </w:rPr>
      </w:pPr>
    </w:p>
    <w:p w14:paraId="79074071" w14:textId="77777777" w:rsidR="00004E28" w:rsidRPr="0087003F" w:rsidRDefault="00004E28" w:rsidP="00E44C0A">
      <w:pPr>
        <w:spacing w:after="0" w:line="276" w:lineRule="auto"/>
        <w:contextualSpacing/>
        <w:rPr>
          <w:sz w:val="24"/>
          <w:szCs w:val="24"/>
        </w:rPr>
      </w:pPr>
    </w:p>
    <w:p w14:paraId="31F74FF9" w14:textId="76DADA2F" w:rsidR="00364D5A" w:rsidRPr="0087003F" w:rsidRDefault="00364D5A" w:rsidP="00E44C0A">
      <w:pPr>
        <w:spacing w:after="0" w:line="276" w:lineRule="auto"/>
        <w:contextualSpacing/>
        <w:rPr>
          <w:sz w:val="24"/>
          <w:szCs w:val="24"/>
        </w:rPr>
      </w:pPr>
      <w:r w:rsidRPr="0087003F">
        <w:rPr>
          <w:sz w:val="24"/>
          <w:szCs w:val="24"/>
        </w:rPr>
        <w:t xml:space="preserve">Consistent with a study exploring the effectiveness of a pedometer to increase PA in primary care six months post-intervention </w:t>
      </w:r>
      <w:r w:rsidRPr="0087003F">
        <w:rPr>
          <w:rStyle w:val="Hyperlink"/>
          <w:color w:val="auto"/>
          <w:sz w:val="24"/>
          <w:szCs w:val="24"/>
          <w:u w:val="none"/>
        </w:rPr>
        <w:fldChar w:fldCharType="begin"/>
      </w:r>
      <w:r w:rsidRPr="0087003F">
        <w:rPr>
          <w:rStyle w:val="Hyperlink"/>
          <w:color w:val="auto"/>
          <w:sz w:val="24"/>
          <w:szCs w:val="24"/>
          <w:u w:val="none"/>
        </w:rPr>
        <w:instrText xml:space="preserve"> ADDIN EN.CITE &lt;EndNote&gt;&lt;Cite&gt;&lt;Author&gt;McKay&lt;/Author&gt;&lt;Year&gt;2009&lt;/Year&gt;&lt;RecNum&gt;48&lt;/RecNum&gt;&lt;DisplayText&gt;(McKay et al., 2009)&lt;/DisplayText&gt;&lt;record&gt;&lt;rec-number&gt;48&lt;/rec-number&gt;&lt;foreign-keys&gt;&lt;key app="EN" db-id="vpsdf5pdx5vr5deav9qxvwthzf9sexsrtrpa" timestamp="1473765290"&gt;48&lt;/key&gt;&lt;/foreign-keys&gt;&lt;ref-type name="Journal Article"&gt;17&lt;/ref-type&gt;&lt;contributors&gt;&lt;authors&gt;&lt;author&gt;McKay, Jane&lt;/author&gt;&lt;author&gt;Wright, Annemarie&lt;/author&gt;&lt;author&gt;Lowry, Ruth&lt;/author&gt;&lt;author&gt;Steele, Kenny&lt;/author&gt;&lt;author&gt;Ryde, Gemma&lt;/author&gt;&lt;author&gt;Mutrie, Nanette&lt;/author&gt;&lt;/authors&gt;&lt;/contributors&gt;&lt;titles&gt;&lt;title&gt;Walking on prescription: The utility of a pedometer pack for increasing physical activity in primary care&lt;/title&gt;&lt;secondary-title&gt;Patient Education and Counseling&lt;/secondary-title&gt;&lt;/titles&gt;&lt;periodical&gt;&lt;full-title&gt;Patient Education and Counseling&lt;/full-title&gt;&lt;/periodical&gt;&lt;pages&gt;71-76&lt;/pages&gt;&lt;volume&gt;76&lt;/volume&gt;&lt;number&gt;1&lt;/number&gt;&lt;keywords&gt;&lt;keyword&gt;Pedometer&lt;/keyword&gt;&lt;keyword&gt;Primary care&lt;/keyword&gt;&lt;keyword&gt;Walking&lt;/keyword&gt;&lt;keyword&gt;Physical activity&lt;/keyword&gt;&lt;keyword&gt;Exercise&lt;/keyword&gt;&lt;/keywords&gt;&lt;dates&gt;&lt;year&gt;2009&lt;/year&gt;&lt;pub-dates&gt;&lt;date&gt;7//&lt;/date&gt;&lt;/pub-dates&gt;&lt;/dates&gt;&lt;isbn&gt;0738-3991&lt;/isbn&gt;&lt;urls&gt;&lt;related-urls&gt;&lt;url&gt;http://www.sciencedirect.com/science/article/pii/S0738399108005855&lt;/url&gt;&lt;/related-urls&gt;&lt;/urls&gt;&lt;electronic-resource-num&gt;http://dx.doi.org/10.1016/j.pec.2008.11.004&lt;/electronic-resource-num&gt;&lt;/record&gt;&lt;/Cite&gt;&lt;/EndNote&gt;</w:instrText>
      </w:r>
      <w:r w:rsidRPr="0087003F">
        <w:rPr>
          <w:rStyle w:val="Hyperlink"/>
          <w:color w:val="auto"/>
          <w:sz w:val="24"/>
          <w:szCs w:val="24"/>
          <w:u w:val="none"/>
        </w:rPr>
        <w:fldChar w:fldCharType="separate"/>
      </w:r>
      <w:r w:rsidRPr="0087003F">
        <w:rPr>
          <w:rStyle w:val="Hyperlink"/>
          <w:noProof/>
          <w:color w:val="auto"/>
          <w:sz w:val="24"/>
          <w:szCs w:val="24"/>
          <w:u w:val="none"/>
        </w:rPr>
        <w:t>(McKay et al., 2009)</w:t>
      </w:r>
      <w:r w:rsidRPr="0087003F">
        <w:rPr>
          <w:rStyle w:val="Hyperlink"/>
          <w:color w:val="auto"/>
          <w:sz w:val="24"/>
          <w:szCs w:val="24"/>
          <w:u w:val="none"/>
        </w:rPr>
        <w:fldChar w:fldCharType="end"/>
      </w:r>
      <w:r w:rsidRPr="0087003F">
        <w:rPr>
          <w:rStyle w:val="Hyperlink"/>
          <w:color w:val="auto"/>
          <w:sz w:val="24"/>
          <w:szCs w:val="24"/>
          <w:u w:val="none"/>
        </w:rPr>
        <w:t xml:space="preserve">, </w:t>
      </w:r>
      <w:r w:rsidRPr="0087003F">
        <w:rPr>
          <w:sz w:val="24"/>
          <w:szCs w:val="24"/>
        </w:rPr>
        <w:t xml:space="preserve">our participants spoke about the pedometer helping initially until the novelty of wearing it had worn off or until they found other ways to monitor PA. </w:t>
      </w:r>
    </w:p>
    <w:p w14:paraId="6D410455" w14:textId="77777777" w:rsidR="00004E28" w:rsidRPr="0087003F" w:rsidRDefault="00004E28" w:rsidP="00E44C0A">
      <w:pPr>
        <w:spacing w:line="276" w:lineRule="auto"/>
        <w:contextualSpacing/>
        <w:rPr>
          <w:sz w:val="24"/>
          <w:szCs w:val="24"/>
        </w:rPr>
      </w:pPr>
    </w:p>
    <w:p w14:paraId="674C0A70" w14:textId="77777777" w:rsidR="00004E28" w:rsidRPr="0087003F" w:rsidRDefault="00004E28" w:rsidP="00E44C0A">
      <w:pPr>
        <w:spacing w:line="276" w:lineRule="auto"/>
        <w:contextualSpacing/>
        <w:rPr>
          <w:sz w:val="24"/>
          <w:szCs w:val="24"/>
        </w:rPr>
      </w:pPr>
    </w:p>
    <w:p w14:paraId="09BB668F" w14:textId="77777777" w:rsidR="00004E28" w:rsidRPr="0087003F" w:rsidRDefault="00364D5A" w:rsidP="00E44C0A">
      <w:pPr>
        <w:spacing w:line="276" w:lineRule="auto"/>
        <w:contextualSpacing/>
        <w:rPr>
          <w:sz w:val="24"/>
          <w:szCs w:val="24"/>
        </w:rPr>
      </w:pPr>
      <w:r w:rsidRPr="0087003F">
        <w:rPr>
          <w:sz w:val="24"/>
          <w:szCs w:val="24"/>
        </w:rPr>
        <w:t xml:space="preserve">Social support has been found to be important for both behaviour initiation and maintenance </w:t>
      </w:r>
      <w:r w:rsidRPr="0087003F">
        <w:rPr>
          <w:sz w:val="24"/>
          <w:szCs w:val="24"/>
        </w:rPr>
        <w:fldChar w:fldCharType="begin">
          <w:fldData xml:space="preserve">PEVuZE5vdGU+PENpdGU+PEF1dGhvcj5NY0F1bGV5PC9BdXRob3I+PFllYXI+MjAwMzwvWWVhcj48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</w:fldData>
        </w:fldChar>
      </w:r>
      <w:r w:rsidRPr="0087003F">
        <w:rPr>
          <w:sz w:val="24"/>
          <w:szCs w:val="24"/>
        </w:rPr>
        <w:instrText xml:space="preserve"> ADDIN EN.CITE </w:instrText>
      </w:r>
      <w:r w:rsidRPr="0087003F">
        <w:rPr>
          <w:sz w:val="24"/>
          <w:szCs w:val="24"/>
        </w:rPr>
        <w:fldChar w:fldCharType="begin">
          <w:fldData xml:space="preserve">PEVuZE5vdGU+PENpdGU+PEF1dGhvcj5NY0F1bGV5PC9BdXRob3I+PFllYXI+MjAwMzwvWWVhcj48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McAuley et al., 2003, Floegel et al., 2015)</w:t>
      </w:r>
      <w:r w:rsidRPr="0087003F">
        <w:rPr>
          <w:sz w:val="24"/>
          <w:szCs w:val="24"/>
        </w:rPr>
        <w:fldChar w:fldCharType="end"/>
      </w:r>
      <w:r w:rsidRPr="0087003F">
        <w:rPr>
          <w:sz w:val="24"/>
          <w:szCs w:val="24"/>
        </w:rPr>
        <w:t xml:space="preserve">. In our study, social support was associated with remaining physically active in the longer term. Other participants spoke about lack of social support being a barrier to PA, explaining they were less likely to engage in PA if they did not have a companion. </w:t>
      </w:r>
      <w:r w:rsidRPr="0087003F">
        <w:rPr>
          <w:sz w:val="24"/>
          <w:szCs w:val="24"/>
        </w:rPr>
        <w:fldChar w:fldCharType="begin">
          <w:fldData xml:space="preserve">PEVuZE5vdGU+PENpdGUgQXV0aG9yWWVhcj0iMSI+PEF1dGhvcj5LZWxseTwvQXV0aG9yPjxZZWFy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UwNzQ8L3BhZ2VzPjx2b2x1bWU+MTE8L3ZvbHVtZT48bnVtYmVyPjE8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</w:fldData>
        </w:fldChar>
      </w:r>
      <w:r w:rsidRPr="0087003F">
        <w:rPr>
          <w:sz w:val="24"/>
          <w:szCs w:val="24"/>
        </w:rPr>
        <w:instrText xml:space="preserve"> ADDIN EN.CITE </w:instrText>
      </w:r>
      <w:r w:rsidRPr="0087003F">
        <w:rPr>
          <w:sz w:val="24"/>
          <w:szCs w:val="24"/>
        </w:rPr>
        <w:fldChar w:fldCharType="begin">
          <w:fldData xml:space="preserve">PEVuZE5vdGU+PENpdGUgQXV0aG9yWWVhcj0iMSI+PEF1dGhvcj5LZWxseTwvQXV0aG9yPjxZZWFy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UwNzQ8L3BhZ2VzPjx2b2x1bWU+MTE8L3ZvbHVtZT48bnVtYmVyPjE8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Kelly et al. (2016)</w:t>
      </w:r>
      <w:r w:rsidRPr="0087003F">
        <w:rPr>
          <w:sz w:val="24"/>
          <w:szCs w:val="24"/>
        </w:rPr>
        <w:fldChar w:fldCharType="end"/>
      </w:r>
      <w:r w:rsidRPr="0087003F">
        <w:rPr>
          <w:sz w:val="24"/>
          <w:szCs w:val="24"/>
        </w:rPr>
        <w:t xml:space="preserve"> included studies that identified social support as a facilitator </w:t>
      </w:r>
      <w:r w:rsidRPr="0087003F">
        <w:rPr>
          <w:sz w:val="24"/>
          <w:szCs w:val="24"/>
        </w:rPr>
        <w:fldChar w:fldCharType="begin">
          <w:fldData xml:space="preserve">PEVuZE5vdGU+PENpdGU+PEF1dGhvcj5Ib29rZXI8L0F1dGhvcj48WWVhcj4yMDExPC9ZZWFyPjxS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C9wZXJpb2RpY2FsPjxwYWdl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==
</w:fldData>
        </w:fldChar>
      </w:r>
      <w:r w:rsidRPr="0087003F">
        <w:rPr>
          <w:sz w:val="24"/>
          <w:szCs w:val="24"/>
        </w:rPr>
        <w:instrText xml:space="preserve"> ADDIN EN.CITE </w:instrText>
      </w:r>
      <w:r w:rsidRPr="0087003F">
        <w:rPr>
          <w:sz w:val="24"/>
          <w:szCs w:val="24"/>
        </w:rPr>
        <w:fldChar w:fldCharType="begin">
          <w:fldData xml:space="preserve">PEVuZE5vdGU+PENpdGU+PEF1dGhvcj5Ib29rZXI8L0F1dGhvcj48WWVhcj4yMDExPC9ZZWFyPjxS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C9wZXJpb2RpY2FsPjxwYWdl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==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Hooker et al., 2011, Babakus and Thompson, 2012)</w:t>
      </w:r>
      <w:r w:rsidRPr="0087003F">
        <w:rPr>
          <w:sz w:val="24"/>
          <w:szCs w:val="24"/>
        </w:rPr>
        <w:fldChar w:fldCharType="end"/>
      </w:r>
      <w:r w:rsidRPr="0087003F">
        <w:rPr>
          <w:sz w:val="24"/>
          <w:szCs w:val="24"/>
        </w:rPr>
        <w:t xml:space="preserve"> and those that identified lack of social support as a barrier </w:t>
      </w:r>
      <w:r w:rsidRPr="0087003F">
        <w:rPr>
          <w:sz w:val="24"/>
          <w:szCs w:val="24"/>
        </w:rPr>
        <w:fldChar w:fldCharType="begin"/>
      </w:r>
      <w:r w:rsidRPr="0087003F">
        <w:rPr>
          <w:sz w:val="24"/>
          <w:szCs w:val="24"/>
        </w:rPr>
        <w:instrText xml:space="preserve"> ADDIN EN.CITE &lt;EndNote&gt;&lt;Cite&gt;&lt;Author&gt;Im&lt;/Author&gt;&lt;Year&gt;2013&lt;/Year&gt;&lt;RecNum&gt;134&lt;/RecNum&gt;&lt;DisplayText&gt;(Im et al., 2013)&lt;/DisplayText&gt;&lt;record&gt;&lt;rec-number&gt;134&lt;/rec-number&gt;&lt;foreign-keys&gt;&lt;key app="EN" db-id="vpsdf5pdx5vr5deav9qxvwthzf9sexsrtrpa" timestamp="1477579951"&gt;134&lt;/key&gt;&lt;/foreign-keys&gt;&lt;ref-type name="Journal Article"&gt;17&lt;/ref-type&gt;&lt;contributors&gt;&lt;authors&gt;&lt;author&gt;Im, E. O.&lt;/author&gt;&lt;author&gt;Ko, Y.&lt;/author&gt;&lt;author&gt;Hwang, H.&lt;/author&gt;&lt;author&gt;Chee, W.&lt;/author&gt;&lt;author&gt;Stuifbergen, A.&lt;/author&gt;&lt;author&gt;Walker, L.&lt;/author&gt;&lt;author&gt;Brown, A.&lt;/author&gt;&lt;/authors&gt;&lt;/contributors&gt;&lt;titles&gt;&lt;title&gt;Racial/Ethnic Differences in Midlife Women’s Attitudes toward Physical Activity&lt;/title&gt;&lt;secondary-title&gt;J Midwifery Womens Health&lt;/secondary-title&gt;&lt;alt-title&gt;Journal of midwifery &amp;amp; women&amp;apos;s health&lt;/alt-title&gt;&lt;/titles&gt;&lt;periodical&gt;&lt;full-title&gt;J Midwifery Womens Health&lt;/full-title&gt;&lt;abbr-1&gt;Journal of midwifery &amp;amp; women&amp;apos;s health&lt;/abbr-1&gt;&lt;/periodical&gt;&lt;alt-periodical&gt;&lt;full-title&gt;J Midwifery Womens Health&lt;/full-title&gt;&lt;abbr-1&gt;Journal of midwifery &amp;amp; women&amp;apos;s health&lt;/abbr-1&gt;&lt;/alt-periodical&gt;&lt;pages&gt;440-50&lt;/pages&gt;&lt;volume&gt;58&lt;/volume&gt;&lt;number&gt;4&lt;/number&gt;&lt;dates&gt;&lt;year&gt;2013&lt;/year&gt;&lt;pub-dates&gt;&lt;date&gt;Jul&lt;/date&gt;&lt;/pub-dates&gt;&lt;/dates&gt;&lt;isbn&gt;1526-9523 (Print)&lt;/isbn&gt;&lt;accession-num&gt;23931661&lt;/accession-num&gt;&lt;urls&gt;&lt;/urls&gt;&lt;custom2&gt;PMC3741674&lt;/custom2&gt;&lt;electronic-resource-num&gt;10.1111/j.1542-2011.2012.00259.x&lt;/electronic-resource-num&gt;&lt;language&gt;eng&lt;/language&gt;&lt;/record&gt;&lt;/Cite&gt;&lt;/EndNote&gt;</w:instrText>
      </w:r>
      <w:r w:rsidRPr="0087003F">
        <w:rPr>
          <w:sz w:val="24"/>
          <w:szCs w:val="24"/>
        </w:rPr>
        <w:fldChar w:fldCharType="separate"/>
      </w:r>
      <w:r w:rsidRPr="0087003F">
        <w:rPr>
          <w:noProof/>
          <w:sz w:val="24"/>
          <w:szCs w:val="24"/>
        </w:rPr>
        <w:t>(Im et al., 2013)</w:t>
      </w:r>
      <w:r w:rsidRPr="0087003F">
        <w:rPr>
          <w:sz w:val="24"/>
          <w:szCs w:val="24"/>
        </w:rPr>
        <w:fldChar w:fldCharType="end"/>
      </w:r>
      <w:r w:rsidRPr="0087003F">
        <w:rPr>
          <w:sz w:val="24"/>
          <w:szCs w:val="24"/>
        </w:rPr>
        <w:t xml:space="preserve">. Whilst we had too few participants from different ethnic groups to comment on important effects, cultural and ethnic differences can help to explain why some people place more importance on social support, in terms of PA, than others. The notion of ‘individual-versus family oriented PA’ has been well documented in the literature </w:t>
      </w:r>
      <w:r w:rsidRPr="0087003F">
        <w:rPr>
          <w:sz w:val="24"/>
          <w:szCs w:val="24"/>
        </w:rPr>
        <w:fldChar w:fldCharType="begin">
          <w:fldData xml:space="preserve">PEVuZE5vdGU+PENpdGU+PEF1dGhvcj5CZXJnPC9BdXRob3I+PFllYXI+MjAwMjwvWWVhcj48UmVj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</w:fldData>
        </w:fldChar>
      </w:r>
      <w:r w:rsidR="00257527" w:rsidRPr="0087003F">
        <w:rPr>
          <w:sz w:val="24"/>
          <w:szCs w:val="24"/>
        </w:rPr>
        <w:instrText xml:space="preserve"> ADDIN EN.CITE </w:instrText>
      </w:r>
      <w:r w:rsidR="00257527" w:rsidRPr="0087003F">
        <w:rPr>
          <w:sz w:val="24"/>
          <w:szCs w:val="24"/>
        </w:rPr>
        <w:fldChar w:fldCharType="begin">
          <w:fldData xml:space="preserve">PEVuZE5vdGU+PENpdGU+PEF1dGhvcj5CZXJnPC9BdXRob3I+PFllYXI+MjAwMjwvWWVhcj48UmVj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</w:fldData>
        </w:fldChar>
      </w:r>
      <w:r w:rsidR="00257527" w:rsidRPr="0087003F">
        <w:rPr>
          <w:sz w:val="24"/>
          <w:szCs w:val="24"/>
        </w:rPr>
        <w:instrText xml:space="preserve"> ADDIN EN.CITE.DATA </w:instrText>
      </w:r>
      <w:r w:rsidR="00257527" w:rsidRPr="0087003F">
        <w:rPr>
          <w:sz w:val="24"/>
          <w:szCs w:val="24"/>
        </w:rPr>
      </w:r>
      <w:r w:rsidR="00257527"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Berg et al., 2002, Belza et al., 2004)</w:t>
      </w:r>
      <w:r w:rsidRPr="0087003F">
        <w:rPr>
          <w:sz w:val="24"/>
          <w:szCs w:val="24"/>
        </w:rPr>
        <w:fldChar w:fldCharType="end"/>
      </w:r>
      <w:r w:rsidRPr="0087003F">
        <w:rPr>
          <w:sz w:val="24"/>
          <w:szCs w:val="24"/>
        </w:rPr>
        <w:t xml:space="preserve">. One study found that ethnic minority women place more value on the role of family-orientated activities than white women </w:t>
      </w:r>
      <w:r w:rsidRPr="0087003F">
        <w:rPr>
          <w:sz w:val="24"/>
          <w:szCs w:val="24"/>
        </w:rPr>
        <w:fldChar w:fldCharType="begin"/>
      </w:r>
      <w:r w:rsidRPr="0087003F">
        <w:rPr>
          <w:sz w:val="24"/>
          <w:szCs w:val="24"/>
        </w:rPr>
        <w:instrText xml:space="preserve"> ADDIN EN.CITE &lt;EndNote&gt;&lt;Cite&gt;&lt;Author&gt;Im&lt;/Author&gt;&lt;Year&gt;2013&lt;/Year&gt;&lt;RecNum&gt;134&lt;/RecNum&gt;&lt;DisplayText&gt;(Im et al., 2013)&lt;/DisplayText&gt;&lt;record&gt;&lt;rec-number&gt;134&lt;/rec-number&gt;&lt;foreign-keys&gt;&lt;key app="EN" db-id="vpsdf5pdx5vr5deav9qxvwthzf9sexsrtrpa" timestamp="1477579951"&gt;134&lt;/key&gt;&lt;/foreign-keys&gt;&lt;ref-type name="Journal Article"&gt;17&lt;/ref-type&gt;&lt;contributors&gt;&lt;authors&gt;&lt;author&gt;Im, E. O.&lt;/author&gt;&lt;author&gt;Ko, Y.&lt;/author&gt;&lt;author&gt;Hwang, H.&lt;/author&gt;&lt;author&gt;Chee, W.&lt;/author&gt;&lt;author&gt;Stuifbergen, A.&lt;/author&gt;&lt;author&gt;Walker, L.&lt;/author&gt;&lt;author&gt;Brown, A.&lt;/author&gt;&lt;/authors&gt;&lt;/contributors&gt;&lt;titles&gt;&lt;title&gt;Racial/Ethnic Differences in Midlife Women’s Attitudes toward Physical Activity&lt;/title&gt;&lt;secondary-title&gt;J Midwifery Womens Health&lt;/secondary-title&gt;&lt;alt-title&gt;Journal of midwifery &amp;amp; women&amp;apos;s health&lt;/alt-title&gt;&lt;/titles&gt;&lt;periodical&gt;&lt;full-title&gt;J Midwifery Womens Health&lt;/full-title&gt;&lt;abbr-1&gt;Journal of midwifery &amp;amp; women&amp;apos;s health&lt;/abbr-1&gt;&lt;/periodical&gt;&lt;alt-periodical&gt;&lt;full-title&gt;J Midwifery Womens Health&lt;/full-title&gt;&lt;abbr-1&gt;Journal of midwifery &amp;amp; women&amp;apos;s health&lt;/abbr-1&gt;&lt;/alt-periodical&gt;&lt;pages&gt;440-50&lt;/pages&gt;&lt;volume&gt;58&lt;/volume&gt;&lt;number&gt;4&lt;/number&gt;&lt;dates&gt;&lt;year&gt;2013&lt;/year&gt;&lt;pub-dates&gt;&lt;date&gt;Jul&lt;/date&gt;&lt;/pub-dates&gt;&lt;/dates&gt;&lt;isbn&gt;1526-9523 (Print)&lt;/isbn&gt;&lt;accession-num&gt;23931661&lt;/accession-num&gt;&lt;urls&gt;&lt;/urls&gt;&lt;custom2&gt;PMC3741674&lt;/custom2&gt;&lt;electronic-resource-num&gt;10.1111/j.1542-2011.2012.00259.x&lt;/electronic-resource-num&gt;&lt;language&gt;eng&lt;/language&gt;&lt;/record&gt;&lt;/Cite&gt;&lt;/EndNote&gt;</w:instrText>
      </w:r>
      <w:r w:rsidRPr="0087003F">
        <w:rPr>
          <w:sz w:val="24"/>
          <w:szCs w:val="24"/>
        </w:rPr>
        <w:fldChar w:fldCharType="separate"/>
      </w:r>
      <w:r w:rsidRPr="0087003F">
        <w:rPr>
          <w:noProof/>
          <w:sz w:val="24"/>
          <w:szCs w:val="24"/>
        </w:rPr>
        <w:t>(Im et al., 2013)</w:t>
      </w:r>
      <w:r w:rsidRPr="0087003F">
        <w:rPr>
          <w:sz w:val="24"/>
          <w:szCs w:val="24"/>
        </w:rPr>
        <w:fldChar w:fldCharType="end"/>
      </w:r>
      <w:r w:rsidRPr="0087003F">
        <w:rPr>
          <w:sz w:val="24"/>
          <w:szCs w:val="24"/>
        </w:rPr>
        <w:t>.</w:t>
      </w:r>
    </w:p>
    <w:p w14:paraId="2EEF7EF0" w14:textId="77777777" w:rsidR="00004E28" w:rsidRPr="0087003F" w:rsidRDefault="00004E28" w:rsidP="00E44C0A">
      <w:pPr>
        <w:spacing w:line="276" w:lineRule="auto"/>
        <w:contextualSpacing/>
        <w:rPr>
          <w:sz w:val="24"/>
          <w:szCs w:val="24"/>
        </w:rPr>
      </w:pPr>
    </w:p>
    <w:p w14:paraId="5DB66853" w14:textId="77777777" w:rsidR="00004E28" w:rsidRPr="0087003F" w:rsidRDefault="00004E28" w:rsidP="00E44C0A">
      <w:pPr>
        <w:spacing w:line="276" w:lineRule="auto"/>
        <w:contextualSpacing/>
        <w:rPr>
          <w:sz w:val="24"/>
          <w:szCs w:val="24"/>
        </w:rPr>
      </w:pPr>
    </w:p>
    <w:p w14:paraId="35A4CD10" w14:textId="755A2A7A" w:rsidR="00364D5A" w:rsidRPr="0087003F" w:rsidRDefault="00364D5A" w:rsidP="00E44C0A">
      <w:pPr>
        <w:spacing w:line="276" w:lineRule="auto"/>
        <w:contextualSpacing/>
        <w:rPr>
          <w:sz w:val="24"/>
          <w:szCs w:val="24"/>
        </w:rPr>
      </w:pPr>
      <w:r w:rsidRPr="0087003F">
        <w:rPr>
          <w:sz w:val="24"/>
          <w:szCs w:val="24"/>
        </w:rPr>
        <w:t xml:space="preserve">One recurring topic across themes was having someone to report to regularly motivated individuals to participate in PA. Frequent contact with participants during the maintenance phase of an intervention has been found to be important </w:t>
      </w:r>
      <w:r w:rsidRPr="0087003F">
        <w:rPr>
          <w:sz w:val="24"/>
          <w:szCs w:val="24"/>
        </w:rPr>
        <w:fldChar w:fldCharType="begin">
          <w:fldData xml:space="preserve">PEVuZE5vdGU+PENpdGU+PEF1dGhvcj5NYXJjdXM8L0F1dGhvcj48WWVhcj4yMDAwPC9ZZWFyPjxS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=
</w:fldData>
        </w:fldChar>
      </w:r>
      <w:r w:rsidRPr="0087003F">
        <w:rPr>
          <w:sz w:val="24"/>
          <w:szCs w:val="24"/>
        </w:rPr>
        <w:instrText xml:space="preserve"> ADDIN EN.CITE </w:instrText>
      </w:r>
      <w:r w:rsidRPr="0087003F">
        <w:rPr>
          <w:sz w:val="24"/>
          <w:szCs w:val="24"/>
        </w:rPr>
        <w:fldChar w:fldCharType="begin">
          <w:fldData xml:space="preserve">PEVuZE5vdGU+PENpdGU+PEF1dGhvcj5NYXJjdXM8L0F1dGhvcj48WWVhcj4yMDAwPC9ZZWFyPjxS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=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Marcus et al., 2000)</w:t>
      </w:r>
      <w:r w:rsidRPr="0087003F">
        <w:rPr>
          <w:sz w:val="24"/>
          <w:szCs w:val="24"/>
        </w:rPr>
        <w:fldChar w:fldCharType="end"/>
      </w:r>
      <w:r w:rsidRPr="0087003F">
        <w:rPr>
          <w:sz w:val="24"/>
          <w:szCs w:val="24"/>
        </w:rPr>
        <w:t xml:space="preserve">; however, little is known about what needs to happen during these contacts, the frequency they need to occur and at what point they can cease and behaviour still be maintained. Participants in our study had differing opinions over what additional support could have been provided to </w:t>
      </w:r>
      <w:r w:rsidRPr="0087003F">
        <w:rPr>
          <w:sz w:val="24"/>
          <w:szCs w:val="24"/>
        </w:rPr>
        <w:lastRenderedPageBreak/>
        <w:t xml:space="preserve">encourage PA. This highlights the need for some aspects of the PA interventions to be tailored to the individual. Previous research states that for behaviour change to be successful strategies need to be developed by gender, age, risk status, ethnicity and baseline activity </w:t>
      </w:r>
      <w:r w:rsidRPr="0087003F">
        <w:rPr>
          <w:sz w:val="24"/>
          <w:szCs w:val="24"/>
        </w:rPr>
        <w:fldChar w:fldCharType="begin">
          <w:fldData xml:space="preserve">PEVuZE5vdGU+PENpdGU+PEF1dGhvcj5NYXJjdXM8L0F1dGhvcj48WWVhcj4yMDAwPC9ZZWFyPjxS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</w:fldData>
        </w:fldChar>
      </w:r>
      <w:r w:rsidRPr="0087003F">
        <w:rPr>
          <w:sz w:val="24"/>
          <w:szCs w:val="24"/>
        </w:rPr>
        <w:instrText xml:space="preserve"> ADDIN EN.CITE </w:instrText>
      </w:r>
      <w:r w:rsidRPr="0087003F">
        <w:rPr>
          <w:sz w:val="24"/>
          <w:szCs w:val="24"/>
        </w:rPr>
        <w:fldChar w:fldCharType="begin">
          <w:fldData xml:space="preserve">PEVuZE5vdGU+PENpdGU+PEF1dGhvcj5NYXJjdXM8L0F1dGhvcj48WWVhcj4yMDAwPC9ZZWFyPjxS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</w:fldData>
        </w:fldChar>
      </w:r>
      <w:r w:rsidRPr="0087003F">
        <w:rPr>
          <w:sz w:val="24"/>
          <w:szCs w:val="24"/>
        </w:rPr>
        <w:instrText xml:space="preserve"> ADDIN EN.CITE.DATA </w:instrText>
      </w:r>
      <w:r w:rsidRPr="0087003F">
        <w:rPr>
          <w:sz w:val="24"/>
          <w:szCs w:val="24"/>
        </w:rPr>
      </w:r>
      <w:r w:rsidRPr="0087003F">
        <w:rPr>
          <w:sz w:val="24"/>
          <w:szCs w:val="24"/>
        </w:rPr>
        <w:fldChar w:fldCharType="end"/>
      </w:r>
      <w:r w:rsidRPr="0087003F">
        <w:rPr>
          <w:sz w:val="24"/>
          <w:szCs w:val="24"/>
        </w:rPr>
      </w:r>
      <w:r w:rsidRPr="0087003F">
        <w:rPr>
          <w:sz w:val="24"/>
          <w:szCs w:val="24"/>
        </w:rPr>
        <w:fldChar w:fldCharType="separate"/>
      </w:r>
      <w:r w:rsidRPr="0087003F">
        <w:rPr>
          <w:noProof/>
          <w:sz w:val="24"/>
          <w:szCs w:val="24"/>
        </w:rPr>
        <w:t>(Marcus et al., 2000, Berg et al., 2002, Sørensen and Gill, 2008)</w:t>
      </w:r>
      <w:r w:rsidRPr="0087003F">
        <w:rPr>
          <w:sz w:val="24"/>
          <w:szCs w:val="24"/>
        </w:rPr>
        <w:fldChar w:fldCharType="end"/>
      </w:r>
      <w:r w:rsidRPr="0087003F">
        <w:rPr>
          <w:sz w:val="24"/>
          <w:szCs w:val="24"/>
        </w:rPr>
        <w:t xml:space="preserve">. Maintenance of PA following the end of an intervention may also be influenced by attitudes and behaviours, as well as pre-existing individual characteristics </w:t>
      </w:r>
      <w:r w:rsidRPr="0087003F">
        <w:rPr>
          <w:sz w:val="24"/>
          <w:szCs w:val="24"/>
        </w:rPr>
        <w:fldChar w:fldCharType="begin"/>
      </w:r>
      <w:r w:rsidRPr="0087003F">
        <w:rPr>
          <w:sz w:val="24"/>
          <w:szCs w:val="24"/>
        </w:rPr>
        <w:instrText xml:space="preserve"> ADDIN EN.CITE &lt;EndNote&gt;&lt;Cite&gt;&lt;Author&gt;Bock&lt;/Author&gt;&lt;Year&gt;2001&lt;/Year&gt;&lt;RecNum&gt;125&lt;/RecNum&gt;&lt;DisplayText&gt;(Bock et al., 2001)&lt;/DisplayText&gt;&lt;record&gt;&lt;rec-number&gt;125&lt;/rec-number&gt;&lt;foreign-keys&gt;&lt;key app="EN" db-id="vpsdf5pdx5vr5deav9qxvwthzf9sexsrtrpa" timestamp="1477485877"&gt;125&lt;/key&gt;&lt;/foreign-keys&gt;&lt;ref-type name="Journal Article"&gt;17&lt;/ref-type&gt;&lt;contributors&gt;&lt;authors&gt;&lt;author&gt;Bock, Beth C.&lt;/author&gt;&lt;author&gt;Marcus, Bess H.&lt;/author&gt;&lt;author&gt;Pinto, Bernardine M.&lt;/author&gt;&lt;author&gt;Forsyth, LeighAnn H.&lt;/author&gt;&lt;/authors&gt;&lt;/contributors&gt;&lt;titles&gt;&lt;title&gt;Maintenance of physical activity following an individualized motivationally tailored intervention&lt;/title&gt;&lt;secondary-title&gt;Annals of Behavioral Medicine&lt;/secondary-title&gt;&lt;/titles&gt;&lt;periodical&gt;&lt;full-title&gt;Annals of Behavioral Medicine&lt;/full-title&gt;&lt;/periodical&gt;&lt;pages&gt;79-87&lt;/pages&gt;&lt;volume&gt;23&lt;/volume&gt;&lt;number&gt;2&lt;/number&gt;&lt;dates&gt;&lt;year&gt;2001&lt;/year&gt;&lt;/dates&gt;&lt;isbn&gt;1532-4796&lt;/isbn&gt;&lt;label&gt;Bock2001&lt;/label&gt;&lt;work-type&gt;journal article&lt;/work-type&gt;&lt;urls&gt;&lt;related-urls&gt;&lt;url&gt;http://dx.doi.org/10.1207/S15324796ABM2302_2&lt;/url&gt;&lt;/related-urls&gt;&lt;/urls&gt;&lt;electronic-resource-num&gt;10.1207/s15324796abm2302_2&lt;/electronic-resource-num&gt;&lt;/record&gt;&lt;/Cite&gt;&lt;/EndNote&gt;</w:instrText>
      </w:r>
      <w:r w:rsidRPr="0087003F">
        <w:rPr>
          <w:sz w:val="24"/>
          <w:szCs w:val="24"/>
        </w:rPr>
        <w:fldChar w:fldCharType="separate"/>
      </w:r>
      <w:r w:rsidRPr="0087003F">
        <w:rPr>
          <w:noProof/>
          <w:sz w:val="24"/>
          <w:szCs w:val="24"/>
        </w:rPr>
        <w:t>(Bock et al., 2001)</w:t>
      </w:r>
      <w:r w:rsidRPr="0087003F">
        <w:rPr>
          <w:sz w:val="24"/>
          <w:szCs w:val="24"/>
        </w:rPr>
        <w:fldChar w:fldCharType="end"/>
      </w:r>
      <w:r w:rsidRPr="0087003F">
        <w:rPr>
          <w:sz w:val="24"/>
          <w:szCs w:val="24"/>
        </w:rPr>
        <w:t>.</w:t>
      </w:r>
    </w:p>
    <w:p w14:paraId="789FFC82" w14:textId="77777777" w:rsidR="00E44C0A" w:rsidRPr="0087003F" w:rsidRDefault="00E44C0A" w:rsidP="00E44C0A">
      <w:pPr>
        <w:spacing w:line="276" w:lineRule="auto"/>
        <w:contextualSpacing/>
        <w:rPr>
          <w:sz w:val="24"/>
          <w:szCs w:val="24"/>
        </w:rPr>
      </w:pPr>
    </w:p>
    <w:p w14:paraId="16B4A5C3" w14:textId="77777777" w:rsidR="00E44C0A" w:rsidRPr="0087003F" w:rsidRDefault="00E44C0A" w:rsidP="00E44C0A">
      <w:pPr>
        <w:spacing w:line="276" w:lineRule="auto"/>
        <w:contextualSpacing/>
        <w:rPr>
          <w:sz w:val="24"/>
          <w:szCs w:val="24"/>
        </w:rPr>
      </w:pPr>
    </w:p>
    <w:p w14:paraId="0926EAB7" w14:textId="3ED88851" w:rsidR="003844DE" w:rsidRPr="0087003F" w:rsidRDefault="003844DE" w:rsidP="00E44C0A">
      <w:pPr>
        <w:autoSpaceDE w:val="0"/>
        <w:autoSpaceDN w:val="0"/>
        <w:adjustRightInd w:val="0"/>
        <w:spacing w:after="0" w:line="276" w:lineRule="auto"/>
        <w:contextualSpacing/>
        <w:jc w:val="both"/>
        <w:rPr>
          <w:rFonts w:cs="Arial"/>
          <w:sz w:val="24"/>
          <w:szCs w:val="24"/>
        </w:rPr>
      </w:pPr>
      <w:r w:rsidRPr="0087003F">
        <w:rPr>
          <w:rFonts w:cs="Arial"/>
          <w:sz w:val="24"/>
          <w:szCs w:val="24"/>
        </w:rPr>
        <w:t xml:space="preserve">Strengths and </w:t>
      </w:r>
      <w:r w:rsidR="007C56AB" w:rsidRPr="0087003F">
        <w:rPr>
          <w:rFonts w:cs="Arial"/>
          <w:sz w:val="24"/>
          <w:szCs w:val="24"/>
        </w:rPr>
        <w:t>limitations</w:t>
      </w:r>
    </w:p>
    <w:p w14:paraId="7A33F441" w14:textId="77777777" w:rsidR="005E1C76" w:rsidRPr="0087003F" w:rsidRDefault="005E1C76" w:rsidP="00E44C0A">
      <w:pPr>
        <w:autoSpaceDE w:val="0"/>
        <w:autoSpaceDN w:val="0"/>
        <w:adjustRightInd w:val="0"/>
        <w:spacing w:after="0" w:line="276" w:lineRule="auto"/>
        <w:contextualSpacing/>
        <w:jc w:val="both"/>
        <w:rPr>
          <w:rFonts w:cs="Arial"/>
          <w:sz w:val="24"/>
          <w:szCs w:val="24"/>
        </w:rPr>
      </w:pPr>
    </w:p>
    <w:p w14:paraId="6B29D4E0" w14:textId="77777777" w:rsidR="007C56AB" w:rsidRPr="0087003F" w:rsidRDefault="007C56AB" w:rsidP="00E44C0A">
      <w:pPr>
        <w:autoSpaceDE w:val="0"/>
        <w:autoSpaceDN w:val="0"/>
        <w:adjustRightInd w:val="0"/>
        <w:spacing w:after="0" w:line="276" w:lineRule="auto"/>
        <w:contextualSpacing/>
        <w:jc w:val="both"/>
        <w:rPr>
          <w:rFonts w:cs="Arial"/>
          <w:b/>
          <w:sz w:val="24"/>
          <w:szCs w:val="24"/>
        </w:rPr>
      </w:pPr>
    </w:p>
    <w:p w14:paraId="5EC279C1" w14:textId="77777777" w:rsidR="00004E28" w:rsidRPr="0087003F" w:rsidRDefault="007C56AB" w:rsidP="00E44C0A">
      <w:pPr>
        <w:spacing w:line="276" w:lineRule="auto"/>
        <w:contextualSpacing/>
        <w:rPr>
          <w:rFonts w:cs="Arial"/>
          <w:sz w:val="24"/>
          <w:szCs w:val="24"/>
        </w:rPr>
      </w:pPr>
      <w:r w:rsidRPr="0087003F">
        <w:rPr>
          <w:rFonts w:cs="Arial"/>
          <w:sz w:val="24"/>
          <w:szCs w:val="24"/>
        </w:rPr>
        <w:t>We were able to recruit a</w:t>
      </w:r>
      <w:r w:rsidR="004F3514" w:rsidRPr="0087003F">
        <w:rPr>
          <w:rFonts w:cs="Arial"/>
          <w:sz w:val="24"/>
          <w:szCs w:val="24"/>
        </w:rPr>
        <w:t>nd interview a</w:t>
      </w:r>
      <w:r w:rsidRPr="0087003F">
        <w:rPr>
          <w:rFonts w:cs="Arial"/>
          <w:sz w:val="24"/>
          <w:szCs w:val="24"/>
        </w:rPr>
        <w:t xml:space="preserve"> large </w:t>
      </w:r>
      <w:r w:rsidR="004F3514" w:rsidRPr="0087003F">
        <w:rPr>
          <w:rFonts w:cs="Arial"/>
          <w:sz w:val="24"/>
          <w:szCs w:val="24"/>
        </w:rPr>
        <w:t xml:space="preserve">sample of participants (n=60). </w:t>
      </w:r>
      <w:r w:rsidRPr="0087003F">
        <w:rPr>
          <w:rFonts w:cs="Arial"/>
          <w:sz w:val="24"/>
          <w:szCs w:val="24"/>
        </w:rPr>
        <w:t xml:space="preserve"> </w:t>
      </w:r>
      <w:r w:rsidR="004F3514" w:rsidRPr="0087003F">
        <w:rPr>
          <w:rFonts w:cs="Arial"/>
          <w:sz w:val="24"/>
          <w:szCs w:val="24"/>
        </w:rPr>
        <w:t>Participants included both men and women of varying ages. Everyone who we managed to</w:t>
      </w:r>
      <w:r w:rsidR="00A23838" w:rsidRPr="0087003F">
        <w:rPr>
          <w:rFonts w:cs="Arial"/>
          <w:sz w:val="24"/>
          <w:szCs w:val="24"/>
        </w:rPr>
        <w:t xml:space="preserve"> successfully</w:t>
      </w:r>
      <w:r w:rsidR="004F3514" w:rsidRPr="0087003F">
        <w:rPr>
          <w:rFonts w:cs="Arial"/>
          <w:sz w:val="24"/>
          <w:szCs w:val="24"/>
        </w:rPr>
        <w:t xml:space="preserve"> make contact with agreed to take part in the interview indicating an excellent </w:t>
      </w:r>
      <w:r w:rsidR="00A23838" w:rsidRPr="0087003F">
        <w:rPr>
          <w:rFonts w:cs="Arial"/>
          <w:sz w:val="24"/>
          <w:szCs w:val="24"/>
        </w:rPr>
        <w:t xml:space="preserve">take-up </w:t>
      </w:r>
      <w:r w:rsidR="004F3514" w:rsidRPr="0087003F">
        <w:rPr>
          <w:rFonts w:cs="Arial"/>
          <w:sz w:val="24"/>
          <w:szCs w:val="24"/>
        </w:rPr>
        <w:t>rate.</w:t>
      </w:r>
      <w:r w:rsidR="007A0DE9" w:rsidRPr="0087003F">
        <w:rPr>
          <w:rFonts w:cs="Arial"/>
          <w:sz w:val="24"/>
          <w:szCs w:val="24"/>
        </w:rPr>
        <w:t xml:space="preserve"> </w:t>
      </w:r>
    </w:p>
    <w:p w14:paraId="17E42564" w14:textId="77777777" w:rsidR="00004E28" w:rsidRPr="0087003F" w:rsidRDefault="00004E28" w:rsidP="00E44C0A">
      <w:pPr>
        <w:spacing w:line="276" w:lineRule="auto"/>
        <w:contextualSpacing/>
        <w:rPr>
          <w:rFonts w:cs="Arial"/>
          <w:sz w:val="24"/>
          <w:szCs w:val="24"/>
        </w:rPr>
      </w:pPr>
    </w:p>
    <w:p w14:paraId="6F652E0D" w14:textId="77777777" w:rsidR="00E44C0A" w:rsidRPr="0087003F" w:rsidRDefault="00E44C0A" w:rsidP="00E44C0A">
      <w:pPr>
        <w:spacing w:line="276" w:lineRule="auto"/>
        <w:contextualSpacing/>
        <w:rPr>
          <w:rFonts w:cs="Arial"/>
          <w:sz w:val="24"/>
          <w:szCs w:val="24"/>
        </w:rPr>
      </w:pPr>
    </w:p>
    <w:p w14:paraId="3A3399A2" w14:textId="65C5D2A1" w:rsidR="004F3514" w:rsidRPr="0087003F" w:rsidRDefault="002C70F4" w:rsidP="00E44C0A">
      <w:pPr>
        <w:spacing w:line="276" w:lineRule="auto"/>
        <w:contextualSpacing/>
        <w:rPr>
          <w:rFonts w:cs="Arial"/>
          <w:sz w:val="24"/>
          <w:szCs w:val="24"/>
        </w:rPr>
      </w:pPr>
      <w:r w:rsidRPr="0087003F">
        <w:rPr>
          <w:rFonts w:cs="Arial"/>
          <w:sz w:val="24"/>
          <w:szCs w:val="24"/>
        </w:rPr>
        <w:t>Q</w:t>
      </w:r>
      <w:r w:rsidR="00964B8C" w:rsidRPr="0087003F">
        <w:rPr>
          <w:rFonts w:eastAsia="Times New Roman" w:cs="Times New Roman"/>
          <w:sz w:val="24"/>
          <w:szCs w:val="24"/>
          <w:lang w:eastAsia="en-GB"/>
        </w:rPr>
        <w:t>ualitative research is based on researchers’ interpretations</w:t>
      </w:r>
      <w:r w:rsidR="00CA61E4" w:rsidRPr="0087003F">
        <w:rPr>
          <w:rFonts w:eastAsia="Times New Roman" w:cs="Times New Roman"/>
          <w:sz w:val="24"/>
          <w:szCs w:val="24"/>
          <w:lang w:eastAsia="en-GB"/>
        </w:rPr>
        <w:t>,</w:t>
      </w:r>
      <w:r w:rsidR="00964B8C" w:rsidRPr="0087003F">
        <w:rPr>
          <w:rFonts w:eastAsia="Times New Roman" w:cs="Times New Roman"/>
          <w:sz w:val="24"/>
          <w:szCs w:val="24"/>
          <w:lang w:eastAsia="en-GB"/>
        </w:rPr>
        <w:t xml:space="preserve"> and </w:t>
      </w:r>
      <w:r w:rsidR="00C53466" w:rsidRPr="0087003F">
        <w:rPr>
          <w:rFonts w:eastAsia="Times New Roman" w:cs="Times New Roman"/>
          <w:sz w:val="24"/>
          <w:szCs w:val="24"/>
          <w:lang w:eastAsia="en-GB"/>
        </w:rPr>
        <w:t>therefore</w:t>
      </w:r>
      <w:r w:rsidR="008F6680" w:rsidRPr="0087003F">
        <w:rPr>
          <w:rFonts w:eastAsia="Times New Roman" w:cs="Times New Roman"/>
          <w:sz w:val="24"/>
          <w:szCs w:val="24"/>
          <w:lang w:eastAsia="en-GB"/>
        </w:rPr>
        <w:t xml:space="preserve"> open to</w:t>
      </w:r>
      <w:r w:rsidR="00964B8C" w:rsidRPr="0087003F">
        <w:rPr>
          <w:rFonts w:eastAsia="Times New Roman" w:cs="Times New Roman"/>
          <w:sz w:val="24"/>
          <w:szCs w:val="24"/>
          <w:lang w:eastAsia="en-GB"/>
        </w:rPr>
        <w:t xml:space="preserve"> researcher bias </w:t>
      </w:r>
      <w:r w:rsidR="00955FAD" w:rsidRPr="0087003F">
        <w:rPr>
          <w:rFonts w:eastAsia="Times New Roman" w:cs="Times New Roman"/>
          <w:sz w:val="24"/>
          <w:szCs w:val="24"/>
          <w:lang w:eastAsia="en-GB"/>
        </w:rPr>
        <w:fldChar w:fldCharType="begin"/>
      </w:r>
      <w:r w:rsidR="00AA1095" w:rsidRPr="0087003F">
        <w:rPr>
          <w:rFonts w:eastAsia="Times New Roman" w:cs="Times New Roman"/>
          <w:sz w:val="24"/>
          <w:szCs w:val="24"/>
          <w:lang w:eastAsia="en-GB"/>
        </w:rPr>
        <w:instrText xml:space="preserve"> ADDIN EN.CITE &lt;EndNote&gt;&lt;Cite&gt;&lt;Author&gt;Pope&lt;/Author&gt;&lt;Year&gt;2013&lt;/Year&gt;&lt;RecNum&gt;150&lt;/RecNum&gt;&lt;DisplayText&gt;(Pope and Mays, 2013)&lt;/DisplayText&gt;&lt;record&gt;&lt;rec-number&gt;150&lt;/rec-number&gt;&lt;foreign-keys&gt;&lt;key app="EN" db-id="vpsdf5pdx5vr5deav9qxvwthzf9sexsrtrpa" timestamp="1483446064"&gt;150&lt;/key&gt;&lt;/foreign-keys&gt;&lt;ref-type name="Book Section"&gt;5&lt;/ref-type&gt;&lt;contributors&gt;&lt;authors&gt;&lt;author&gt;Pope, Catherine&lt;/author&gt;&lt;author&gt;Mays, Nicholas&lt;/author&gt;&lt;/authors&gt;&lt;/contributors&gt;&lt;titles&gt;&lt;title&gt;Qualitative Research in Health Care&lt;/title&gt;&lt;secondary-title&gt;Qualitative Research in Health Care&lt;/secondary-title&gt;&lt;/titles&gt;&lt;pages&gt;82-101&lt;/pages&gt;&lt;section&gt;Chapter 8 - Quality in Qualitative Health Research&lt;/section&gt;&lt;dates&gt;&lt;year&gt;2013&lt;/year&gt;&lt;/dates&gt;&lt;publisher&gt;Blackwell Publishing&lt;/publisher&gt;&lt;isbn&gt;111870312X&lt;/isbn&gt;&lt;urls&gt;&lt;/urls&gt;&lt;/record&gt;&lt;/Cite&gt;&lt;/EndNote&gt;</w:instrText>
      </w:r>
      <w:r w:rsidR="00955FAD" w:rsidRPr="0087003F">
        <w:rPr>
          <w:rFonts w:eastAsia="Times New Roman" w:cs="Times New Roman"/>
          <w:sz w:val="24"/>
          <w:szCs w:val="24"/>
          <w:lang w:eastAsia="en-GB"/>
        </w:rPr>
        <w:fldChar w:fldCharType="separate"/>
      </w:r>
      <w:r w:rsidR="00955FAD" w:rsidRPr="0087003F">
        <w:rPr>
          <w:rFonts w:eastAsia="Times New Roman" w:cs="Times New Roman"/>
          <w:noProof/>
          <w:sz w:val="24"/>
          <w:szCs w:val="24"/>
          <w:lang w:eastAsia="en-GB"/>
        </w:rPr>
        <w:t>(Pope and Mays, 2013)</w:t>
      </w:r>
      <w:r w:rsidR="00955FAD" w:rsidRPr="0087003F">
        <w:rPr>
          <w:rFonts w:eastAsia="Times New Roman" w:cs="Times New Roman"/>
          <w:sz w:val="24"/>
          <w:szCs w:val="24"/>
          <w:lang w:eastAsia="en-GB"/>
        </w:rPr>
        <w:fldChar w:fldCharType="end"/>
      </w:r>
      <w:r w:rsidR="00955FAD" w:rsidRPr="0087003F">
        <w:rPr>
          <w:rFonts w:eastAsia="Times New Roman" w:cs="Times New Roman"/>
          <w:sz w:val="24"/>
          <w:szCs w:val="24"/>
          <w:lang w:eastAsia="en-GB"/>
        </w:rPr>
        <w:t>.</w:t>
      </w:r>
      <w:r w:rsidR="00F67CA6" w:rsidRPr="0087003F">
        <w:rPr>
          <w:rFonts w:eastAsia="Times New Roman" w:cs="Times New Roman"/>
          <w:sz w:val="24"/>
          <w:szCs w:val="24"/>
          <w:lang w:eastAsia="en-GB"/>
        </w:rPr>
        <w:t xml:space="preserve"> </w:t>
      </w:r>
      <w:r w:rsidR="00F67CA6" w:rsidRPr="0087003F">
        <w:rPr>
          <w:sz w:val="24"/>
          <w:szCs w:val="24"/>
        </w:rPr>
        <w:t>The researchers undertaking the analysis were aware of the facilitators and barriers identified from qualitative interviews at 12 months</w:t>
      </w:r>
      <w:r w:rsidR="003E6767" w:rsidRPr="0087003F">
        <w:rPr>
          <w:sz w:val="24"/>
          <w:szCs w:val="24"/>
        </w:rPr>
        <w:t xml:space="preserve"> </w:t>
      </w:r>
      <w:r w:rsidR="003E6767" w:rsidRPr="0087003F">
        <w:rPr>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003E6767" w:rsidRPr="0087003F">
        <w:rPr>
          <w:sz w:val="24"/>
          <w:szCs w:val="24"/>
        </w:rPr>
        <w:instrText xml:space="preserve"> ADDIN EN.CITE </w:instrText>
      </w:r>
      <w:r w:rsidR="003E6767" w:rsidRPr="0087003F">
        <w:rPr>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003E6767" w:rsidRPr="0087003F">
        <w:rPr>
          <w:sz w:val="24"/>
          <w:szCs w:val="24"/>
        </w:rPr>
        <w:instrText xml:space="preserve"> ADDIN EN.CITE.DATA </w:instrText>
      </w:r>
      <w:r w:rsidR="003E6767" w:rsidRPr="0087003F">
        <w:rPr>
          <w:sz w:val="24"/>
          <w:szCs w:val="24"/>
        </w:rPr>
      </w:r>
      <w:r w:rsidR="003E6767" w:rsidRPr="0087003F">
        <w:rPr>
          <w:sz w:val="24"/>
          <w:szCs w:val="24"/>
        </w:rPr>
        <w:fldChar w:fldCharType="end"/>
      </w:r>
      <w:r w:rsidR="003E6767" w:rsidRPr="0087003F">
        <w:rPr>
          <w:sz w:val="24"/>
          <w:szCs w:val="24"/>
        </w:rPr>
      </w:r>
      <w:r w:rsidR="003E6767" w:rsidRPr="0087003F">
        <w:rPr>
          <w:sz w:val="24"/>
          <w:szCs w:val="24"/>
        </w:rPr>
        <w:fldChar w:fldCharType="separate"/>
      </w:r>
      <w:r w:rsidR="003E6767" w:rsidRPr="0087003F">
        <w:rPr>
          <w:noProof/>
          <w:sz w:val="24"/>
          <w:szCs w:val="24"/>
        </w:rPr>
        <w:t>(Normansell et al., 2014)</w:t>
      </w:r>
      <w:r w:rsidR="003E6767" w:rsidRPr="0087003F">
        <w:rPr>
          <w:sz w:val="24"/>
          <w:szCs w:val="24"/>
        </w:rPr>
        <w:fldChar w:fldCharType="end"/>
      </w:r>
      <w:r w:rsidR="00F67CA6" w:rsidRPr="0087003F">
        <w:rPr>
          <w:sz w:val="24"/>
          <w:szCs w:val="24"/>
        </w:rPr>
        <w:t xml:space="preserve">. It was important that, while undertaking the data analysis, </w:t>
      </w:r>
      <w:r w:rsidR="00F67CA6" w:rsidRPr="0087003F">
        <w:rPr>
          <w:sz w:val="24"/>
          <w:szCs w:val="24"/>
          <w:shd w:val="clear" w:color="auto" w:fill="FFFFFF"/>
        </w:rPr>
        <w:t xml:space="preserve">the researchers avoided the unconscious ‘seeing’ of data they expected to find </w:t>
      </w:r>
      <w:r w:rsidR="00F67CA6" w:rsidRPr="0087003F">
        <w:rPr>
          <w:sz w:val="24"/>
          <w:szCs w:val="24"/>
          <w:shd w:val="clear" w:color="auto" w:fill="FFFFFF"/>
        </w:rPr>
        <w:fldChar w:fldCharType="begin"/>
      </w:r>
      <w:r w:rsidR="00F67CA6" w:rsidRPr="0087003F">
        <w:rPr>
          <w:sz w:val="24"/>
          <w:szCs w:val="24"/>
          <w:shd w:val="clear" w:color="auto" w:fill="FFFFFF"/>
        </w:rPr>
        <w:instrText xml:space="preserve"> ADDIN EN.CITE &lt;EndNote&gt;&lt;Cite&gt;&lt;Author&gt;Crabtree&lt;/Author&gt;&lt;Year&gt;1999&lt;/Year&gt;&lt;RecNum&gt;144&lt;/RecNum&gt;&lt;DisplayText&gt;(Crabtree and Miller, 1999)&lt;/DisplayText&gt;&lt;record&gt;&lt;rec-number&gt;144&lt;/rec-number&gt;&lt;foreign-keys&gt;&lt;key app="EN" db-id="vpsdf5pdx5vr5deav9qxvwthzf9sexsrtrpa" timestamp="1477993452"&gt;144&lt;/key&gt;&lt;/foreign-keys&gt;&lt;ref-type name="Book"&gt;6&lt;/ref-type&gt;&lt;contributors&gt;&lt;authors&gt;&lt;author&gt;Crabtree, B.&lt;/author&gt;&lt;author&gt;Miller, W.&lt;/author&gt;&lt;/authors&gt;&lt;/contributors&gt;&lt;titles&gt;&lt;title&gt;A template approach to text analysis: developing and using codebooks. In B Crabtree &amp;amp; W Miller (Eds.), Doing qualitative research&lt;/title&gt;&lt;/titles&gt;&lt;pages&gt;15&lt;/pages&gt;&lt;section&gt;163-177&lt;/section&gt;&lt;dates&gt;&lt;year&gt;1999&lt;/year&gt;&lt;/dates&gt;&lt;pub-location&gt;Newbury Park, CA, &lt;/pub-location&gt;&lt;publisher&gt;Sage&lt;/publisher&gt;&lt;urls&gt;&lt;/urls&gt;&lt;/record&gt;&lt;/Cite&gt;&lt;/EndNote&gt;</w:instrText>
      </w:r>
      <w:r w:rsidR="00F67CA6" w:rsidRPr="0087003F">
        <w:rPr>
          <w:sz w:val="24"/>
          <w:szCs w:val="24"/>
          <w:shd w:val="clear" w:color="auto" w:fill="FFFFFF"/>
        </w:rPr>
        <w:fldChar w:fldCharType="separate"/>
      </w:r>
      <w:r w:rsidR="00F67CA6" w:rsidRPr="0087003F">
        <w:rPr>
          <w:noProof/>
          <w:sz w:val="24"/>
          <w:szCs w:val="24"/>
          <w:shd w:val="clear" w:color="auto" w:fill="FFFFFF"/>
        </w:rPr>
        <w:t>(Crabtree and Miller, 1999)</w:t>
      </w:r>
      <w:r w:rsidR="00F67CA6" w:rsidRPr="0087003F">
        <w:rPr>
          <w:sz w:val="24"/>
          <w:szCs w:val="24"/>
          <w:shd w:val="clear" w:color="auto" w:fill="FFFFFF"/>
        </w:rPr>
        <w:fldChar w:fldCharType="end"/>
      </w:r>
      <w:r w:rsidR="00F67CA6" w:rsidRPr="0087003F">
        <w:rPr>
          <w:sz w:val="24"/>
          <w:szCs w:val="24"/>
          <w:shd w:val="clear" w:color="auto" w:fill="FFFFFF"/>
        </w:rPr>
        <w:t xml:space="preserve"> a</w:t>
      </w:r>
      <w:r w:rsidR="00771B21" w:rsidRPr="0087003F">
        <w:rPr>
          <w:sz w:val="24"/>
          <w:szCs w:val="24"/>
          <w:shd w:val="clear" w:color="auto" w:fill="FFFFFF"/>
        </w:rPr>
        <w:t xml:space="preserve">nd </w:t>
      </w:r>
      <w:r w:rsidR="00F67CA6" w:rsidRPr="0087003F">
        <w:rPr>
          <w:sz w:val="24"/>
          <w:szCs w:val="24"/>
          <w:shd w:val="clear" w:color="auto" w:fill="FFFFFF"/>
        </w:rPr>
        <w:t xml:space="preserve">did not force the data into preconceived categories </w:t>
      </w:r>
      <w:r w:rsidR="00F67CA6" w:rsidRPr="0087003F">
        <w:rPr>
          <w:sz w:val="24"/>
          <w:szCs w:val="24"/>
          <w:shd w:val="clear" w:color="auto" w:fill="FFFFFF"/>
        </w:rPr>
        <w:fldChar w:fldCharType="begin"/>
      </w:r>
      <w:r w:rsidR="00F67CA6" w:rsidRPr="0087003F">
        <w:rPr>
          <w:sz w:val="24"/>
          <w:szCs w:val="24"/>
          <w:shd w:val="clear" w:color="auto" w:fill="FFFFFF"/>
        </w:rPr>
        <w:instrText xml:space="preserve"> ADDIN EN.CITE &lt;EndNote&gt;&lt;Cite&gt;&lt;Author&gt;Charmaz&lt;/Author&gt;&lt;Year&gt;2006&lt;/Year&gt;&lt;RecNum&gt;145&lt;/RecNum&gt;&lt;DisplayText&gt;(Charmaz, 2006)&lt;/DisplayText&gt;&lt;record&gt;&lt;rec-number&gt;145&lt;/rec-number&gt;&lt;foreign-keys&gt;&lt;key app="EN" db-id="vpsdf5pdx5vr5deav9qxvwthzf9sexsrtrpa" timestamp="1477996413"&gt;145&lt;/key&gt;&lt;/foreign-keys&gt;&lt;ref-type name="Book"&gt;6&lt;/ref-type&gt;&lt;contributors&gt;&lt;authors&gt;&lt;author&gt;Charmaz, K.&lt;/author&gt;&lt;/authors&gt;&lt;/contributors&gt;&lt;titles&gt;&lt;title&gt;Constructing grounded theory: A practical guide through qualitative analysis&lt;/title&gt;&lt;/titles&gt;&lt;dates&gt;&lt;year&gt;2006&lt;/year&gt;&lt;/dates&gt;&lt;pub-location&gt;Thousand Oaks, CA&lt;/pub-location&gt;&lt;publisher&gt;Sage&lt;/publisher&gt;&lt;urls&gt;&lt;/urls&gt;&lt;/record&gt;&lt;/Cite&gt;&lt;/EndNote&gt;</w:instrText>
      </w:r>
      <w:r w:rsidR="00F67CA6" w:rsidRPr="0087003F">
        <w:rPr>
          <w:sz w:val="24"/>
          <w:szCs w:val="24"/>
          <w:shd w:val="clear" w:color="auto" w:fill="FFFFFF"/>
        </w:rPr>
        <w:fldChar w:fldCharType="separate"/>
      </w:r>
      <w:r w:rsidR="00F67CA6" w:rsidRPr="0087003F">
        <w:rPr>
          <w:noProof/>
          <w:sz w:val="24"/>
          <w:szCs w:val="24"/>
          <w:shd w:val="clear" w:color="auto" w:fill="FFFFFF"/>
        </w:rPr>
        <w:t>(Charmaz, 2006)</w:t>
      </w:r>
      <w:r w:rsidR="00F67CA6" w:rsidRPr="0087003F">
        <w:rPr>
          <w:sz w:val="24"/>
          <w:szCs w:val="24"/>
          <w:shd w:val="clear" w:color="auto" w:fill="FFFFFF"/>
        </w:rPr>
        <w:fldChar w:fldCharType="end"/>
      </w:r>
      <w:r w:rsidRPr="0087003F">
        <w:rPr>
          <w:sz w:val="24"/>
          <w:szCs w:val="24"/>
          <w:shd w:val="clear" w:color="auto" w:fill="FFFFFF"/>
        </w:rPr>
        <w:t>.</w:t>
      </w:r>
      <w:r w:rsidR="00F67CA6" w:rsidRPr="0087003F">
        <w:rPr>
          <w:sz w:val="24"/>
          <w:szCs w:val="24"/>
        </w:rPr>
        <w:t xml:space="preserve"> We mitigated these risks </w:t>
      </w:r>
      <w:r w:rsidRPr="0087003F">
        <w:rPr>
          <w:sz w:val="24"/>
          <w:szCs w:val="24"/>
        </w:rPr>
        <w:t xml:space="preserve">by conducting the interviews and </w:t>
      </w:r>
      <w:r w:rsidR="009E37FB" w:rsidRPr="0087003F">
        <w:rPr>
          <w:sz w:val="24"/>
          <w:szCs w:val="24"/>
        </w:rPr>
        <w:t>transcriptions</w:t>
      </w:r>
      <w:r w:rsidRPr="0087003F">
        <w:rPr>
          <w:sz w:val="24"/>
          <w:szCs w:val="24"/>
        </w:rPr>
        <w:t xml:space="preserve"> by two researchers worki</w:t>
      </w:r>
      <w:r w:rsidR="009E37FB" w:rsidRPr="0087003F">
        <w:rPr>
          <w:sz w:val="24"/>
          <w:szCs w:val="24"/>
        </w:rPr>
        <w:t>n</w:t>
      </w:r>
      <w:r w:rsidRPr="0087003F">
        <w:rPr>
          <w:sz w:val="24"/>
          <w:szCs w:val="24"/>
        </w:rPr>
        <w:t>g independently (CB and CW)</w:t>
      </w:r>
      <w:r w:rsidR="009E37FB" w:rsidRPr="0087003F">
        <w:rPr>
          <w:sz w:val="24"/>
          <w:szCs w:val="24"/>
        </w:rPr>
        <w:t xml:space="preserve">. </w:t>
      </w:r>
      <w:r w:rsidRPr="0087003F">
        <w:rPr>
          <w:rFonts w:cs="Arial"/>
          <w:sz w:val="24"/>
          <w:szCs w:val="24"/>
        </w:rPr>
        <w:t>E</w:t>
      </w:r>
      <w:r w:rsidR="00964B8C" w:rsidRPr="0087003F">
        <w:rPr>
          <w:rFonts w:cs="Arial"/>
          <w:sz w:val="24"/>
          <w:szCs w:val="24"/>
        </w:rPr>
        <w:t xml:space="preserve">mergent themes </w:t>
      </w:r>
      <w:r w:rsidRPr="0087003F">
        <w:rPr>
          <w:rFonts w:cs="Arial"/>
          <w:sz w:val="24"/>
          <w:szCs w:val="24"/>
        </w:rPr>
        <w:t>were discussed</w:t>
      </w:r>
      <w:r w:rsidR="009E37FB" w:rsidRPr="0087003F">
        <w:rPr>
          <w:rFonts w:cs="Arial"/>
          <w:sz w:val="24"/>
          <w:szCs w:val="24"/>
        </w:rPr>
        <w:t>,</w:t>
      </w:r>
      <w:r w:rsidR="00FA5888" w:rsidRPr="0087003F">
        <w:rPr>
          <w:rFonts w:cs="Arial"/>
          <w:sz w:val="24"/>
          <w:szCs w:val="24"/>
        </w:rPr>
        <w:t xml:space="preserve"> </w:t>
      </w:r>
      <w:r w:rsidR="00964B8C" w:rsidRPr="0087003F">
        <w:rPr>
          <w:rFonts w:cs="Arial"/>
          <w:sz w:val="24"/>
          <w:szCs w:val="24"/>
        </w:rPr>
        <w:t>circulated to the larger research group</w:t>
      </w:r>
      <w:r w:rsidR="00ED3E7D" w:rsidRPr="0087003F">
        <w:rPr>
          <w:sz w:val="24"/>
          <w:szCs w:val="24"/>
        </w:rPr>
        <w:t xml:space="preserve"> </w:t>
      </w:r>
      <w:r w:rsidR="00FA5888" w:rsidRPr="0087003F">
        <w:rPr>
          <w:sz w:val="24"/>
          <w:szCs w:val="24"/>
        </w:rPr>
        <w:t xml:space="preserve">and any </w:t>
      </w:r>
      <w:r w:rsidR="00ED3E7D" w:rsidRPr="0087003F">
        <w:rPr>
          <w:sz w:val="24"/>
          <w:szCs w:val="24"/>
        </w:rPr>
        <w:t xml:space="preserve">discrepancies </w:t>
      </w:r>
      <w:r w:rsidR="00FA5888" w:rsidRPr="0087003F">
        <w:rPr>
          <w:sz w:val="24"/>
          <w:szCs w:val="24"/>
        </w:rPr>
        <w:t>were</w:t>
      </w:r>
      <w:r w:rsidR="00ED3E7D" w:rsidRPr="0087003F">
        <w:rPr>
          <w:sz w:val="24"/>
          <w:szCs w:val="24"/>
        </w:rPr>
        <w:t xml:space="preserve"> </w:t>
      </w:r>
      <w:r w:rsidRPr="0087003F">
        <w:rPr>
          <w:sz w:val="24"/>
          <w:szCs w:val="24"/>
        </w:rPr>
        <w:t>resolved</w:t>
      </w:r>
      <w:r w:rsidR="00ED3E7D" w:rsidRPr="0087003F">
        <w:rPr>
          <w:sz w:val="24"/>
          <w:szCs w:val="24"/>
        </w:rPr>
        <w:t xml:space="preserve"> </w:t>
      </w:r>
      <w:r w:rsidR="005A3358" w:rsidRPr="0087003F">
        <w:rPr>
          <w:sz w:val="24"/>
          <w:szCs w:val="24"/>
        </w:rPr>
        <w:t xml:space="preserve">through </w:t>
      </w:r>
      <w:r w:rsidR="00ED3E7D" w:rsidRPr="0087003F">
        <w:rPr>
          <w:sz w:val="24"/>
          <w:szCs w:val="24"/>
        </w:rPr>
        <w:t>discussion</w:t>
      </w:r>
      <w:r w:rsidRPr="0087003F">
        <w:rPr>
          <w:sz w:val="24"/>
          <w:szCs w:val="24"/>
        </w:rPr>
        <w:t>.</w:t>
      </w:r>
      <w:r w:rsidR="005A3358" w:rsidRPr="0087003F">
        <w:rPr>
          <w:sz w:val="24"/>
          <w:szCs w:val="24"/>
        </w:rPr>
        <w:t xml:space="preserve"> </w:t>
      </w:r>
      <w:r w:rsidR="007F12D5" w:rsidRPr="0087003F">
        <w:rPr>
          <w:sz w:val="24"/>
          <w:szCs w:val="24"/>
        </w:rPr>
        <w:t>H</w:t>
      </w:r>
      <w:r w:rsidR="00ED3E7D" w:rsidRPr="0087003F">
        <w:rPr>
          <w:sz w:val="24"/>
          <w:szCs w:val="24"/>
        </w:rPr>
        <w:t xml:space="preserve">aving the </w:t>
      </w:r>
      <w:r w:rsidRPr="0087003F">
        <w:rPr>
          <w:sz w:val="24"/>
          <w:szCs w:val="24"/>
        </w:rPr>
        <w:t xml:space="preserve">wider </w:t>
      </w:r>
      <w:r w:rsidR="00ED3E7D" w:rsidRPr="0087003F">
        <w:rPr>
          <w:sz w:val="24"/>
          <w:szCs w:val="24"/>
        </w:rPr>
        <w:t xml:space="preserve">team </w:t>
      </w:r>
      <w:r w:rsidR="00C70E70" w:rsidRPr="0087003F">
        <w:rPr>
          <w:sz w:val="24"/>
          <w:szCs w:val="24"/>
        </w:rPr>
        <w:t>actively</w:t>
      </w:r>
      <w:r w:rsidR="00ED3E7D" w:rsidRPr="0087003F">
        <w:rPr>
          <w:sz w:val="24"/>
          <w:szCs w:val="24"/>
        </w:rPr>
        <w:t xml:space="preserve"> involved in the analysis</w:t>
      </w:r>
      <w:r w:rsidR="00A62057" w:rsidRPr="0087003F">
        <w:rPr>
          <w:sz w:val="24"/>
          <w:szCs w:val="24"/>
        </w:rPr>
        <w:t xml:space="preserve"> </w:t>
      </w:r>
      <w:r w:rsidR="00ED3E7D" w:rsidRPr="0087003F">
        <w:rPr>
          <w:sz w:val="24"/>
          <w:szCs w:val="24"/>
        </w:rPr>
        <w:t xml:space="preserve">increased credibility and trustworthiness of the data interpretation </w:t>
      </w:r>
      <w:r w:rsidR="00ED3E7D" w:rsidRPr="0087003F">
        <w:rPr>
          <w:sz w:val="24"/>
          <w:szCs w:val="24"/>
        </w:rPr>
        <w:fldChar w:fldCharType="begin"/>
      </w:r>
      <w:r w:rsidR="00ED3E7D" w:rsidRPr="0087003F">
        <w:rPr>
          <w:sz w:val="24"/>
          <w:szCs w:val="24"/>
        </w:rPr>
        <w:instrText xml:space="preserve"> ADDIN EN.CITE &lt;EndNote&gt;&lt;Cite&gt;&lt;Author&gt;Noble&lt;/Author&gt;&lt;Year&gt;2015&lt;/Year&gt;&lt;RecNum&gt;63&lt;/RecNum&gt;&lt;DisplayText&gt;(Noble and Smith, 2015)&lt;/DisplayText&gt;&lt;record&gt;&lt;rec-number&gt;63&lt;/rec-number&gt;&lt;foreign-keys&gt;&lt;key app="EN" db-id="vpsdf5pdx5vr5deav9qxvwthzf9sexsrtrpa" timestamp="1476960246"&gt;6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 Based Nursing&lt;/secondary-title&gt;&lt;/titles&gt;&lt;periodical&gt;&lt;full-title&gt;Evidence Based Nursing&lt;/full-title&gt;&lt;/periodical&gt;&lt;pages&gt;34-35&lt;/pages&gt;&lt;volume&gt;18&lt;/volume&gt;&lt;number&gt;2&lt;/number&gt;&lt;dates&gt;&lt;year&gt;2015&lt;/year&gt;&lt;pub-dates&gt;&lt;date&gt;April 1, 2015&lt;/date&gt;&lt;/pub-dates&gt;&lt;/dates&gt;&lt;urls&gt;&lt;related-urls&gt;&lt;url&gt;http://ebn.bmj.com/content/18/2/34.short&lt;/url&gt;&lt;/related-urls&gt;&lt;/urls&gt;&lt;electronic-resource-num&gt;10.1136/eb-2015-102054&lt;/electronic-resource-num&gt;&lt;/record&gt;&lt;/Cite&gt;&lt;/EndNote&gt;</w:instrText>
      </w:r>
      <w:r w:rsidR="00ED3E7D" w:rsidRPr="0087003F">
        <w:rPr>
          <w:sz w:val="24"/>
          <w:szCs w:val="24"/>
        </w:rPr>
        <w:fldChar w:fldCharType="separate"/>
      </w:r>
      <w:r w:rsidR="00ED3E7D" w:rsidRPr="0087003F">
        <w:rPr>
          <w:noProof/>
          <w:sz w:val="24"/>
          <w:szCs w:val="24"/>
        </w:rPr>
        <w:t>(Noble and Smith, 2015)</w:t>
      </w:r>
      <w:r w:rsidR="00ED3E7D" w:rsidRPr="0087003F">
        <w:rPr>
          <w:sz w:val="24"/>
          <w:szCs w:val="24"/>
        </w:rPr>
        <w:fldChar w:fldCharType="end"/>
      </w:r>
      <w:r w:rsidR="00ED3E7D" w:rsidRPr="0087003F">
        <w:rPr>
          <w:sz w:val="24"/>
          <w:szCs w:val="24"/>
        </w:rPr>
        <w:t>.</w:t>
      </w:r>
      <w:r w:rsidR="00BA16A3" w:rsidRPr="0087003F">
        <w:rPr>
          <w:sz w:val="24"/>
          <w:szCs w:val="24"/>
        </w:rPr>
        <w:t xml:space="preserve"> </w:t>
      </w:r>
      <w:r w:rsidR="00FA5888" w:rsidRPr="0087003F">
        <w:rPr>
          <w:sz w:val="24"/>
          <w:szCs w:val="24"/>
        </w:rPr>
        <w:t>Illustrative</w:t>
      </w:r>
      <w:r w:rsidR="00964B8C" w:rsidRPr="0087003F">
        <w:rPr>
          <w:rFonts w:cs="Arial"/>
          <w:sz w:val="24"/>
          <w:szCs w:val="24"/>
        </w:rPr>
        <w:t xml:space="preserve"> </w:t>
      </w:r>
      <w:r w:rsidR="00C53466" w:rsidRPr="0087003F">
        <w:rPr>
          <w:rFonts w:cs="Arial"/>
          <w:sz w:val="24"/>
          <w:szCs w:val="24"/>
        </w:rPr>
        <w:t xml:space="preserve">verbatim </w:t>
      </w:r>
      <w:r w:rsidR="00964B8C" w:rsidRPr="0087003F">
        <w:rPr>
          <w:rFonts w:cs="Arial"/>
          <w:sz w:val="24"/>
          <w:szCs w:val="24"/>
        </w:rPr>
        <w:t xml:space="preserve">quotes </w:t>
      </w:r>
      <w:r w:rsidR="00FA5888" w:rsidRPr="0087003F">
        <w:rPr>
          <w:rFonts w:cs="Arial"/>
          <w:sz w:val="24"/>
          <w:szCs w:val="24"/>
        </w:rPr>
        <w:t xml:space="preserve">are provided </w:t>
      </w:r>
      <w:r w:rsidR="00964B8C" w:rsidRPr="0087003F">
        <w:rPr>
          <w:rFonts w:cs="Arial"/>
          <w:sz w:val="24"/>
          <w:szCs w:val="24"/>
        </w:rPr>
        <w:t xml:space="preserve">for each sub-theme to demonstrate the relationship between the interpretation and </w:t>
      </w:r>
      <w:r w:rsidR="00D35076" w:rsidRPr="0087003F">
        <w:rPr>
          <w:rFonts w:cs="Arial"/>
          <w:sz w:val="24"/>
          <w:szCs w:val="24"/>
        </w:rPr>
        <w:t xml:space="preserve">the </w:t>
      </w:r>
      <w:r w:rsidR="00964B8C" w:rsidRPr="0087003F">
        <w:rPr>
          <w:rFonts w:cs="Arial"/>
          <w:sz w:val="24"/>
          <w:szCs w:val="24"/>
        </w:rPr>
        <w:t>evidence</w:t>
      </w:r>
      <w:r w:rsidR="00C53466" w:rsidRPr="0087003F">
        <w:rPr>
          <w:rFonts w:cs="Arial"/>
          <w:sz w:val="24"/>
          <w:szCs w:val="24"/>
        </w:rPr>
        <w:t xml:space="preserve"> increasing trustworthiness</w:t>
      </w:r>
      <w:r w:rsidR="00964B8C" w:rsidRPr="0087003F">
        <w:rPr>
          <w:rFonts w:cs="Arial"/>
          <w:sz w:val="24"/>
          <w:szCs w:val="24"/>
        </w:rPr>
        <w:t xml:space="preserve">. </w:t>
      </w:r>
      <w:r w:rsidR="00EF51A0" w:rsidRPr="0087003F">
        <w:rPr>
          <w:rFonts w:cs="Arial"/>
          <w:sz w:val="24"/>
          <w:szCs w:val="24"/>
        </w:rPr>
        <w:t xml:space="preserve"> </w:t>
      </w:r>
    </w:p>
    <w:p w14:paraId="2C4EA1F8" w14:textId="77777777" w:rsidR="005E1C76" w:rsidRPr="0087003F" w:rsidRDefault="005E1C76" w:rsidP="00E44C0A">
      <w:pPr>
        <w:spacing w:line="276" w:lineRule="auto"/>
        <w:contextualSpacing/>
        <w:rPr>
          <w:rFonts w:cs="Arial"/>
          <w:sz w:val="24"/>
          <w:szCs w:val="24"/>
        </w:rPr>
      </w:pPr>
    </w:p>
    <w:p w14:paraId="225AA0FF" w14:textId="77777777" w:rsidR="00E44C0A" w:rsidRPr="0087003F" w:rsidRDefault="00E44C0A" w:rsidP="00E44C0A">
      <w:pPr>
        <w:spacing w:line="276" w:lineRule="auto"/>
        <w:contextualSpacing/>
        <w:rPr>
          <w:rFonts w:cs="Arial"/>
          <w:sz w:val="24"/>
          <w:szCs w:val="24"/>
        </w:rPr>
      </w:pPr>
    </w:p>
    <w:p w14:paraId="7A4E011D" w14:textId="6BE153C5" w:rsidR="00ED3E7D" w:rsidRPr="0087003F" w:rsidRDefault="00C4546A" w:rsidP="00E44C0A">
      <w:pPr>
        <w:autoSpaceDE w:val="0"/>
        <w:autoSpaceDN w:val="0"/>
        <w:adjustRightInd w:val="0"/>
        <w:spacing w:after="0" w:line="276" w:lineRule="auto"/>
        <w:contextualSpacing/>
        <w:rPr>
          <w:rFonts w:cs="Arial"/>
          <w:sz w:val="24"/>
          <w:szCs w:val="24"/>
        </w:rPr>
      </w:pPr>
      <w:r w:rsidRPr="0087003F">
        <w:rPr>
          <w:rFonts w:cs="Arial"/>
          <w:sz w:val="24"/>
          <w:szCs w:val="24"/>
        </w:rPr>
        <w:t xml:space="preserve">Limitations of this </w:t>
      </w:r>
      <w:r w:rsidR="00F168A4" w:rsidRPr="0087003F">
        <w:rPr>
          <w:rFonts w:cs="Arial"/>
          <w:sz w:val="24"/>
          <w:szCs w:val="24"/>
        </w:rPr>
        <w:t>research</w:t>
      </w:r>
      <w:r w:rsidRPr="0087003F">
        <w:rPr>
          <w:rFonts w:cs="Arial"/>
          <w:sz w:val="24"/>
          <w:szCs w:val="24"/>
        </w:rPr>
        <w:t xml:space="preserve"> should also be acknowledged.</w:t>
      </w:r>
      <w:r w:rsidR="00184B50" w:rsidRPr="0087003F">
        <w:rPr>
          <w:rFonts w:cs="Arial"/>
          <w:sz w:val="24"/>
          <w:szCs w:val="24"/>
        </w:rPr>
        <w:t xml:space="preserve"> </w:t>
      </w:r>
      <w:r w:rsidRPr="0087003F">
        <w:rPr>
          <w:rFonts w:cs="Arial"/>
          <w:sz w:val="24"/>
          <w:szCs w:val="24"/>
        </w:rPr>
        <w:t>The PACE-UP trial</w:t>
      </w:r>
      <w:r w:rsidR="00F168A4" w:rsidRPr="0087003F">
        <w:rPr>
          <w:rFonts w:cs="Arial"/>
          <w:sz w:val="24"/>
          <w:szCs w:val="24"/>
        </w:rPr>
        <w:t>,</w:t>
      </w:r>
      <w:r w:rsidRPr="0087003F">
        <w:rPr>
          <w:rFonts w:cs="Arial"/>
          <w:sz w:val="24"/>
          <w:szCs w:val="24"/>
        </w:rPr>
        <w:t xml:space="preserve"> from which the participants were sampled</w:t>
      </w:r>
      <w:r w:rsidR="00F168A4" w:rsidRPr="0087003F">
        <w:rPr>
          <w:rFonts w:cs="Arial"/>
          <w:sz w:val="24"/>
          <w:szCs w:val="24"/>
        </w:rPr>
        <w:t>,</w:t>
      </w:r>
      <w:r w:rsidRPr="0087003F">
        <w:rPr>
          <w:rFonts w:cs="Arial"/>
          <w:sz w:val="24"/>
          <w:szCs w:val="24"/>
        </w:rPr>
        <w:t xml:space="preserve"> was con</w:t>
      </w:r>
      <w:r w:rsidR="00F168A4" w:rsidRPr="0087003F">
        <w:rPr>
          <w:rFonts w:cs="Arial"/>
          <w:sz w:val="24"/>
          <w:szCs w:val="24"/>
        </w:rPr>
        <w:t>ducted in South West London</w:t>
      </w:r>
      <w:r w:rsidR="00835D26" w:rsidRPr="0087003F">
        <w:rPr>
          <w:rFonts w:cs="Arial"/>
          <w:sz w:val="24"/>
          <w:szCs w:val="24"/>
        </w:rPr>
        <w:t>. Although a diverse area in terms of ethnicity and socio-</w:t>
      </w:r>
      <w:r w:rsidR="004E4D5C" w:rsidRPr="0087003F">
        <w:rPr>
          <w:rFonts w:cs="Arial"/>
          <w:sz w:val="24"/>
          <w:szCs w:val="24"/>
        </w:rPr>
        <w:t>economic</w:t>
      </w:r>
      <w:r w:rsidR="00835D26" w:rsidRPr="0087003F">
        <w:rPr>
          <w:rFonts w:cs="Arial"/>
          <w:sz w:val="24"/>
          <w:szCs w:val="24"/>
        </w:rPr>
        <w:t xml:space="preserve"> status,</w:t>
      </w:r>
      <w:r w:rsidR="006D3B3E" w:rsidRPr="0087003F">
        <w:rPr>
          <w:rFonts w:cs="Arial"/>
          <w:sz w:val="24"/>
          <w:szCs w:val="24"/>
        </w:rPr>
        <w:t xml:space="preserve"> care should be taken when </w:t>
      </w:r>
      <w:r w:rsidR="00135EDE" w:rsidRPr="0087003F">
        <w:rPr>
          <w:rFonts w:cs="Arial"/>
          <w:sz w:val="24"/>
          <w:szCs w:val="24"/>
        </w:rPr>
        <w:t>transferring</w:t>
      </w:r>
      <w:r w:rsidR="006D3B3E" w:rsidRPr="0087003F">
        <w:rPr>
          <w:rFonts w:cs="Arial"/>
          <w:sz w:val="24"/>
          <w:szCs w:val="24"/>
        </w:rPr>
        <w:t xml:space="preserve"> the findings to a </w:t>
      </w:r>
      <w:r w:rsidR="004E4D5C" w:rsidRPr="0087003F">
        <w:rPr>
          <w:rFonts w:cs="Arial"/>
          <w:sz w:val="24"/>
          <w:szCs w:val="24"/>
        </w:rPr>
        <w:t>wider</w:t>
      </w:r>
      <w:r w:rsidR="00266E62" w:rsidRPr="0087003F">
        <w:rPr>
          <w:rFonts w:cs="Arial"/>
          <w:sz w:val="24"/>
          <w:szCs w:val="24"/>
        </w:rPr>
        <w:t xml:space="preserve"> </w:t>
      </w:r>
      <w:r w:rsidR="009834C4" w:rsidRPr="0087003F">
        <w:rPr>
          <w:rFonts w:cs="Arial"/>
          <w:sz w:val="24"/>
          <w:szCs w:val="24"/>
        </w:rPr>
        <w:t>context, especially</w:t>
      </w:r>
      <w:r w:rsidR="00523622" w:rsidRPr="0087003F">
        <w:rPr>
          <w:rFonts w:cs="Arial"/>
          <w:sz w:val="24"/>
          <w:szCs w:val="24"/>
        </w:rPr>
        <w:t xml:space="preserve"> as </w:t>
      </w:r>
      <w:r w:rsidR="009834C4" w:rsidRPr="0087003F">
        <w:rPr>
          <w:rFonts w:cs="Arial"/>
          <w:sz w:val="24"/>
          <w:szCs w:val="24"/>
        </w:rPr>
        <w:t xml:space="preserve">those interviewed </w:t>
      </w:r>
      <w:r w:rsidR="000B721E" w:rsidRPr="0087003F">
        <w:rPr>
          <w:rFonts w:cs="Arial"/>
          <w:sz w:val="24"/>
          <w:szCs w:val="24"/>
        </w:rPr>
        <w:t xml:space="preserve">were mostly </w:t>
      </w:r>
      <w:r w:rsidR="00523622" w:rsidRPr="0087003F">
        <w:rPr>
          <w:rFonts w:cs="Arial"/>
          <w:sz w:val="24"/>
          <w:szCs w:val="24"/>
        </w:rPr>
        <w:t xml:space="preserve">Caucasian. </w:t>
      </w:r>
      <w:r w:rsidR="00266E62" w:rsidRPr="0087003F">
        <w:rPr>
          <w:rFonts w:cs="Arial"/>
          <w:sz w:val="24"/>
          <w:szCs w:val="24"/>
        </w:rPr>
        <w:t>As with all research, our</w:t>
      </w:r>
      <w:r w:rsidR="008A1D18" w:rsidRPr="0087003F">
        <w:rPr>
          <w:rFonts w:cs="Arial"/>
          <w:sz w:val="24"/>
          <w:szCs w:val="24"/>
        </w:rPr>
        <w:t xml:space="preserve"> findings only represent the views of those who consented to be contacted. </w:t>
      </w:r>
      <w:r w:rsidR="0085285C" w:rsidRPr="0087003F">
        <w:rPr>
          <w:rFonts w:cs="Arial"/>
          <w:sz w:val="24"/>
          <w:szCs w:val="24"/>
        </w:rPr>
        <w:t xml:space="preserve">Whilst we made contact with those declining to participate in the PACE-UP main trial to explore reasons for non-participation </w:t>
      </w:r>
      <w:r w:rsidR="0085285C" w:rsidRPr="0087003F">
        <w:rPr>
          <w:rFonts w:cs="Arial"/>
          <w:sz w:val="24"/>
          <w:szCs w:val="24"/>
        </w:rPr>
        <w:fldChar w:fldCharType="begin"/>
      </w:r>
      <w:r w:rsidR="0085285C" w:rsidRPr="0087003F">
        <w:rPr>
          <w:rFonts w:cs="Arial"/>
          <w:sz w:val="24"/>
          <w:szCs w:val="24"/>
        </w:rPr>
        <w:instrText xml:space="preserve"> ADDIN EN.CITE &lt;EndNote&gt;&lt;Cite&gt;&lt;Author&gt;Normansell&lt;/Author&gt;&lt;Year&gt;2016&lt;/Year&gt;&lt;RecNum&gt;215&lt;/RecNum&gt;&lt;DisplayText&gt;(Normansell et al., 2016)&lt;/DisplayText&gt;&lt;record&gt;&lt;rec-number&gt;215&lt;/rec-number&gt;&lt;foreign-keys&gt;&lt;key app="EN" db-id="vpsdf5pdx5vr5deav9qxvwthzf9sexsrtrpa" timestamp="1493885284"&gt;215&lt;/key&gt;&lt;/foreign-keys&gt;&lt;ref-type name="Journal Article"&gt;17&lt;/ref-type&gt;&lt;contributors&gt;&lt;authors&gt;&lt;author&gt;Normansell, Rebecca&lt;/author&gt;&lt;author&gt;Holmes, Rebecca&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Exploring non-participation in primary care physical activity interventions: PACE-UP trial interview findings&lt;/title&gt;&lt;secondary-title&gt;Trials&lt;/secondary-title&gt;&lt;/titles&gt;&lt;periodical&gt;&lt;full-title&gt;Trials&lt;/full-title&gt;&lt;/periodical&gt;&lt;pages&gt;178&lt;/pages&gt;&lt;volume&gt;17&lt;/volume&gt;&lt;number&gt;1&lt;/number&gt;&lt;dates&gt;&lt;year&gt;2016&lt;/year&gt;&lt;/dates&gt;&lt;isbn&gt;1745-6215&lt;/isbn&gt;&lt;label&gt;Normansell2016&lt;/label&gt;&lt;work-type&gt;journal article&lt;/work-type&gt;&lt;urls&gt;&lt;related-urls&gt;&lt;url&gt;http://dx.doi.org/10.1186/s13063-016-1299-z&lt;/url&gt;&lt;/related-urls&gt;&lt;/urls&gt;&lt;electronic-resource-num&gt;10.1186/s13063-016-1299-z&lt;/electronic-resource-num&gt;&lt;/record&gt;&lt;/Cite&gt;&lt;/EndNote&gt;</w:instrText>
      </w:r>
      <w:r w:rsidR="0085285C" w:rsidRPr="0087003F">
        <w:rPr>
          <w:rFonts w:cs="Arial"/>
          <w:sz w:val="24"/>
          <w:szCs w:val="24"/>
        </w:rPr>
        <w:fldChar w:fldCharType="separate"/>
      </w:r>
      <w:r w:rsidR="0085285C" w:rsidRPr="0087003F">
        <w:rPr>
          <w:rFonts w:cs="Arial"/>
          <w:noProof/>
          <w:sz w:val="24"/>
          <w:szCs w:val="24"/>
        </w:rPr>
        <w:t>(Normansell et al., 2016)</w:t>
      </w:r>
      <w:r w:rsidR="0085285C" w:rsidRPr="0087003F">
        <w:rPr>
          <w:rFonts w:cs="Arial"/>
          <w:sz w:val="24"/>
          <w:szCs w:val="24"/>
        </w:rPr>
        <w:fldChar w:fldCharType="end"/>
      </w:r>
      <w:r w:rsidR="0085285C" w:rsidRPr="0087003F">
        <w:rPr>
          <w:rFonts w:cs="Arial"/>
          <w:sz w:val="24"/>
          <w:szCs w:val="24"/>
        </w:rPr>
        <w:t xml:space="preserve"> we did not attempt to contact those declining to take part in the 3 year follow-up. </w:t>
      </w:r>
      <w:r w:rsidR="00CF5081" w:rsidRPr="0087003F">
        <w:rPr>
          <w:rFonts w:cs="Arial"/>
          <w:sz w:val="24"/>
          <w:szCs w:val="24"/>
        </w:rPr>
        <w:t xml:space="preserve">Our findings </w:t>
      </w:r>
      <w:r w:rsidR="0085285C" w:rsidRPr="0087003F">
        <w:rPr>
          <w:rFonts w:cs="Arial"/>
          <w:sz w:val="24"/>
          <w:szCs w:val="24"/>
        </w:rPr>
        <w:t>therefore</w:t>
      </w:r>
      <w:r w:rsidR="00CF5081" w:rsidRPr="0087003F">
        <w:rPr>
          <w:rFonts w:cs="Arial"/>
          <w:sz w:val="24"/>
          <w:szCs w:val="24"/>
        </w:rPr>
        <w:t xml:space="preserve"> only represent those participants that continued with the PACE-UP trial at 3 years. </w:t>
      </w:r>
      <w:r w:rsidR="008A1D18" w:rsidRPr="0087003F">
        <w:rPr>
          <w:rFonts w:cs="Arial"/>
          <w:sz w:val="24"/>
          <w:szCs w:val="24"/>
        </w:rPr>
        <w:t xml:space="preserve">Participants </w:t>
      </w:r>
      <w:r w:rsidR="00266E62" w:rsidRPr="0087003F">
        <w:rPr>
          <w:rFonts w:cs="Arial"/>
          <w:sz w:val="24"/>
          <w:szCs w:val="24"/>
        </w:rPr>
        <w:t>who</w:t>
      </w:r>
      <w:r w:rsidR="00255996" w:rsidRPr="0087003F">
        <w:rPr>
          <w:rFonts w:cs="Arial"/>
          <w:sz w:val="24"/>
          <w:szCs w:val="24"/>
        </w:rPr>
        <w:t xml:space="preserve"> did not consent to </w:t>
      </w:r>
      <w:r w:rsidR="00E07219" w:rsidRPr="0087003F">
        <w:rPr>
          <w:rFonts w:cs="Arial"/>
          <w:sz w:val="24"/>
          <w:szCs w:val="24"/>
        </w:rPr>
        <w:t>be interviewed</w:t>
      </w:r>
      <w:r w:rsidR="00CF5081" w:rsidRPr="0087003F">
        <w:rPr>
          <w:rFonts w:cs="Arial"/>
          <w:sz w:val="24"/>
          <w:szCs w:val="24"/>
        </w:rPr>
        <w:t xml:space="preserve"> or who dropped out from the </w:t>
      </w:r>
      <w:r w:rsidR="009A71D3" w:rsidRPr="0087003F">
        <w:rPr>
          <w:rFonts w:cs="Arial"/>
          <w:sz w:val="24"/>
          <w:szCs w:val="24"/>
        </w:rPr>
        <w:t>follow-</w:t>
      </w:r>
      <w:r w:rsidR="00854621" w:rsidRPr="0087003F">
        <w:rPr>
          <w:rFonts w:cs="Arial"/>
          <w:sz w:val="24"/>
          <w:szCs w:val="24"/>
        </w:rPr>
        <w:t>up might</w:t>
      </w:r>
      <w:r w:rsidR="008A1D18" w:rsidRPr="0087003F">
        <w:rPr>
          <w:rFonts w:cs="Arial"/>
          <w:sz w:val="24"/>
          <w:szCs w:val="24"/>
        </w:rPr>
        <w:t xml:space="preserve"> have </w:t>
      </w:r>
      <w:r w:rsidR="008A1D18" w:rsidRPr="0087003F">
        <w:rPr>
          <w:rFonts w:cs="Arial"/>
          <w:sz w:val="24"/>
          <w:szCs w:val="24"/>
        </w:rPr>
        <w:lastRenderedPageBreak/>
        <w:t>differing views</w:t>
      </w:r>
      <w:r w:rsidR="00166C91" w:rsidRPr="0087003F">
        <w:rPr>
          <w:rFonts w:cs="Arial"/>
          <w:sz w:val="24"/>
          <w:szCs w:val="24"/>
        </w:rPr>
        <w:t xml:space="preserve"> </w:t>
      </w:r>
      <w:r w:rsidR="00570480" w:rsidRPr="0087003F">
        <w:rPr>
          <w:rFonts w:cs="Arial"/>
          <w:sz w:val="24"/>
          <w:szCs w:val="24"/>
        </w:rPr>
        <w:t xml:space="preserve">and issues </w:t>
      </w:r>
      <w:r w:rsidR="00D57C67" w:rsidRPr="0087003F">
        <w:rPr>
          <w:rFonts w:cs="Arial"/>
          <w:sz w:val="24"/>
          <w:szCs w:val="24"/>
        </w:rPr>
        <w:t>surrounding</w:t>
      </w:r>
      <w:r w:rsidR="00570480" w:rsidRPr="0087003F">
        <w:rPr>
          <w:rFonts w:cs="Arial"/>
          <w:sz w:val="24"/>
          <w:szCs w:val="24"/>
        </w:rPr>
        <w:t xml:space="preserve"> PA maintenance </w:t>
      </w:r>
      <w:r w:rsidR="00166C91" w:rsidRPr="0087003F">
        <w:rPr>
          <w:rFonts w:cs="Arial"/>
          <w:sz w:val="24"/>
          <w:szCs w:val="24"/>
        </w:rPr>
        <w:t>that we were unable to capture</w:t>
      </w:r>
      <w:r w:rsidR="008A1D18" w:rsidRPr="0087003F">
        <w:rPr>
          <w:rFonts w:cs="Arial"/>
          <w:sz w:val="24"/>
          <w:szCs w:val="24"/>
        </w:rPr>
        <w:t>.</w:t>
      </w:r>
      <w:r w:rsidR="00E54BCF" w:rsidRPr="0087003F">
        <w:rPr>
          <w:rFonts w:cs="Arial"/>
          <w:sz w:val="24"/>
          <w:szCs w:val="24"/>
        </w:rPr>
        <w:t xml:space="preserve"> Our exploratory between-group comparison</w:t>
      </w:r>
      <w:r w:rsidR="000168B0" w:rsidRPr="0087003F">
        <w:rPr>
          <w:rFonts w:cs="Arial"/>
          <w:sz w:val="24"/>
          <w:szCs w:val="24"/>
        </w:rPr>
        <w:t>s</w:t>
      </w:r>
      <w:r w:rsidR="00E54BCF" w:rsidRPr="0087003F">
        <w:rPr>
          <w:rFonts w:cs="Arial"/>
          <w:sz w:val="24"/>
          <w:szCs w:val="24"/>
        </w:rPr>
        <w:t xml:space="preserve"> may also be </w:t>
      </w:r>
      <w:r w:rsidR="0027415D" w:rsidRPr="0087003F">
        <w:rPr>
          <w:rFonts w:cs="Arial"/>
          <w:sz w:val="24"/>
          <w:szCs w:val="24"/>
        </w:rPr>
        <w:t xml:space="preserve">limited by contamination of the control group after 12 months </w:t>
      </w:r>
      <w:r w:rsidR="000168B0" w:rsidRPr="0087003F">
        <w:rPr>
          <w:rFonts w:cs="Arial"/>
          <w:sz w:val="24"/>
          <w:szCs w:val="24"/>
        </w:rPr>
        <w:t>following all participants being offered a PA</w:t>
      </w:r>
      <w:r w:rsidR="0027415D" w:rsidRPr="0087003F">
        <w:rPr>
          <w:rFonts w:cs="Arial"/>
          <w:sz w:val="24"/>
          <w:szCs w:val="24"/>
        </w:rPr>
        <w:t xml:space="preserve"> intervention.</w:t>
      </w:r>
    </w:p>
    <w:p w14:paraId="788121DF" w14:textId="77777777" w:rsidR="00C40A3E" w:rsidRPr="0087003F" w:rsidRDefault="00C40A3E" w:rsidP="00E44C0A">
      <w:pPr>
        <w:autoSpaceDE w:val="0"/>
        <w:autoSpaceDN w:val="0"/>
        <w:adjustRightInd w:val="0"/>
        <w:spacing w:after="0" w:line="276" w:lineRule="auto"/>
        <w:contextualSpacing/>
        <w:rPr>
          <w:rFonts w:cs="Arial"/>
          <w:sz w:val="24"/>
          <w:szCs w:val="24"/>
        </w:rPr>
      </w:pPr>
    </w:p>
    <w:p w14:paraId="5FA863EF" w14:textId="77777777" w:rsidR="005E1C76" w:rsidRPr="0087003F" w:rsidRDefault="005E1C76" w:rsidP="00E44C0A">
      <w:pPr>
        <w:autoSpaceDE w:val="0"/>
        <w:autoSpaceDN w:val="0"/>
        <w:adjustRightInd w:val="0"/>
        <w:spacing w:after="0" w:line="276" w:lineRule="auto"/>
        <w:contextualSpacing/>
        <w:rPr>
          <w:rFonts w:cs="Arial"/>
          <w:sz w:val="24"/>
          <w:szCs w:val="24"/>
        </w:rPr>
      </w:pPr>
    </w:p>
    <w:p w14:paraId="25F52728" w14:textId="77777777" w:rsidR="00004E28" w:rsidRPr="0087003F" w:rsidRDefault="001A63E6" w:rsidP="00E44C0A">
      <w:pPr>
        <w:spacing w:line="276" w:lineRule="auto"/>
        <w:contextualSpacing/>
        <w:rPr>
          <w:sz w:val="24"/>
          <w:szCs w:val="24"/>
        </w:rPr>
      </w:pPr>
      <w:r w:rsidRPr="0087003F">
        <w:rPr>
          <w:rFonts w:cs="Arial"/>
          <w:sz w:val="24"/>
          <w:szCs w:val="24"/>
        </w:rPr>
        <w:t xml:space="preserve">We acknowledged the </w:t>
      </w:r>
      <w:r w:rsidR="00C40A3E" w:rsidRPr="0087003F">
        <w:rPr>
          <w:rFonts w:cs="Arial"/>
          <w:sz w:val="24"/>
          <w:szCs w:val="24"/>
        </w:rPr>
        <w:t xml:space="preserve">potential </w:t>
      </w:r>
      <w:r w:rsidRPr="0087003F">
        <w:rPr>
          <w:rFonts w:cs="Arial"/>
          <w:sz w:val="24"/>
          <w:szCs w:val="24"/>
        </w:rPr>
        <w:t xml:space="preserve">influence that </w:t>
      </w:r>
      <w:r w:rsidR="00FA5888" w:rsidRPr="0087003F">
        <w:rPr>
          <w:rFonts w:cs="Arial"/>
          <w:sz w:val="24"/>
          <w:szCs w:val="24"/>
        </w:rPr>
        <w:t xml:space="preserve">being </w:t>
      </w:r>
      <w:r w:rsidRPr="0087003F">
        <w:rPr>
          <w:rFonts w:cs="Arial"/>
          <w:sz w:val="24"/>
          <w:szCs w:val="24"/>
        </w:rPr>
        <w:t>aware of the findings from the previous qualitative study</w:t>
      </w:r>
      <w:r w:rsidR="00FA5888" w:rsidRPr="0087003F">
        <w:rPr>
          <w:rFonts w:cs="Arial"/>
          <w:sz w:val="24"/>
          <w:szCs w:val="24"/>
        </w:rPr>
        <w:t xml:space="preserve">, </w:t>
      </w:r>
      <w:r w:rsidRPr="0087003F">
        <w:rPr>
          <w:rFonts w:cs="Arial"/>
          <w:sz w:val="24"/>
          <w:szCs w:val="24"/>
        </w:rPr>
        <w:t xml:space="preserve">carried out shortly after the PACE-UP intervention was delivered </w:t>
      </w:r>
      <w:r w:rsidRPr="0087003F">
        <w:rPr>
          <w:rFonts w:cs="Arial"/>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Pr="0087003F">
        <w:rPr>
          <w:rFonts w:cs="Arial"/>
          <w:sz w:val="24"/>
          <w:szCs w:val="24"/>
        </w:rPr>
        <w:instrText xml:space="preserve"> ADDIN EN.CITE </w:instrText>
      </w:r>
      <w:r w:rsidRPr="0087003F">
        <w:rPr>
          <w:rFonts w:cs="Arial"/>
          <w:sz w:val="24"/>
          <w:szCs w:val="24"/>
        </w:rPr>
        <w:fldChar w:fldCharType="begin">
          <w:fldData xml:space="preserve">PEVuZE5vdGU+PENpdGU+PEF1dGhvcj5Ob3JtYW5zZWxsPC9BdXRob3I+PFllYXI+MjAxNDwvWWVh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</w:fldData>
        </w:fldChar>
      </w:r>
      <w:r w:rsidRPr="0087003F">
        <w:rPr>
          <w:rFonts w:cs="Arial"/>
          <w:sz w:val="24"/>
          <w:szCs w:val="24"/>
        </w:rPr>
        <w:instrText xml:space="preserve"> ADDIN EN.CITE.DATA </w:instrText>
      </w:r>
      <w:r w:rsidRPr="0087003F">
        <w:rPr>
          <w:rFonts w:cs="Arial"/>
          <w:sz w:val="24"/>
          <w:szCs w:val="24"/>
        </w:rPr>
      </w:r>
      <w:r w:rsidRPr="0087003F">
        <w:rPr>
          <w:rFonts w:cs="Arial"/>
          <w:sz w:val="24"/>
          <w:szCs w:val="24"/>
        </w:rPr>
        <w:fldChar w:fldCharType="end"/>
      </w:r>
      <w:r w:rsidRPr="0087003F">
        <w:rPr>
          <w:rFonts w:cs="Arial"/>
          <w:sz w:val="24"/>
          <w:szCs w:val="24"/>
        </w:rPr>
      </w:r>
      <w:r w:rsidRPr="0087003F">
        <w:rPr>
          <w:rFonts w:cs="Arial"/>
          <w:sz w:val="24"/>
          <w:szCs w:val="24"/>
        </w:rPr>
        <w:fldChar w:fldCharType="separate"/>
      </w:r>
      <w:r w:rsidRPr="0087003F">
        <w:rPr>
          <w:rFonts w:cs="Arial"/>
          <w:noProof/>
          <w:sz w:val="24"/>
          <w:szCs w:val="24"/>
        </w:rPr>
        <w:t>(Normansell et al., 2014)</w:t>
      </w:r>
      <w:r w:rsidRPr="0087003F">
        <w:rPr>
          <w:rFonts w:cs="Arial"/>
          <w:sz w:val="24"/>
          <w:szCs w:val="24"/>
        </w:rPr>
        <w:fldChar w:fldCharType="end"/>
      </w:r>
      <w:r w:rsidR="00FA5888" w:rsidRPr="0087003F">
        <w:rPr>
          <w:rFonts w:cs="Arial"/>
          <w:sz w:val="24"/>
          <w:szCs w:val="24"/>
        </w:rPr>
        <w:t>,</w:t>
      </w:r>
      <w:r w:rsidRPr="0087003F">
        <w:rPr>
          <w:rFonts w:cs="Arial"/>
          <w:sz w:val="24"/>
          <w:szCs w:val="24"/>
        </w:rPr>
        <w:t xml:space="preserve"> could have had upon our interpretation and analysis.</w:t>
      </w:r>
      <w:r w:rsidR="00C40A3E" w:rsidRPr="0087003F">
        <w:rPr>
          <w:rFonts w:cs="Arial"/>
          <w:sz w:val="24"/>
          <w:szCs w:val="24"/>
        </w:rPr>
        <w:t xml:space="preserve"> </w:t>
      </w:r>
      <w:r w:rsidRPr="0087003F">
        <w:rPr>
          <w:rFonts w:cs="Arial"/>
          <w:sz w:val="24"/>
          <w:szCs w:val="24"/>
        </w:rPr>
        <w:t xml:space="preserve"> We adopted strategies to mitigate this</w:t>
      </w:r>
      <w:r w:rsidR="00FA5888" w:rsidRPr="0087003F">
        <w:rPr>
          <w:rFonts w:cs="Arial"/>
          <w:sz w:val="24"/>
          <w:szCs w:val="24"/>
        </w:rPr>
        <w:t>.</w:t>
      </w:r>
      <w:r w:rsidRPr="0087003F">
        <w:rPr>
          <w:rFonts w:cs="Arial"/>
          <w:sz w:val="24"/>
          <w:szCs w:val="24"/>
        </w:rPr>
        <w:t xml:space="preserve"> </w:t>
      </w:r>
      <w:r w:rsidR="00C40A3E" w:rsidRPr="0087003F">
        <w:rPr>
          <w:rFonts w:cs="Arial"/>
          <w:sz w:val="24"/>
          <w:szCs w:val="24"/>
        </w:rPr>
        <w:t>However</w:t>
      </w:r>
      <w:r w:rsidR="00FA5888" w:rsidRPr="0087003F">
        <w:rPr>
          <w:rFonts w:cs="Arial"/>
          <w:sz w:val="24"/>
          <w:szCs w:val="24"/>
        </w:rPr>
        <w:t xml:space="preserve"> </w:t>
      </w:r>
      <w:r w:rsidRPr="0087003F">
        <w:rPr>
          <w:rFonts w:cs="Arial"/>
          <w:sz w:val="24"/>
          <w:szCs w:val="24"/>
        </w:rPr>
        <w:t>one</w:t>
      </w:r>
      <w:r w:rsidRPr="0087003F">
        <w:rPr>
          <w:sz w:val="24"/>
          <w:szCs w:val="24"/>
        </w:rPr>
        <w:t xml:space="preserve"> further strategy to minimise ‘researcher </w:t>
      </w:r>
      <w:proofErr w:type="spellStart"/>
      <w:r w:rsidRPr="0087003F">
        <w:rPr>
          <w:sz w:val="24"/>
          <w:szCs w:val="24"/>
        </w:rPr>
        <w:t>bias’</w:t>
      </w:r>
      <w:proofErr w:type="spellEnd"/>
      <w:r w:rsidRPr="0087003F">
        <w:rPr>
          <w:sz w:val="24"/>
          <w:szCs w:val="24"/>
        </w:rPr>
        <w:t xml:space="preserve"> that we would seek to include in future research would be a wider discussion of results with either study participants, experts by experience (those who do/do not exercise) and those involved in service delivery.</w:t>
      </w:r>
    </w:p>
    <w:p w14:paraId="7F5331E3" w14:textId="77777777" w:rsidR="00004E28" w:rsidRPr="0087003F" w:rsidRDefault="00004E28" w:rsidP="00E44C0A">
      <w:pPr>
        <w:spacing w:line="276" w:lineRule="auto"/>
        <w:contextualSpacing/>
        <w:rPr>
          <w:sz w:val="24"/>
          <w:szCs w:val="24"/>
        </w:rPr>
      </w:pPr>
    </w:p>
    <w:p w14:paraId="62F259F4" w14:textId="77777777" w:rsidR="00004E28" w:rsidRPr="0087003F" w:rsidRDefault="00004E28" w:rsidP="00E44C0A">
      <w:pPr>
        <w:spacing w:line="276" w:lineRule="auto"/>
        <w:contextualSpacing/>
        <w:rPr>
          <w:sz w:val="24"/>
          <w:szCs w:val="24"/>
        </w:rPr>
      </w:pPr>
    </w:p>
    <w:p w14:paraId="2B644EB4" w14:textId="48EBE480" w:rsidR="00ED3E7D" w:rsidRPr="0087003F" w:rsidRDefault="00637CF0" w:rsidP="00E44C0A">
      <w:pPr>
        <w:spacing w:line="276" w:lineRule="auto"/>
        <w:contextualSpacing/>
        <w:rPr>
          <w:sz w:val="24"/>
          <w:szCs w:val="24"/>
        </w:rPr>
      </w:pPr>
      <w:r w:rsidRPr="0087003F">
        <w:rPr>
          <w:rFonts w:cs="Arial"/>
          <w:sz w:val="24"/>
          <w:szCs w:val="24"/>
        </w:rPr>
        <w:t>We did not attempt to correlate participants’ view</w:t>
      </w:r>
      <w:r w:rsidR="009E37FB" w:rsidRPr="0087003F">
        <w:rPr>
          <w:rFonts w:cs="Arial"/>
          <w:sz w:val="24"/>
          <w:szCs w:val="24"/>
        </w:rPr>
        <w:t>s</w:t>
      </w:r>
      <w:r w:rsidRPr="0087003F">
        <w:rPr>
          <w:rFonts w:cs="Arial"/>
          <w:sz w:val="24"/>
          <w:szCs w:val="24"/>
        </w:rPr>
        <w:t xml:space="preserve"> with any objective measure of PA and </w:t>
      </w:r>
      <w:r w:rsidR="00D35076" w:rsidRPr="0087003F">
        <w:rPr>
          <w:rFonts w:cs="Arial"/>
          <w:sz w:val="24"/>
          <w:szCs w:val="24"/>
        </w:rPr>
        <w:t>interviewed participants without know</w:t>
      </w:r>
      <w:r w:rsidR="00C27158" w:rsidRPr="0087003F">
        <w:rPr>
          <w:rFonts w:cs="Arial"/>
          <w:sz w:val="24"/>
          <w:szCs w:val="24"/>
        </w:rPr>
        <w:t>l</w:t>
      </w:r>
      <w:r w:rsidR="00D35076" w:rsidRPr="0087003F">
        <w:rPr>
          <w:rFonts w:cs="Arial"/>
          <w:sz w:val="24"/>
          <w:szCs w:val="24"/>
        </w:rPr>
        <w:t xml:space="preserve">edge of their objective PA levels, either earlier on in the trial, or at the </w:t>
      </w:r>
      <w:r w:rsidR="00AC62FA" w:rsidRPr="0087003F">
        <w:rPr>
          <w:rFonts w:cs="Arial"/>
          <w:sz w:val="24"/>
          <w:szCs w:val="24"/>
        </w:rPr>
        <w:t>three-</w:t>
      </w:r>
      <w:r w:rsidR="00D35076" w:rsidRPr="0087003F">
        <w:rPr>
          <w:rFonts w:cs="Arial"/>
          <w:sz w:val="24"/>
          <w:szCs w:val="24"/>
        </w:rPr>
        <w:t>year follow-up. This was a deliberate decision</w:t>
      </w:r>
      <w:r w:rsidR="003309C0" w:rsidRPr="0087003F">
        <w:rPr>
          <w:rFonts w:cs="Arial"/>
          <w:sz w:val="24"/>
          <w:szCs w:val="24"/>
        </w:rPr>
        <w:t xml:space="preserve"> for a number of reasons, firstly</w:t>
      </w:r>
      <w:r w:rsidR="00D35076" w:rsidRPr="0087003F">
        <w:rPr>
          <w:rFonts w:cs="Arial"/>
          <w:sz w:val="24"/>
          <w:szCs w:val="24"/>
        </w:rPr>
        <w:t xml:space="preserve"> PA levels can vary over time and during different seasons</w:t>
      </w:r>
      <w:r w:rsidR="009A71D3" w:rsidRPr="0087003F">
        <w:rPr>
          <w:rFonts w:cs="Arial"/>
          <w:sz w:val="24"/>
          <w:szCs w:val="24"/>
        </w:rPr>
        <w:t>,</w:t>
      </w:r>
      <w:r w:rsidR="00D35076" w:rsidRPr="0087003F">
        <w:rPr>
          <w:rFonts w:cs="Arial"/>
          <w:sz w:val="24"/>
          <w:szCs w:val="24"/>
        </w:rPr>
        <w:t xml:space="preserve"> </w:t>
      </w:r>
      <w:r w:rsidR="003309C0" w:rsidRPr="0087003F">
        <w:rPr>
          <w:rFonts w:cs="Arial"/>
          <w:sz w:val="24"/>
          <w:szCs w:val="24"/>
        </w:rPr>
        <w:t xml:space="preserve">secondly </w:t>
      </w:r>
      <w:r w:rsidR="00D35076" w:rsidRPr="0087003F">
        <w:rPr>
          <w:rFonts w:cs="Arial"/>
          <w:sz w:val="24"/>
          <w:szCs w:val="24"/>
        </w:rPr>
        <w:t>we were interviewing participants over a short time period (</w:t>
      </w:r>
      <w:r w:rsidR="00BF7059" w:rsidRPr="0087003F">
        <w:rPr>
          <w:rFonts w:cs="Arial"/>
          <w:sz w:val="24"/>
          <w:szCs w:val="24"/>
        </w:rPr>
        <w:t xml:space="preserve">March-April </w:t>
      </w:r>
      <w:r w:rsidR="00D35076" w:rsidRPr="0087003F">
        <w:rPr>
          <w:rFonts w:cs="Arial"/>
          <w:sz w:val="24"/>
          <w:szCs w:val="24"/>
        </w:rPr>
        <w:t>2016)</w:t>
      </w:r>
      <w:r w:rsidR="000B721E" w:rsidRPr="0087003F">
        <w:rPr>
          <w:rFonts w:cs="Arial"/>
          <w:sz w:val="24"/>
          <w:szCs w:val="24"/>
        </w:rPr>
        <w:t>;</w:t>
      </w:r>
      <w:r w:rsidR="00D35076" w:rsidRPr="0087003F">
        <w:rPr>
          <w:rFonts w:cs="Arial"/>
          <w:sz w:val="24"/>
          <w:szCs w:val="24"/>
        </w:rPr>
        <w:t xml:space="preserve"> whilst their most recent objective PA monitoring from the </w:t>
      </w:r>
      <w:r w:rsidR="00AC62FA" w:rsidRPr="0087003F">
        <w:rPr>
          <w:rFonts w:cs="Arial"/>
          <w:sz w:val="24"/>
          <w:szCs w:val="24"/>
        </w:rPr>
        <w:t>three-</w:t>
      </w:r>
      <w:r w:rsidR="00D35076" w:rsidRPr="0087003F">
        <w:rPr>
          <w:rFonts w:cs="Arial"/>
          <w:sz w:val="24"/>
          <w:szCs w:val="24"/>
        </w:rPr>
        <w:t xml:space="preserve">year follow-up could have been anytime between October 2015 and March 2016. </w:t>
      </w:r>
      <w:r w:rsidR="003309C0" w:rsidRPr="0087003F">
        <w:rPr>
          <w:rFonts w:cs="Arial"/>
          <w:sz w:val="24"/>
          <w:szCs w:val="24"/>
        </w:rPr>
        <w:t xml:space="preserve">Finally, the length of time between providing objective </w:t>
      </w:r>
      <w:r w:rsidR="00854621" w:rsidRPr="0087003F">
        <w:rPr>
          <w:rFonts w:cs="Arial"/>
          <w:sz w:val="24"/>
          <w:szCs w:val="24"/>
        </w:rPr>
        <w:t>three</w:t>
      </w:r>
      <w:r w:rsidR="003309C0" w:rsidRPr="0087003F">
        <w:rPr>
          <w:rFonts w:cs="Arial"/>
          <w:sz w:val="24"/>
          <w:szCs w:val="24"/>
        </w:rPr>
        <w:t xml:space="preserve"> year follow-up data and being interviewed </w:t>
      </w:r>
      <w:r w:rsidR="00854621" w:rsidRPr="0087003F">
        <w:rPr>
          <w:rFonts w:cs="Arial"/>
          <w:sz w:val="24"/>
          <w:szCs w:val="24"/>
        </w:rPr>
        <w:t>differed</w:t>
      </w:r>
      <w:r w:rsidR="003309C0" w:rsidRPr="0087003F">
        <w:rPr>
          <w:rFonts w:cs="Arial"/>
          <w:sz w:val="24"/>
          <w:szCs w:val="24"/>
        </w:rPr>
        <w:t xml:space="preserve"> for different participants</w:t>
      </w:r>
      <w:r w:rsidR="009A71D3" w:rsidRPr="0087003F">
        <w:rPr>
          <w:rFonts w:cs="Arial"/>
          <w:sz w:val="24"/>
          <w:szCs w:val="24"/>
        </w:rPr>
        <w:t xml:space="preserve">. </w:t>
      </w:r>
    </w:p>
    <w:p w14:paraId="51E2BB02" w14:textId="77777777" w:rsidR="001F2DE8" w:rsidRPr="0087003F" w:rsidRDefault="001F2DE8" w:rsidP="00E44C0A">
      <w:pPr>
        <w:autoSpaceDE w:val="0"/>
        <w:autoSpaceDN w:val="0"/>
        <w:adjustRightInd w:val="0"/>
        <w:spacing w:after="0" w:line="276" w:lineRule="auto"/>
        <w:contextualSpacing/>
        <w:jc w:val="both"/>
        <w:rPr>
          <w:rFonts w:cs="Arial"/>
          <w:sz w:val="24"/>
          <w:szCs w:val="24"/>
        </w:rPr>
      </w:pPr>
    </w:p>
    <w:p w14:paraId="013127D8" w14:textId="77777777" w:rsidR="005E1C76" w:rsidRPr="0087003F" w:rsidRDefault="005E1C76" w:rsidP="00E44C0A">
      <w:pPr>
        <w:autoSpaceDE w:val="0"/>
        <w:autoSpaceDN w:val="0"/>
        <w:adjustRightInd w:val="0"/>
        <w:spacing w:after="0" w:line="276" w:lineRule="auto"/>
        <w:contextualSpacing/>
        <w:jc w:val="both"/>
        <w:rPr>
          <w:rFonts w:cs="Arial"/>
          <w:sz w:val="24"/>
          <w:szCs w:val="24"/>
        </w:rPr>
      </w:pPr>
    </w:p>
    <w:p w14:paraId="12947B20" w14:textId="591A1FBE" w:rsidR="00856CFA" w:rsidRPr="0087003F" w:rsidRDefault="003844DE" w:rsidP="00E44C0A">
      <w:pPr>
        <w:shd w:val="clear" w:color="auto" w:fill="FFFFFF"/>
        <w:spacing w:after="225" w:line="276" w:lineRule="auto"/>
        <w:contextualSpacing/>
        <w:outlineLvl w:val="0"/>
        <w:rPr>
          <w:rFonts w:cs="Arial"/>
          <w:sz w:val="24"/>
          <w:szCs w:val="24"/>
        </w:rPr>
      </w:pPr>
      <w:r w:rsidRPr="0087003F">
        <w:rPr>
          <w:rFonts w:cs="Arial"/>
          <w:sz w:val="24"/>
          <w:szCs w:val="24"/>
        </w:rPr>
        <w:t>Implications</w:t>
      </w:r>
    </w:p>
    <w:p w14:paraId="58FA6CBE" w14:textId="77777777" w:rsidR="005E1C76" w:rsidRPr="0087003F" w:rsidRDefault="005E1C76" w:rsidP="00E44C0A">
      <w:pPr>
        <w:shd w:val="clear" w:color="auto" w:fill="FFFFFF"/>
        <w:spacing w:after="225" w:line="276" w:lineRule="auto"/>
        <w:contextualSpacing/>
        <w:outlineLvl w:val="0"/>
        <w:rPr>
          <w:rFonts w:cstheme="minorHAnsi"/>
        </w:rPr>
      </w:pPr>
    </w:p>
    <w:p w14:paraId="721F7707" w14:textId="77777777" w:rsidR="00E44C0A" w:rsidRPr="0087003F" w:rsidRDefault="00E44C0A" w:rsidP="00E44C0A">
      <w:pPr>
        <w:shd w:val="clear" w:color="auto" w:fill="FFFFFF"/>
        <w:spacing w:after="225" w:line="276" w:lineRule="auto"/>
        <w:contextualSpacing/>
        <w:outlineLvl w:val="0"/>
        <w:rPr>
          <w:rFonts w:cstheme="minorHAnsi"/>
        </w:rPr>
      </w:pPr>
    </w:p>
    <w:p w14:paraId="392ECAE6" w14:textId="3EC97D60" w:rsidR="00953A6D" w:rsidRPr="0087003F" w:rsidRDefault="00500F29" w:rsidP="00E44C0A">
      <w:pPr>
        <w:autoSpaceDE w:val="0"/>
        <w:autoSpaceDN w:val="0"/>
        <w:adjustRightInd w:val="0"/>
        <w:spacing w:after="0" w:line="276" w:lineRule="auto"/>
        <w:contextualSpacing/>
        <w:rPr>
          <w:sz w:val="24"/>
          <w:szCs w:val="24"/>
        </w:rPr>
      </w:pPr>
      <w:r w:rsidRPr="0087003F">
        <w:rPr>
          <w:rFonts w:cs="Arial"/>
          <w:sz w:val="24"/>
          <w:szCs w:val="24"/>
        </w:rPr>
        <w:t>Identifying reliable predictors of PA allows researchers and practitioners to structure interventions</w:t>
      </w:r>
      <w:r w:rsidR="00CF0B85" w:rsidRPr="0087003F">
        <w:rPr>
          <w:rFonts w:cs="Arial"/>
          <w:sz w:val="24"/>
          <w:szCs w:val="24"/>
        </w:rPr>
        <w:t xml:space="preserve"> effectively</w:t>
      </w:r>
      <w:r w:rsidRPr="0087003F">
        <w:rPr>
          <w:rFonts w:cs="Arial"/>
          <w:sz w:val="24"/>
          <w:szCs w:val="24"/>
        </w:rPr>
        <w:t xml:space="preserve"> </w:t>
      </w:r>
      <w:r w:rsidR="00522FE9" w:rsidRPr="0087003F">
        <w:rPr>
          <w:rFonts w:cs="Arial"/>
          <w:sz w:val="24"/>
          <w:szCs w:val="24"/>
        </w:rPr>
        <w:t>to</w:t>
      </w:r>
      <w:r w:rsidR="00556A70" w:rsidRPr="0087003F">
        <w:rPr>
          <w:rFonts w:cs="Arial"/>
          <w:sz w:val="24"/>
          <w:szCs w:val="24"/>
        </w:rPr>
        <w:t xml:space="preserve"> </w:t>
      </w:r>
      <w:r w:rsidRPr="0087003F">
        <w:rPr>
          <w:rFonts w:cs="Arial"/>
          <w:sz w:val="24"/>
          <w:szCs w:val="24"/>
        </w:rPr>
        <w:t xml:space="preserve">influence long-term behaviour change. </w:t>
      </w:r>
      <w:r w:rsidR="00856CFA" w:rsidRPr="0087003F">
        <w:rPr>
          <w:sz w:val="24"/>
          <w:szCs w:val="24"/>
        </w:rPr>
        <w:t xml:space="preserve">Given that </w:t>
      </w:r>
      <w:r w:rsidR="0012187E" w:rsidRPr="0087003F">
        <w:rPr>
          <w:sz w:val="24"/>
          <w:szCs w:val="24"/>
        </w:rPr>
        <w:t>many</w:t>
      </w:r>
      <w:r w:rsidR="00856CFA" w:rsidRPr="0087003F">
        <w:rPr>
          <w:sz w:val="24"/>
          <w:szCs w:val="24"/>
        </w:rPr>
        <w:t xml:space="preserve"> participants mentioned an increased awareness </w:t>
      </w:r>
      <w:r w:rsidR="00726DB9" w:rsidRPr="0087003F">
        <w:rPr>
          <w:sz w:val="24"/>
          <w:szCs w:val="24"/>
        </w:rPr>
        <w:t>of</w:t>
      </w:r>
      <w:r w:rsidR="00856CFA" w:rsidRPr="0087003F">
        <w:rPr>
          <w:sz w:val="24"/>
          <w:szCs w:val="24"/>
        </w:rPr>
        <w:t xml:space="preserve"> </w:t>
      </w:r>
      <w:r w:rsidR="003D0581" w:rsidRPr="0087003F">
        <w:rPr>
          <w:sz w:val="24"/>
          <w:szCs w:val="24"/>
        </w:rPr>
        <w:t xml:space="preserve">the importance of </w:t>
      </w:r>
      <w:r w:rsidR="00856CFA" w:rsidRPr="0087003F">
        <w:rPr>
          <w:sz w:val="24"/>
          <w:szCs w:val="24"/>
        </w:rPr>
        <w:t xml:space="preserve">PA </w:t>
      </w:r>
      <w:r w:rsidR="00245184" w:rsidRPr="0087003F">
        <w:rPr>
          <w:sz w:val="24"/>
          <w:szCs w:val="24"/>
        </w:rPr>
        <w:t xml:space="preserve">three </w:t>
      </w:r>
      <w:r w:rsidR="0012187E" w:rsidRPr="0087003F">
        <w:rPr>
          <w:sz w:val="24"/>
          <w:szCs w:val="24"/>
        </w:rPr>
        <w:t xml:space="preserve">years </w:t>
      </w:r>
      <w:r w:rsidR="00856CFA" w:rsidRPr="0087003F">
        <w:rPr>
          <w:sz w:val="24"/>
          <w:szCs w:val="24"/>
        </w:rPr>
        <w:t>post-intervention</w:t>
      </w:r>
      <w:r w:rsidR="0012187E" w:rsidRPr="0087003F">
        <w:rPr>
          <w:sz w:val="24"/>
          <w:szCs w:val="24"/>
        </w:rPr>
        <w:t>,</w:t>
      </w:r>
      <w:r w:rsidR="00856CFA" w:rsidRPr="0087003F">
        <w:rPr>
          <w:sz w:val="24"/>
          <w:szCs w:val="24"/>
        </w:rPr>
        <w:t xml:space="preserve"> the challenge is how to translate</w:t>
      </w:r>
      <w:r w:rsidR="007557D8" w:rsidRPr="0087003F">
        <w:rPr>
          <w:sz w:val="24"/>
          <w:szCs w:val="24"/>
        </w:rPr>
        <w:t xml:space="preserve"> this</w:t>
      </w:r>
      <w:r w:rsidR="00856CFA" w:rsidRPr="0087003F">
        <w:rPr>
          <w:sz w:val="24"/>
          <w:szCs w:val="24"/>
        </w:rPr>
        <w:t xml:space="preserve"> knowledge into sustainable behaviour change. </w:t>
      </w:r>
    </w:p>
    <w:p w14:paraId="1A2A9443" w14:textId="77777777" w:rsidR="005E1C76" w:rsidRPr="0087003F" w:rsidRDefault="005E1C76" w:rsidP="00E44C0A">
      <w:pPr>
        <w:autoSpaceDE w:val="0"/>
        <w:autoSpaceDN w:val="0"/>
        <w:adjustRightInd w:val="0"/>
        <w:spacing w:after="0" w:line="276" w:lineRule="auto"/>
        <w:contextualSpacing/>
        <w:rPr>
          <w:sz w:val="24"/>
          <w:szCs w:val="24"/>
        </w:rPr>
      </w:pPr>
    </w:p>
    <w:p w14:paraId="245707B9" w14:textId="77777777" w:rsidR="00953A6D" w:rsidRPr="0087003F" w:rsidRDefault="00953A6D" w:rsidP="00E44C0A">
      <w:pPr>
        <w:autoSpaceDE w:val="0"/>
        <w:autoSpaceDN w:val="0"/>
        <w:adjustRightInd w:val="0"/>
        <w:spacing w:after="0" w:line="276" w:lineRule="auto"/>
        <w:contextualSpacing/>
        <w:jc w:val="both"/>
        <w:rPr>
          <w:sz w:val="24"/>
          <w:szCs w:val="24"/>
        </w:rPr>
      </w:pPr>
    </w:p>
    <w:p w14:paraId="2B2FE486" w14:textId="35BE1C93" w:rsidR="00953A6D" w:rsidRPr="0087003F" w:rsidRDefault="00856CFA" w:rsidP="00E44C0A">
      <w:pPr>
        <w:spacing w:line="276" w:lineRule="auto"/>
        <w:contextualSpacing/>
        <w:rPr>
          <w:sz w:val="24"/>
          <w:szCs w:val="24"/>
        </w:rPr>
      </w:pPr>
      <w:r w:rsidRPr="0087003F">
        <w:rPr>
          <w:rFonts w:cs="Arial"/>
          <w:sz w:val="24"/>
          <w:szCs w:val="24"/>
        </w:rPr>
        <w:t xml:space="preserve">Future research needs to focus on </w:t>
      </w:r>
      <w:r w:rsidR="006E3068" w:rsidRPr="0087003F">
        <w:rPr>
          <w:rFonts w:cs="Arial"/>
          <w:sz w:val="24"/>
          <w:szCs w:val="24"/>
        </w:rPr>
        <w:t>techniques</w:t>
      </w:r>
      <w:r w:rsidRPr="0087003F">
        <w:rPr>
          <w:rFonts w:cs="Arial"/>
          <w:sz w:val="24"/>
          <w:szCs w:val="24"/>
        </w:rPr>
        <w:t xml:space="preserve"> to overcome barriers to PA. For example</w:t>
      </w:r>
      <w:r w:rsidR="00245184" w:rsidRPr="0087003F">
        <w:rPr>
          <w:rFonts w:cs="Arial"/>
          <w:sz w:val="24"/>
          <w:szCs w:val="24"/>
        </w:rPr>
        <w:t>,</w:t>
      </w:r>
      <w:r w:rsidRPr="0087003F">
        <w:rPr>
          <w:rFonts w:cs="Arial"/>
          <w:sz w:val="24"/>
          <w:szCs w:val="24"/>
        </w:rPr>
        <w:t xml:space="preserve"> </w:t>
      </w:r>
      <w:r w:rsidR="00245184" w:rsidRPr="0087003F">
        <w:rPr>
          <w:rFonts w:cs="Arial"/>
          <w:sz w:val="24"/>
          <w:szCs w:val="24"/>
        </w:rPr>
        <w:t xml:space="preserve">addressing </w:t>
      </w:r>
      <w:r w:rsidRPr="0087003F">
        <w:rPr>
          <w:rFonts w:cs="Arial"/>
          <w:sz w:val="24"/>
          <w:szCs w:val="24"/>
        </w:rPr>
        <w:t>lack of time by better incorporating PA into daily life</w:t>
      </w:r>
      <w:r w:rsidR="00DC4332" w:rsidRPr="0087003F">
        <w:rPr>
          <w:rFonts w:cs="Arial"/>
          <w:sz w:val="24"/>
          <w:szCs w:val="24"/>
        </w:rPr>
        <w:t xml:space="preserve"> or b</w:t>
      </w:r>
      <w:r w:rsidR="00245184" w:rsidRPr="0087003F">
        <w:rPr>
          <w:rFonts w:cs="Arial"/>
          <w:sz w:val="24"/>
          <w:szCs w:val="24"/>
        </w:rPr>
        <w:t>y considering strategies for prioritising PA when there are competing sedentary activities</w:t>
      </w:r>
      <w:r w:rsidRPr="0087003F">
        <w:rPr>
          <w:rFonts w:cs="Arial"/>
          <w:sz w:val="24"/>
          <w:szCs w:val="24"/>
        </w:rPr>
        <w:t xml:space="preserve">. </w:t>
      </w:r>
      <w:r w:rsidR="00FF6146" w:rsidRPr="0087003F">
        <w:rPr>
          <w:rFonts w:cs="Arial"/>
          <w:sz w:val="24"/>
          <w:szCs w:val="24"/>
        </w:rPr>
        <w:t>Efforts to overcome</w:t>
      </w:r>
      <w:r w:rsidR="00C961EB" w:rsidRPr="0087003F">
        <w:rPr>
          <w:rFonts w:cs="Arial"/>
          <w:sz w:val="24"/>
          <w:szCs w:val="24"/>
        </w:rPr>
        <w:t xml:space="preserve"> </w:t>
      </w:r>
      <w:r w:rsidR="0063241C" w:rsidRPr="0087003F">
        <w:rPr>
          <w:rFonts w:cs="Arial"/>
          <w:sz w:val="24"/>
          <w:szCs w:val="24"/>
        </w:rPr>
        <w:t xml:space="preserve">lack of </w:t>
      </w:r>
      <w:r w:rsidR="00C961EB" w:rsidRPr="0087003F">
        <w:rPr>
          <w:rFonts w:cs="Arial"/>
          <w:sz w:val="24"/>
          <w:szCs w:val="24"/>
        </w:rPr>
        <w:t>time,</w:t>
      </w:r>
      <w:r w:rsidRPr="0087003F">
        <w:rPr>
          <w:rFonts w:cs="Arial"/>
          <w:sz w:val="24"/>
          <w:szCs w:val="24"/>
        </w:rPr>
        <w:t xml:space="preserve"> should </w:t>
      </w:r>
      <w:r w:rsidR="00C961EB" w:rsidRPr="0087003F">
        <w:rPr>
          <w:rFonts w:cs="Arial"/>
          <w:sz w:val="24"/>
          <w:szCs w:val="24"/>
        </w:rPr>
        <w:t>consider</w:t>
      </w:r>
      <w:r w:rsidRPr="0087003F">
        <w:rPr>
          <w:rFonts w:cs="Arial"/>
          <w:sz w:val="24"/>
          <w:szCs w:val="24"/>
        </w:rPr>
        <w:t xml:space="preserve"> the </w:t>
      </w:r>
      <w:proofErr w:type="spellStart"/>
      <w:r w:rsidRPr="0087003F">
        <w:rPr>
          <w:rFonts w:cs="Arial"/>
          <w:sz w:val="24"/>
          <w:szCs w:val="24"/>
        </w:rPr>
        <w:t>D</w:t>
      </w:r>
      <w:r w:rsidR="006C5DE3" w:rsidRPr="0087003F">
        <w:rPr>
          <w:rFonts w:cs="Arial"/>
          <w:sz w:val="24"/>
          <w:szCs w:val="24"/>
        </w:rPr>
        <w:t>o</w:t>
      </w:r>
      <w:r w:rsidRPr="0087003F">
        <w:rPr>
          <w:rFonts w:cs="Arial"/>
          <w:sz w:val="24"/>
          <w:szCs w:val="24"/>
        </w:rPr>
        <w:t>H</w:t>
      </w:r>
      <w:proofErr w:type="spellEnd"/>
      <w:r w:rsidRPr="0087003F">
        <w:rPr>
          <w:rFonts w:cs="Arial"/>
          <w:sz w:val="24"/>
          <w:szCs w:val="24"/>
        </w:rPr>
        <w:t xml:space="preserve"> guidelines suggesting that the recommended 150 minutes of MVPA a week can be </w:t>
      </w:r>
      <w:r w:rsidR="002F66A6" w:rsidRPr="0087003F">
        <w:rPr>
          <w:rFonts w:cs="Arial"/>
          <w:sz w:val="24"/>
          <w:szCs w:val="24"/>
        </w:rPr>
        <w:t>achieved</w:t>
      </w:r>
      <w:r w:rsidRPr="0087003F">
        <w:rPr>
          <w:rFonts w:cs="Arial"/>
          <w:sz w:val="24"/>
          <w:szCs w:val="24"/>
        </w:rPr>
        <w:t xml:space="preserve"> in bouts of just 10 minutes or more</w:t>
      </w:r>
      <w:r w:rsidR="00C27158" w:rsidRPr="0087003F">
        <w:rPr>
          <w:rFonts w:cs="Arial"/>
          <w:sz w:val="24"/>
          <w:szCs w:val="24"/>
        </w:rPr>
        <w:t xml:space="preserve">, </w:t>
      </w:r>
      <w:r w:rsidR="00C94AF5" w:rsidRPr="0087003F">
        <w:rPr>
          <w:rFonts w:cs="Arial"/>
          <w:sz w:val="24"/>
          <w:szCs w:val="24"/>
        </w:rPr>
        <w:t xml:space="preserve">for example, </w:t>
      </w:r>
      <w:r w:rsidR="00C27158" w:rsidRPr="0087003F">
        <w:rPr>
          <w:rFonts w:cs="Arial"/>
          <w:sz w:val="24"/>
          <w:szCs w:val="24"/>
        </w:rPr>
        <w:t>brisk walking is a good way of integrating PA into daily life</w:t>
      </w:r>
      <w:r w:rsidR="00D84393" w:rsidRPr="0087003F">
        <w:rPr>
          <w:rFonts w:cs="Arial"/>
          <w:sz w:val="24"/>
          <w:szCs w:val="24"/>
        </w:rPr>
        <w:t>.</w:t>
      </w:r>
      <w:r w:rsidR="00184D12" w:rsidRPr="0087003F">
        <w:rPr>
          <w:rFonts w:cs="Arial"/>
          <w:sz w:val="24"/>
          <w:szCs w:val="24"/>
        </w:rPr>
        <w:t xml:space="preserve"> </w:t>
      </w:r>
      <w:r w:rsidR="00953A6D" w:rsidRPr="0087003F">
        <w:rPr>
          <w:sz w:val="24"/>
          <w:szCs w:val="24"/>
        </w:rPr>
        <w:t xml:space="preserve">Many participants in our study attributed positive lifestyle changes to the PACE-UP trial, for example walking rather than </w:t>
      </w:r>
      <w:r w:rsidR="00FB02A1" w:rsidRPr="0087003F">
        <w:rPr>
          <w:sz w:val="24"/>
          <w:szCs w:val="24"/>
        </w:rPr>
        <w:lastRenderedPageBreak/>
        <w:t>using</w:t>
      </w:r>
      <w:r w:rsidR="00953A6D" w:rsidRPr="0087003F">
        <w:rPr>
          <w:sz w:val="24"/>
          <w:szCs w:val="24"/>
        </w:rPr>
        <w:t xml:space="preserve"> motorised transport. For those who cited time as a barrier</w:t>
      </w:r>
      <w:r w:rsidR="00C94AF5" w:rsidRPr="0087003F">
        <w:rPr>
          <w:sz w:val="24"/>
          <w:szCs w:val="24"/>
        </w:rPr>
        <w:t>,</w:t>
      </w:r>
      <w:r w:rsidR="00953A6D" w:rsidRPr="0087003F">
        <w:rPr>
          <w:sz w:val="24"/>
          <w:szCs w:val="24"/>
        </w:rPr>
        <w:t xml:space="preserve"> providing them with examples of how others have successfully integrated PA into their daily routine</w:t>
      </w:r>
      <w:r w:rsidR="00C94AF5" w:rsidRPr="0087003F">
        <w:rPr>
          <w:sz w:val="24"/>
          <w:szCs w:val="24"/>
        </w:rPr>
        <w:t xml:space="preserve"> </w:t>
      </w:r>
      <w:r w:rsidR="00390D73" w:rsidRPr="0087003F">
        <w:rPr>
          <w:sz w:val="24"/>
          <w:szCs w:val="24"/>
        </w:rPr>
        <w:t>and made sustained behaviour changes</w:t>
      </w:r>
      <w:r w:rsidR="009428EB" w:rsidRPr="0087003F">
        <w:rPr>
          <w:sz w:val="24"/>
          <w:szCs w:val="24"/>
        </w:rPr>
        <w:t xml:space="preserve">, </w:t>
      </w:r>
      <w:r w:rsidR="00953A6D" w:rsidRPr="0087003F">
        <w:rPr>
          <w:sz w:val="24"/>
          <w:szCs w:val="24"/>
        </w:rPr>
        <w:t>may be beneficial.  Previous research supports this suggestion, demonstrating that PA advice from realistic exercise leaders, or role models in the community, is potentially more effective in encouraging PA participation than advi</w:t>
      </w:r>
      <w:r w:rsidR="00771B21" w:rsidRPr="0087003F">
        <w:rPr>
          <w:sz w:val="24"/>
          <w:szCs w:val="24"/>
        </w:rPr>
        <w:t>ce from unrealistic role models</w:t>
      </w:r>
      <w:r w:rsidR="00953A6D" w:rsidRPr="0087003F">
        <w:rPr>
          <w:sz w:val="24"/>
          <w:szCs w:val="24"/>
        </w:rPr>
        <w:t xml:space="preserve"> </w:t>
      </w:r>
      <w:r w:rsidR="00953A6D" w:rsidRPr="0087003F">
        <w:rPr>
          <w:sz w:val="24"/>
          <w:szCs w:val="24"/>
        </w:rPr>
        <w:fldChar w:fldCharType="begin">
          <w:fldData xml:space="preserve">PEVuZE5vdGU+PENpdGU+PEF1dGhvcj5BbGxlbmRlcjwvQXV0aG9yPjxZZWFyPjIwMDY8L1llYXI+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</w:fldData>
        </w:fldChar>
      </w:r>
      <w:r w:rsidR="00D95E18" w:rsidRPr="0087003F">
        <w:rPr>
          <w:sz w:val="24"/>
          <w:szCs w:val="24"/>
        </w:rPr>
        <w:instrText xml:space="preserve"> ADDIN EN.CITE </w:instrText>
      </w:r>
      <w:r w:rsidR="00D95E18" w:rsidRPr="0087003F">
        <w:rPr>
          <w:sz w:val="24"/>
          <w:szCs w:val="24"/>
        </w:rPr>
        <w:fldChar w:fldCharType="begin">
          <w:fldData xml:space="preserve">PEVuZE5vdGU+PENpdGU+PEF1dGhvcj5BbGxlbmRlcjwvQXV0aG9yPjxZZWFyPjIwMDY8L1llYXI+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</w:fldData>
        </w:fldChar>
      </w:r>
      <w:r w:rsidR="00D95E18" w:rsidRPr="0087003F">
        <w:rPr>
          <w:sz w:val="24"/>
          <w:szCs w:val="24"/>
        </w:rPr>
        <w:instrText xml:space="preserve"> ADDIN EN.CITE.DATA </w:instrText>
      </w:r>
      <w:r w:rsidR="00D95E18" w:rsidRPr="0087003F">
        <w:rPr>
          <w:sz w:val="24"/>
          <w:szCs w:val="24"/>
        </w:rPr>
      </w:r>
      <w:r w:rsidR="00D95E18" w:rsidRPr="0087003F">
        <w:rPr>
          <w:sz w:val="24"/>
          <w:szCs w:val="24"/>
        </w:rPr>
        <w:fldChar w:fldCharType="end"/>
      </w:r>
      <w:r w:rsidR="00953A6D" w:rsidRPr="0087003F">
        <w:rPr>
          <w:sz w:val="24"/>
          <w:szCs w:val="24"/>
        </w:rPr>
      </w:r>
      <w:r w:rsidR="00953A6D" w:rsidRPr="0087003F">
        <w:rPr>
          <w:sz w:val="24"/>
          <w:szCs w:val="24"/>
        </w:rPr>
        <w:fldChar w:fldCharType="separate"/>
      </w:r>
      <w:r w:rsidR="00D95E18" w:rsidRPr="0087003F">
        <w:rPr>
          <w:noProof/>
          <w:sz w:val="24"/>
          <w:szCs w:val="24"/>
        </w:rPr>
        <w:t>(Allender et al., 2006, Buman et al., 2011)</w:t>
      </w:r>
      <w:r w:rsidR="00953A6D" w:rsidRPr="0087003F">
        <w:rPr>
          <w:sz w:val="24"/>
          <w:szCs w:val="24"/>
        </w:rPr>
        <w:fldChar w:fldCharType="end"/>
      </w:r>
      <w:r w:rsidR="00953A6D" w:rsidRPr="0087003F">
        <w:rPr>
          <w:sz w:val="24"/>
          <w:szCs w:val="24"/>
        </w:rPr>
        <w:t>.</w:t>
      </w:r>
      <w:r w:rsidR="00390D73" w:rsidRPr="0087003F">
        <w:rPr>
          <w:sz w:val="24"/>
          <w:szCs w:val="24"/>
        </w:rPr>
        <w:t xml:space="preserve"> </w:t>
      </w:r>
    </w:p>
    <w:p w14:paraId="6E867CA5" w14:textId="77777777" w:rsidR="005E1C76" w:rsidRPr="0087003F" w:rsidRDefault="005E1C76" w:rsidP="00E44C0A">
      <w:pPr>
        <w:spacing w:line="276" w:lineRule="auto"/>
        <w:contextualSpacing/>
        <w:rPr>
          <w:sz w:val="24"/>
          <w:szCs w:val="24"/>
        </w:rPr>
      </w:pPr>
    </w:p>
    <w:p w14:paraId="17657910" w14:textId="77777777" w:rsidR="00E44C0A" w:rsidRPr="0087003F" w:rsidRDefault="00E44C0A" w:rsidP="00E44C0A">
      <w:pPr>
        <w:spacing w:line="276" w:lineRule="auto"/>
        <w:contextualSpacing/>
        <w:rPr>
          <w:sz w:val="24"/>
          <w:szCs w:val="24"/>
        </w:rPr>
      </w:pPr>
    </w:p>
    <w:p w14:paraId="69FDD796" w14:textId="33F6C5C6" w:rsidR="00953A6D" w:rsidRPr="0087003F" w:rsidRDefault="002E6776" w:rsidP="00E44C0A">
      <w:pPr>
        <w:spacing w:line="276" w:lineRule="auto"/>
        <w:contextualSpacing/>
        <w:rPr>
          <w:sz w:val="24"/>
          <w:szCs w:val="24"/>
        </w:rPr>
      </w:pPr>
      <w:r w:rsidRPr="0087003F">
        <w:rPr>
          <w:sz w:val="24"/>
          <w:szCs w:val="24"/>
        </w:rPr>
        <w:t xml:space="preserve">Participant’s had differing opinions over whether retirement would increase or decrease </w:t>
      </w:r>
      <w:r w:rsidR="000560E2" w:rsidRPr="0087003F">
        <w:rPr>
          <w:sz w:val="24"/>
          <w:szCs w:val="24"/>
        </w:rPr>
        <w:t>PA levels</w:t>
      </w:r>
      <w:r w:rsidR="00390D73" w:rsidRPr="0087003F">
        <w:rPr>
          <w:sz w:val="24"/>
          <w:szCs w:val="24"/>
        </w:rPr>
        <w:t xml:space="preserve"> and this posits whether retirement, as a transitional point in life</w:t>
      </w:r>
      <w:r w:rsidR="00D86B35" w:rsidRPr="0087003F">
        <w:rPr>
          <w:sz w:val="24"/>
          <w:szCs w:val="24"/>
        </w:rPr>
        <w:t>,</w:t>
      </w:r>
      <w:r w:rsidR="00390D73" w:rsidRPr="0087003F">
        <w:rPr>
          <w:sz w:val="24"/>
          <w:szCs w:val="24"/>
        </w:rPr>
        <w:t xml:space="preserve"> could provide a key opportunity to deliver PA interventions to improve health </w:t>
      </w:r>
      <w:r w:rsidR="00390D73" w:rsidRPr="0087003F">
        <w:rPr>
          <w:sz w:val="24"/>
          <w:szCs w:val="24"/>
        </w:rPr>
        <w:fldChar w:fldCharType="begin"/>
      </w:r>
      <w:r w:rsidR="00390D73" w:rsidRPr="0087003F">
        <w:rPr>
          <w:sz w:val="24"/>
          <w:szCs w:val="24"/>
        </w:rPr>
        <w:instrText xml:space="preserve"> ADDIN EN.CITE &lt;EndNote&gt;&lt;Cite&gt;&lt;Author&gt;Baxter&lt;/Author&gt;&lt;Year&gt;2016&lt;/Year&gt;&lt;RecNum&gt;64&lt;/RecNum&gt;&lt;DisplayText&gt;(Baxter et al., 2016)&lt;/DisplayText&gt;&lt;record&gt;&lt;rec-number&gt;64&lt;/rec-number&gt;&lt;foreign-keys&gt;&lt;key app="EN" db-id="vpsdf5pdx5vr5deav9qxvwthzf9sexsrtrpa" timestamp="1476969945"&gt;64&lt;/key&gt;&lt;/foreign-keys&gt;&lt;ref-type name="Journal Article"&gt;17&lt;/ref-type&gt;&lt;contributors&gt;&lt;authors&gt;&lt;author&gt;Baxter, S.&lt;/author&gt;&lt;author&gt;Johnson, M.&lt;/author&gt;&lt;author&gt;Payne, N.&lt;/author&gt;&lt;author&gt;Buckley-Woods, H.&lt;/author&gt;&lt;author&gt;Blank, L.&lt;/author&gt;&lt;author&gt;Hock, E.&lt;/author&gt;&lt;author&gt;Daley, A.&lt;/author&gt;&lt;author&gt;Taylor, A.&lt;/author&gt;&lt;author&gt;Pavey, T.&lt;/author&gt;&lt;author&gt;Mountain, G.&lt;/author&gt;&lt;author&gt;Goyder, E.&lt;/author&gt;&lt;/authors&gt;&lt;/contributors&gt;&lt;auth-address&gt;School of Health and Related Research, University of Sheffield, Regent Court, 30 Regent Street, Sheffield, S14DA UK&amp;#xD;Institute of Applied Health Research, College of Medical and Dental Sciences, University of Birmingham, Birmingham, UK&amp;#xD;Peninsula Schools of Medicine &amp;amp; Dentistry, Plymouth University, Plymouth, UK&amp;#xD;School of Human Movement and Nutrition Sciences, University of Queensland, Brisbane, Australia&lt;/auth-address&gt;&lt;titles&gt;&lt;title&gt;Promoting and maintaining physical activity in the transition to retirement: a systematic review of interventions for adults around retirement age&lt;/title&gt;&lt;secondary-title&gt;Int J Behav Nutr Phys Act&lt;/secondary-title&gt;&lt;alt-title&gt;The International Journal of Behavioral Nutrition and Physical Activity&lt;/alt-title&gt;&lt;/titles&gt;&lt;periodical&gt;&lt;full-title&gt;Int J Behav Nutr Phys Act&lt;/full-title&gt;&lt;/periodical&gt;&lt;volume&gt;13&lt;/volume&gt;&lt;dates&gt;&lt;year&gt;2016&lt;/year&gt;&lt;/dates&gt;&lt;accession-num&gt;26830026&lt;/accession-num&gt;&lt;urls&gt;&lt;/urls&gt;&lt;custom2&gt;PMC4735960&lt;/custom2&gt;&lt;electronic-resource-num&gt;10.1186/s12966-016-0336-3&lt;/electronic-resource-num&gt;&lt;language&gt;eng&lt;/language&gt;&lt;/record&gt;&lt;/Cite&gt;&lt;/EndNote&gt;</w:instrText>
      </w:r>
      <w:r w:rsidR="00390D73" w:rsidRPr="0087003F">
        <w:rPr>
          <w:sz w:val="24"/>
          <w:szCs w:val="24"/>
        </w:rPr>
        <w:fldChar w:fldCharType="separate"/>
      </w:r>
      <w:r w:rsidR="00390D73" w:rsidRPr="0087003F">
        <w:rPr>
          <w:noProof/>
          <w:sz w:val="24"/>
          <w:szCs w:val="24"/>
        </w:rPr>
        <w:t>(Baxter et al., 2016)</w:t>
      </w:r>
      <w:r w:rsidR="00390D73" w:rsidRPr="0087003F">
        <w:rPr>
          <w:sz w:val="24"/>
          <w:szCs w:val="24"/>
        </w:rPr>
        <w:fldChar w:fldCharType="end"/>
      </w:r>
      <w:r w:rsidR="00390D73" w:rsidRPr="0087003F">
        <w:rPr>
          <w:sz w:val="24"/>
          <w:szCs w:val="24"/>
        </w:rPr>
        <w:t xml:space="preserve">. </w:t>
      </w:r>
      <w:r w:rsidR="0076418F" w:rsidRPr="0087003F">
        <w:rPr>
          <w:sz w:val="24"/>
          <w:szCs w:val="24"/>
        </w:rPr>
        <w:t xml:space="preserve">Whilst we did not unpick the relationship between mid-life/older and retired/working individuals </w:t>
      </w:r>
      <w:r w:rsidR="009A71D3" w:rsidRPr="0087003F">
        <w:rPr>
          <w:sz w:val="24"/>
          <w:szCs w:val="24"/>
        </w:rPr>
        <w:t>it would be interesting to see</w:t>
      </w:r>
      <w:r w:rsidR="0076418F" w:rsidRPr="0087003F">
        <w:rPr>
          <w:sz w:val="24"/>
          <w:szCs w:val="24"/>
        </w:rPr>
        <w:t xml:space="preserve"> whether different barriers and facilitators are important for these participant groups. </w:t>
      </w:r>
    </w:p>
    <w:p w14:paraId="3868A986" w14:textId="77777777" w:rsidR="005E1C76" w:rsidRPr="0087003F" w:rsidRDefault="005E1C76" w:rsidP="00E44C0A">
      <w:pPr>
        <w:spacing w:line="276" w:lineRule="auto"/>
        <w:contextualSpacing/>
        <w:rPr>
          <w:rFonts w:cs="Arial"/>
          <w:sz w:val="24"/>
          <w:szCs w:val="24"/>
        </w:rPr>
      </w:pPr>
    </w:p>
    <w:p w14:paraId="08713344" w14:textId="77777777" w:rsidR="00E44C0A" w:rsidRPr="0087003F" w:rsidRDefault="00E44C0A" w:rsidP="00E44C0A">
      <w:pPr>
        <w:spacing w:line="276" w:lineRule="auto"/>
        <w:contextualSpacing/>
        <w:rPr>
          <w:rFonts w:cs="Arial"/>
          <w:sz w:val="24"/>
          <w:szCs w:val="24"/>
        </w:rPr>
      </w:pPr>
    </w:p>
    <w:p w14:paraId="65444062" w14:textId="088C4825" w:rsidR="00856CFA" w:rsidRPr="0087003F" w:rsidRDefault="00856CFA" w:rsidP="00E44C0A">
      <w:pPr>
        <w:autoSpaceDE w:val="0"/>
        <w:autoSpaceDN w:val="0"/>
        <w:adjustRightInd w:val="0"/>
        <w:spacing w:after="0" w:line="276" w:lineRule="auto"/>
        <w:contextualSpacing/>
        <w:rPr>
          <w:sz w:val="24"/>
          <w:szCs w:val="24"/>
        </w:rPr>
      </w:pPr>
      <w:r w:rsidRPr="0087003F">
        <w:rPr>
          <w:rFonts w:cs="Arial"/>
          <w:sz w:val="24"/>
          <w:szCs w:val="24"/>
        </w:rPr>
        <w:t xml:space="preserve">Another challenge </w:t>
      </w:r>
      <w:r w:rsidRPr="0087003F">
        <w:rPr>
          <w:sz w:val="24"/>
          <w:szCs w:val="24"/>
        </w:rPr>
        <w:t xml:space="preserve">is how to transform </w:t>
      </w:r>
      <w:r w:rsidR="002F66A6" w:rsidRPr="0087003F">
        <w:rPr>
          <w:sz w:val="24"/>
          <w:szCs w:val="24"/>
        </w:rPr>
        <w:t xml:space="preserve">PA </w:t>
      </w:r>
      <w:r w:rsidRPr="0087003F">
        <w:rPr>
          <w:sz w:val="24"/>
          <w:szCs w:val="24"/>
        </w:rPr>
        <w:t xml:space="preserve">barriers to facilitators, for example demonstrating the value of </w:t>
      </w:r>
      <w:r w:rsidR="00B931F6" w:rsidRPr="0087003F">
        <w:rPr>
          <w:sz w:val="24"/>
          <w:szCs w:val="24"/>
        </w:rPr>
        <w:t>PA</w:t>
      </w:r>
      <w:r w:rsidRPr="0087003F">
        <w:rPr>
          <w:sz w:val="24"/>
          <w:szCs w:val="24"/>
        </w:rPr>
        <w:t xml:space="preserve"> for many chronic health conditions to change this from inhibiting to promoting </w:t>
      </w:r>
      <w:r w:rsidR="00B931F6" w:rsidRPr="0087003F">
        <w:rPr>
          <w:sz w:val="24"/>
          <w:szCs w:val="24"/>
        </w:rPr>
        <w:t>PA</w:t>
      </w:r>
      <w:r w:rsidRPr="0087003F">
        <w:rPr>
          <w:sz w:val="24"/>
          <w:szCs w:val="24"/>
        </w:rPr>
        <w:t xml:space="preserve">. </w:t>
      </w:r>
      <w:r w:rsidR="002B5D80" w:rsidRPr="0087003F">
        <w:rPr>
          <w:sz w:val="24"/>
          <w:szCs w:val="24"/>
        </w:rPr>
        <w:t xml:space="preserve">Efforts to increase PA need to focus on increasing awareness and confidence about the levels of exercise </w:t>
      </w:r>
      <w:r w:rsidR="00B209B2" w:rsidRPr="0087003F">
        <w:rPr>
          <w:sz w:val="24"/>
          <w:szCs w:val="24"/>
        </w:rPr>
        <w:t xml:space="preserve"> </w:t>
      </w:r>
      <w:r w:rsidR="002B5D80" w:rsidRPr="0087003F">
        <w:rPr>
          <w:sz w:val="24"/>
          <w:szCs w:val="24"/>
        </w:rPr>
        <w:t xml:space="preserve"> and types of activities that are not only safe</w:t>
      </w:r>
      <w:r w:rsidR="0063241C" w:rsidRPr="0087003F">
        <w:rPr>
          <w:sz w:val="24"/>
          <w:szCs w:val="24"/>
        </w:rPr>
        <w:t>,</w:t>
      </w:r>
      <w:r w:rsidR="002B5D80" w:rsidRPr="0087003F">
        <w:rPr>
          <w:sz w:val="24"/>
          <w:szCs w:val="24"/>
        </w:rPr>
        <w:t xml:space="preserve"> but may be beneficial for specific health conditions</w:t>
      </w:r>
      <w:r w:rsidR="0063241C" w:rsidRPr="0087003F">
        <w:rPr>
          <w:sz w:val="24"/>
          <w:szCs w:val="24"/>
        </w:rPr>
        <w:t xml:space="preserve"> that become more common as people age</w:t>
      </w:r>
      <w:r w:rsidR="009254DE" w:rsidRPr="0087003F">
        <w:rPr>
          <w:sz w:val="24"/>
          <w:szCs w:val="24"/>
        </w:rPr>
        <w:t xml:space="preserve"> </w:t>
      </w:r>
      <w:r w:rsidR="009254DE" w:rsidRPr="0087003F">
        <w:rPr>
          <w:sz w:val="24"/>
          <w:szCs w:val="24"/>
        </w:rPr>
        <w:fldChar w:fldCharType="begin">
          <w:fldData xml:space="preserve">PEVuZE5vdGU+PENpdGU+PEF1dGhvcj5LYWV3dGh1bW1hbnVrdWw8L0F1dGhvcj48WWVhcj4yMDA2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</w:fldData>
        </w:fldChar>
      </w:r>
      <w:r w:rsidR="009254DE" w:rsidRPr="0087003F">
        <w:rPr>
          <w:sz w:val="24"/>
          <w:szCs w:val="24"/>
        </w:rPr>
        <w:instrText xml:space="preserve"> ADDIN EN.CITE </w:instrText>
      </w:r>
      <w:r w:rsidR="009254DE" w:rsidRPr="0087003F">
        <w:rPr>
          <w:sz w:val="24"/>
          <w:szCs w:val="24"/>
        </w:rPr>
        <w:fldChar w:fldCharType="begin">
          <w:fldData xml:space="preserve">PEVuZE5vdGU+PENpdGU+PEF1dGhvcj5LYWV3dGh1bW1hbnVrdWw8L0F1dGhvcj48WWVhcj4yMDA2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</w:fldData>
        </w:fldChar>
      </w:r>
      <w:r w:rsidR="009254DE" w:rsidRPr="0087003F">
        <w:rPr>
          <w:sz w:val="24"/>
          <w:szCs w:val="24"/>
        </w:rPr>
        <w:instrText xml:space="preserve"> ADDIN EN.CITE.DATA </w:instrText>
      </w:r>
      <w:r w:rsidR="009254DE" w:rsidRPr="0087003F">
        <w:rPr>
          <w:sz w:val="24"/>
          <w:szCs w:val="24"/>
        </w:rPr>
      </w:r>
      <w:r w:rsidR="009254DE" w:rsidRPr="0087003F">
        <w:rPr>
          <w:sz w:val="24"/>
          <w:szCs w:val="24"/>
        </w:rPr>
        <w:fldChar w:fldCharType="end"/>
      </w:r>
      <w:r w:rsidR="009254DE" w:rsidRPr="0087003F">
        <w:rPr>
          <w:sz w:val="24"/>
          <w:szCs w:val="24"/>
        </w:rPr>
      </w:r>
      <w:r w:rsidR="009254DE" w:rsidRPr="0087003F">
        <w:rPr>
          <w:sz w:val="24"/>
          <w:szCs w:val="24"/>
        </w:rPr>
        <w:fldChar w:fldCharType="separate"/>
      </w:r>
      <w:r w:rsidR="009254DE" w:rsidRPr="0087003F">
        <w:rPr>
          <w:noProof/>
          <w:sz w:val="24"/>
          <w:szCs w:val="24"/>
        </w:rPr>
        <w:t>(Kaewthummanukul and Brown, 2006, Sharma et al., 2005)</w:t>
      </w:r>
      <w:r w:rsidR="009254DE" w:rsidRPr="0087003F">
        <w:rPr>
          <w:sz w:val="24"/>
          <w:szCs w:val="24"/>
        </w:rPr>
        <w:fldChar w:fldCharType="end"/>
      </w:r>
      <w:r w:rsidR="002B5D80" w:rsidRPr="0087003F">
        <w:rPr>
          <w:sz w:val="24"/>
          <w:szCs w:val="24"/>
        </w:rPr>
        <w:t>.</w:t>
      </w:r>
      <w:r w:rsidR="002B71E1" w:rsidRPr="0087003F">
        <w:rPr>
          <w:sz w:val="24"/>
          <w:szCs w:val="24"/>
        </w:rPr>
        <w:t xml:space="preserve"> </w:t>
      </w:r>
    </w:p>
    <w:p w14:paraId="7695EDAC" w14:textId="77777777" w:rsidR="003E7A89" w:rsidRPr="0087003F" w:rsidRDefault="003E7A89" w:rsidP="00E44C0A">
      <w:pPr>
        <w:spacing w:line="276" w:lineRule="auto"/>
        <w:contextualSpacing/>
        <w:rPr>
          <w:rStyle w:val="Hyperlink"/>
          <w:color w:val="auto"/>
          <w:sz w:val="24"/>
          <w:szCs w:val="24"/>
          <w:u w:val="none"/>
        </w:rPr>
      </w:pPr>
    </w:p>
    <w:p w14:paraId="47913541" w14:textId="77777777" w:rsidR="00004E28" w:rsidRPr="0087003F" w:rsidRDefault="00004E28" w:rsidP="00E44C0A">
      <w:pPr>
        <w:spacing w:after="0" w:line="276" w:lineRule="auto"/>
        <w:contextualSpacing/>
        <w:jc w:val="both"/>
        <w:rPr>
          <w:rStyle w:val="Hyperlink"/>
          <w:color w:val="auto"/>
          <w:sz w:val="24"/>
          <w:szCs w:val="24"/>
          <w:u w:val="none"/>
        </w:rPr>
      </w:pPr>
    </w:p>
    <w:p w14:paraId="621DB510" w14:textId="57149A01" w:rsidR="0000258C" w:rsidRPr="0087003F" w:rsidRDefault="006170C8" w:rsidP="00E44C0A">
      <w:pPr>
        <w:spacing w:after="0" w:line="276" w:lineRule="auto"/>
        <w:contextualSpacing/>
        <w:jc w:val="both"/>
        <w:rPr>
          <w:rStyle w:val="Hyperlink"/>
          <w:color w:val="auto"/>
          <w:sz w:val="24"/>
          <w:szCs w:val="24"/>
          <w:u w:val="none"/>
        </w:rPr>
      </w:pPr>
      <w:r w:rsidRPr="0087003F">
        <w:rPr>
          <w:rStyle w:val="Hyperlink"/>
          <w:color w:val="auto"/>
          <w:sz w:val="24"/>
          <w:szCs w:val="24"/>
          <w:u w:val="none"/>
        </w:rPr>
        <w:t>Conclusion</w:t>
      </w:r>
    </w:p>
    <w:p w14:paraId="7BED4E8F" w14:textId="77777777" w:rsidR="005E1C76" w:rsidRPr="0087003F" w:rsidRDefault="005E1C76" w:rsidP="00E44C0A">
      <w:pPr>
        <w:spacing w:after="0" w:line="276" w:lineRule="auto"/>
        <w:contextualSpacing/>
        <w:jc w:val="both"/>
        <w:rPr>
          <w:rStyle w:val="Hyperlink"/>
          <w:color w:val="auto"/>
          <w:sz w:val="24"/>
          <w:szCs w:val="24"/>
          <w:u w:val="none"/>
        </w:rPr>
      </w:pPr>
    </w:p>
    <w:p w14:paraId="7A34CFCB" w14:textId="77777777" w:rsidR="006170C8" w:rsidRPr="0087003F" w:rsidRDefault="006170C8" w:rsidP="00E44C0A">
      <w:pPr>
        <w:spacing w:after="0" w:line="276" w:lineRule="auto"/>
        <w:contextualSpacing/>
        <w:jc w:val="both"/>
        <w:rPr>
          <w:rStyle w:val="Hyperlink"/>
          <w:color w:val="auto"/>
          <w:sz w:val="24"/>
          <w:szCs w:val="24"/>
          <w:u w:val="none"/>
        </w:rPr>
      </w:pPr>
    </w:p>
    <w:p w14:paraId="0685F03A" w14:textId="2DA1DF9C" w:rsidR="00F65808" w:rsidRPr="0087003F" w:rsidRDefault="008502A8" w:rsidP="00E44C0A">
      <w:pPr>
        <w:pStyle w:val="EndNoteBibliography"/>
        <w:spacing w:line="276" w:lineRule="auto"/>
        <w:contextualSpacing/>
        <w:rPr>
          <w:rFonts w:asciiTheme="minorHAnsi" w:hAnsiTheme="minorHAnsi"/>
          <w:sz w:val="24"/>
          <w:szCs w:val="24"/>
        </w:rPr>
      </w:pPr>
      <w:r w:rsidRPr="0087003F">
        <w:rPr>
          <w:rFonts w:asciiTheme="minorHAnsi" w:hAnsiTheme="minorHAnsi"/>
          <w:sz w:val="24"/>
          <w:szCs w:val="24"/>
        </w:rPr>
        <w:t xml:space="preserve">Interviews with 60 participants </w:t>
      </w:r>
      <w:r w:rsidRPr="0087003F">
        <w:rPr>
          <w:rFonts w:cs="Arial"/>
          <w:sz w:val="24"/>
          <w:szCs w:val="24"/>
        </w:rPr>
        <w:t>three years after taking part in a PA intervention</w:t>
      </w:r>
      <w:r w:rsidRPr="0087003F">
        <w:rPr>
          <w:rFonts w:asciiTheme="minorHAnsi" w:hAnsiTheme="minorHAnsi"/>
          <w:sz w:val="24"/>
          <w:szCs w:val="24"/>
        </w:rPr>
        <w:t xml:space="preserve"> revealed that </w:t>
      </w:r>
      <w:r w:rsidR="005F1F83" w:rsidRPr="0087003F">
        <w:rPr>
          <w:rFonts w:asciiTheme="minorHAnsi" w:hAnsiTheme="minorHAnsi"/>
          <w:sz w:val="24"/>
          <w:szCs w:val="24"/>
        </w:rPr>
        <w:t>most</w:t>
      </w:r>
      <w:r w:rsidR="00375445" w:rsidRPr="0087003F">
        <w:rPr>
          <w:rFonts w:asciiTheme="minorHAnsi" w:hAnsiTheme="minorHAnsi"/>
          <w:sz w:val="24"/>
          <w:szCs w:val="24"/>
        </w:rPr>
        <w:t xml:space="preserve"> </w:t>
      </w:r>
      <w:r w:rsidRPr="0087003F">
        <w:rPr>
          <w:rFonts w:cs="Arial"/>
          <w:sz w:val="24"/>
          <w:szCs w:val="24"/>
        </w:rPr>
        <w:t>reported an increased awareness of PA, regardless of whether they had been in one of the intervention groups or the control groups.  They also identified perceived barriers and facilitators to being physically active</w:t>
      </w:r>
      <w:r w:rsidR="00A62C83" w:rsidRPr="0087003F">
        <w:rPr>
          <w:rFonts w:cs="Arial"/>
          <w:sz w:val="24"/>
          <w:szCs w:val="24"/>
        </w:rPr>
        <w:t xml:space="preserve"> and </w:t>
      </w:r>
      <w:r w:rsidRPr="0087003F">
        <w:rPr>
          <w:rFonts w:asciiTheme="minorHAnsi" w:hAnsiTheme="minorHAnsi"/>
          <w:sz w:val="24"/>
          <w:szCs w:val="24"/>
        </w:rPr>
        <w:t xml:space="preserve">provided </w:t>
      </w:r>
      <w:r w:rsidR="00BC68F4" w:rsidRPr="0087003F">
        <w:rPr>
          <w:rFonts w:asciiTheme="minorHAnsi" w:hAnsiTheme="minorHAnsi"/>
          <w:sz w:val="24"/>
          <w:szCs w:val="24"/>
        </w:rPr>
        <w:t xml:space="preserve">contructive </w:t>
      </w:r>
      <w:r w:rsidRPr="0087003F">
        <w:rPr>
          <w:rFonts w:asciiTheme="minorHAnsi" w:hAnsiTheme="minorHAnsi"/>
          <w:sz w:val="24"/>
          <w:szCs w:val="24"/>
        </w:rPr>
        <w:t>ideas for encouraging PA maintenance which could be incorporated into future interventions.</w:t>
      </w:r>
      <w:r w:rsidR="00A62C83" w:rsidRPr="0087003F">
        <w:rPr>
          <w:rFonts w:asciiTheme="minorHAnsi" w:hAnsiTheme="minorHAnsi"/>
          <w:sz w:val="24"/>
          <w:szCs w:val="24"/>
        </w:rPr>
        <w:t xml:space="preserve"> </w:t>
      </w:r>
      <w:r w:rsidR="00BC68F4" w:rsidRPr="0087003F">
        <w:rPr>
          <w:rFonts w:asciiTheme="minorHAnsi" w:hAnsiTheme="minorHAnsi"/>
          <w:sz w:val="24"/>
          <w:szCs w:val="24"/>
        </w:rPr>
        <w:t>A</w:t>
      </w:r>
      <w:r w:rsidR="002E1750" w:rsidRPr="0087003F">
        <w:rPr>
          <w:rFonts w:asciiTheme="minorHAnsi" w:hAnsiTheme="minorHAnsi"/>
          <w:sz w:val="24"/>
          <w:szCs w:val="24"/>
        </w:rPr>
        <w:t xml:space="preserve"> challenge for future PA interventions is how to transform barriers into facilitators, for example</w:t>
      </w:r>
      <w:r w:rsidR="00BA383F" w:rsidRPr="0087003F">
        <w:rPr>
          <w:rFonts w:asciiTheme="minorHAnsi" w:hAnsiTheme="minorHAnsi"/>
          <w:sz w:val="24"/>
          <w:szCs w:val="24"/>
        </w:rPr>
        <w:t xml:space="preserve"> </w:t>
      </w:r>
      <w:r w:rsidR="002E1750" w:rsidRPr="0087003F">
        <w:rPr>
          <w:rFonts w:asciiTheme="minorHAnsi" w:hAnsiTheme="minorHAnsi"/>
          <w:sz w:val="24"/>
          <w:szCs w:val="24"/>
        </w:rPr>
        <w:t>educating participants about the value of PA for many chronic health conditions</w:t>
      </w:r>
      <w:r w:rsidR="00DC4332" w:rsidRPr="0087003F">
        <w:rPr>
          <w:rFonts w:asciiTheme="minorHAnsi" w:hAnsiTheme="minorHAnsi"/>
          <w:sz w:val="24"/>
          <w:szCs w:val="24"/>
        </w:rPr>
        <w:t>,</w:t>
      </w:r>
      <w:r w:rsidR="002E1750" w:rsidRPr="0087003F">
        <w:rPr>
          <w:rFonts w:asciiTheme="minorHAnsi" w:hAnsiTheme="minorHAnsi"/>
          <w:sz w:val="24"/>
          <w:szCs w:val="24"/>
        </w:rPr>
        <w:t xml:space="preserve"> to change this from inhibiting</w:t>
      </w:r>
      <w:r w:rsidR="00A62C83" w:rsidRPr="0087003F">
        <w:rPr>
          <w:rFonts w:asciiTheme="minorHAnsi" w:hAnsiTheme="minorHAnsi"/>
          <w:sz w:val="24"/>
          <w:szCs w:val="24"/>
        </w:rPr>
        <w:t>,</w:t>
      </w:r>
      <w:r w:rsidR="002E1750" w:rsidRPr="0087003F">
        <w:rPr>
          <w:rFonts w:asciiTheme="minorHAnsi" w:hAnsiTheme="minorHAnsi"/>
          <w:sz w:val="24"/>
          <w:szCs w:val="24"/>
        </w:rPr>
        <w:t xml:space="preserve"> to promoting PA. </w:t>
      </w:r>
    </w:p>
    <w:p w14:paraId="189339F3" w14:textId="77777777" w:rsidR="009254DE" w:rsidRPr="0087003F" w:rsidRDefault="009254DE" w:rsidP="00E44C0A">
      <w:pPr>
        <w:pStyle w:val="EndNoteBibliography"/>
        <w:spacing w:line="276" w:lineRule="auto"/>
        <w:contextualSpacing/>
        <w:rPr>
          <w:rFonts w:asciiTheme="minorHAnsi" w:hAnsiTheme="minorHAnsi"/>
          <w:sz w:val="24"/>
          <w:szCs w:val="24"/>
        </w:rPr>
      </w:pPr>
    </w:p>
    <w:p w14:paraId="6322DB11" w14:textId="77777777" w:rsidR="009254DE" w:rsidRPr="0087003F" w:rsidRDefault="009254DE" w:rsidP="00E44C0A">
      <w:pPr>
        <w:pStyle w:val="EndNoteBibliography"/>
        <w:spacing w:line="276" w:lineRule="auto"/>
        <w:contextualSpacing/>
        <w:rPr>
          <w:rFonts w:asciiTheme="minorHAnsi" w:hAnsiTheme="minorHAnsi"/>
          <w:sz w:val="24"/>
          <w:szCs w:val="24"/>
        </w:rPr>
      </w:pPr>
    </w:p>
    <w:p w14:paraId="4B3B196E" w14:textId="77777777" w:rsidR="009254DE" w:rsidRPr="0087003F" w:rsidRDefault="009254DE" w:rsidP="00E44C0A">
      <w:pPr>
        <w:pStyle w:val="EndNoteBibliography"/>
        <w:spacing w:line="276" w:lineRule="auto"/>
        <w:contextualSpacing/>
        <w:rPr>
          <w:rFonts w:asciiTheme="minorHAnsi" w:hAnsiTheme="minorHAnsi"/>
          <w:sz w:val="24"/>
          <w:szCs w:val="24"/>
        </w:rPr>
      </w:pPr>
    </w:p>
    <w:p w14:paraId="354B6D46" w14:textId="77777777" w:rsidR="009254DE" w:rsidRPr="0087003F" w:rsidRDefault="009254DE" w:rsidP="00E44C0A">
      <w:pPr>
        <w:pStyle w:val="EndNoteBibliography"/>
        <w:spacing w:line="276" w:lineRule="auto"/>
        <w:contextualSpacing/>
        <w:rPr>
          <w:rFonts w:asciiTheme="minorHAnsi" w:hAnsiTheme="minorHAnsi"/>
          <w:sz w:val="24"/>
          <w:szCs w:val="24"/>
        </w:rPr>
      </w:pPr>
    </w:p>
    <w:p w14:paraId="4C2AE12C" w14:textId="77777777" w:rsidR="001049FA" w:rsidRPr="0087003F" w:rsidRDefault="001049FA" w:rsidP="00E44C0A">
      <w:pPr>
        <w:pStyle w:val="EndNoteBibliography"/>
        <w:spacing w:line="276" w:lineRule="auto"/>
        <w:contextualSpacing/>
        <w:rPr>
          <w:rFonts w:asciiTheme="minorHAnsi" w:hAnsiTheme="minorHAnsi"/>
          <w:sz w:val="24"/>
          <w:szCs w:val="24"/>
        </w:rPr>
      </w:pPr>
    </w:p>
    <w:p w14:paraId="240D3738" w14:textId="77777777" w:rsidR="001049FA" w:rsidRPr="0087003F" w:rsidRDefault="001049FA" w:rsidP="00E44C0A">
      <w:pPr>
        <w:pStyle w:val="EndNoteBibliography"/>
        <w:spacing w:line="276" w:lineRule="auto"/>
        <w:contextualSpacing/>
        <w:rPr>
          <w:rFonts w:asciiTheme="minorHAnsi" w:hAnsiTheme="minorHAnsi"/>
          <w:sz w:val="24"/>
          <w:szCs w:val="24"/>
        </w:rPr>
      </w:pPr>
    </w:p>
    <w:p w14:paraId="56107F61" w14:textId="62DAEA61" w:rsidR="00113928" w:rsidRPr="0087003F" w:rsidRDefault="00FF4AA8" w:rsidP="00E44C0A">
      <w:pPr>
        <w:pStyle w:val="EndNoteBibliography"/>
        <w:spacing w:line="276" w:lineRule="auto"/>
        <w:contextualSpacing/>
        <w:rPr>
          <w:rFonts w:asciiTheme="minorHAnsi" w:hAnsiTheme="minorHAnsi"/>
          <w:b/>
          <w:sz w:val="24"/>
          <w:szCs w:val="24"/>
        </w:rPr>
      </w:pPr>
      <w:r w:rsidRPr="0087003F">
        <w:rPr>
          <w:rFonts w:asciiTheme="minorHAnsi" w:hAnsiTheme="minorHAnsi"/>
          <w:b/>
          <w:sz w:val="24"/>
          <w:szCs w:val="24"/>
        </w:rPr>
        <w:lastRenderedPageBreak/>
        <w:t>Acknowledgments</w:t>
      </w:r>
    </w:p>
    <w:p w14:paraId="51D81F5A" w14:textId="77777777" w:rsidR="00E44C0A" w:rsidRPr="0087003F" w:rsidRDefault="00E44C0A" w:rsidP="00E44C0A">
      <w:pPr>
        <w:pStyle w:val="EndNoteBibliography"/>
        <w:spacing w:line="276" w:lineRule="auto"/>
        <w:contextualSpacing/>
        <w:rPr>
          <w:rFonts w:asciiTheme="minorHAnsi" w:hAnsiTheme="minorHAnsi"/>
          <w:b/>
          <w:sz w:val="24"/>
          <w:szCs w:val="24"/>
        </w:rPr>
      </w:pPr>
    </w:p>
    <w:p w14:paraId="13F042DA" w14:textId="77777777" w:rsidR="00E44C0A" w:rsidRPr="0087003F" w:rsidRDefault="00E44C0A" w:rsidP="00E44C0A">
      <w:pPr>
        <w:pStyle w:val="EndNoteBibliography"/>
        <w:spacing w:line="276" w:lineRule="auto"/>
        <w:contextualSpacing/>
        <w:rPr>
          <w:rFonts w:asciiTheme="minorHAnsi" w:hAnsiTheme="minorHAnsi"/>
          <w:b/>
          <w:sz w:val="24"/>
          <w:szCs w:val="24"/>
        </w:rPr>
      </w:pPr>
    </w:p>
    <w:p w14:paraId="05E77F48" w14:textId="75976F7C" w:rsidR="00EF4A05" w:rsidRPr="0087003F" w:rsidRDefault="00EF4A05" w:rsidP="00E44C0A">
      <w:pPr>
        <w:autoSpaceDE w:val="0"/>
        <w:autoSpaceDN w:val="0"/>
        <w:adjustRightInd w:val="0"/>
        <w:spacing w:after="0" w:line="276" w:lineRule="auto"/>
        <w:contextualSpacing/>
        <w:rPr>
          <w:rFonts w:cs="ArialMT"/>
          <w:sz w:val="24"/>
          <w:szCs w:val="24"/>
        </w:rPr>
      </w:pPr>
      <w:r w:rsidRPr="0087003F">
        <w:rPr>
          <w:rFonts w:cs="ArialMT"/>
          <w:sz w:val="24"/>
          <w:szCs w:val="24"/>
        </w:rPr>
        <w:t>The research was supported by the National Institute for Health Research (NIHR) Collaboration for Leadership in Applied Health Research and Care South London at King’s</w:t>
      </w:r>
    </w:p>
    <w:p w14:paraId="37DB1C27" w14:textId="1E30BEF4" w:rsidR="001049FA" w:rsidRPr="0087003F" w:rsidRDefault="00EF4A05" w:rsidP="00E44C0A">
      <w:pPr>
        <w:autoSpaceDE w:val="0"/>
        <w:autoSpaceDN w:val="0"/>
        <w:adjustRightInd w:val="0"/>
        <w:spacing w:after="0" w:line="276" w:lineRule="auto"/>
        <w:contextualSpacing/>
        <w:rPr>
          <w:rFonts w:cs="ArialMT"/>
          <w:sz w:val="24"/>
          <w:szCs w:val="24"/>
        </w:rPr>
      </w:pPr>
      <w:r w:rsidRPr="0087003F">
        <w:rPr>
          <w:rFonts w:cs="ArialMT"/>
          <w:sz w:val="24"/>
          <w:szCs w:val="24"/>
        </w:rPr>
        <w:t>College Hospital NHS Foundation Trust. The views expressed are those of the authors and not necessarily those of the NHS, the NIHR or the Department of Health.</w:t>
      </w:r>
    </w:p>
    <w:p w14:paraId="272D2541" w14:textId="77777777" w:rsidR="00EF4A05" w:rsidRPr="0087003F" w:rsidRDefault="00EF4A05" w:rsidP="00E44C0A">
      <w:pPr>
        <w:spacing w:after="0" w:line="276" w:lineRule="auto"/>
        <w:contextualSpacing/>
        <w:rPr>
          <w:sz w:val="24"/>
          <w:szCs w:val="24"/>
        </w:rPr>
      </w:pPr>
    </w:p>
    <w:p w14:paraId="32A352E4" w14:textId="77777777" w:rsidR="00EF4A05" w:rsidRPr="0087003F" w:rsidRDefault="00EF4A05" w:rsidP="00E44C0A">
      <w:pPr>
        <w:spacing w:after="0" w:line="276" w:lineRule="auto"/>
        <w:contextualSpacing/>
        <w:rPr>
          <w:sz w:val="24"/>
          <w:szCs w:val="24"/>
        </w:rPr>
      </w:pPr>
    </w:p>
    <w:p w14:paraId="6F71253E" w14:textId="6642F2BA" w:rsidR="008948F2" w:rsidRPr="0087003F" w:rsidRDefault="008948F2" w:rsidP="00E44C0A">
      <w:pPr>
        <w:spacing w:after="0" w:line="276" w:lineRule="auto"/>
        <w:contextualSpacing/>
        <w:rPr>
          <w:sz w:val="24"/>
          <w:szCs w:val="24"/>
        </w:rPr>
      </w:pPr>
      <w:r w:rsidRPr="0087003F">
        <w:rPr>
          <w:sz w:val="24"/>
          <w:szCs w:val="24"/>
        </w:rPr>
        <w:t xml:space="preserve">We would like to thank the South-West London (UK) general practices who supported this study: Upper Tooting Road Practice, Tooting; Chatfield Practice, Battersea; </w:t>
      </w:r>
      <w:proofErr w:type="spellStart"/>
      <w:r w:rsidRPr="0087003F">
        <w:rPr>
          <w:sz w:val="24"/>
          <w:szCs w:val="24"/>
        </w:rPr>
        <w:t>Wrythe</w:t>
      </w:r>
      <w:proofErr w:type="spellEnd"/>
      <w:r w:rsidRPr="0087003F">
        <w:rPr>
          <w:sz w:val="24"/>
          <w:szCs w:val="24"/>
        </w:rPr>
        <w:t xml:space="preserve"> Green Practice, Carshalton; Francis Grove Practice, Wimbledon; </w:t>
      </w:r>
      <w:proofErr w:type="spellStart"/>
      <w:r w:rsidRPr="0087003F">
        <w:rPr>
          <w:sz w:val="24"/>
          <w:szCs w:val="24"/>
        </w:rPr>
        <w:t>Putneymead</w:t>
      </w:r>
      <w:proofErr w:type="spellEnd"/>
      <w:r w:rsidRPr="0087003F">
        <w:rPr>
          <w:sz w:val="24"/>
          <w:szCs w:val="24"/>
        </w:rPr>
        <w:t xml:space="preserve"> Practice Putney; </w:t>
      </w:r>
      <w:proofErr w:type="spellStart"/>
      <w:r w:rsidRPr="0087003F">
        <w:rPr>
          <w:sz w:val="24"/>
          <w:szCs w:val="24"/>
        </w:rPr>
        <w:t>Heathfield</w:t>
      </w:r>
      <w:proofErr w:type="spellEnd"/>
      <w:r w:rsidRPr="0087003F">
        <w:rPr>
          <w:sz w:val="24"/>
          <w:szCs w:val="24"/>
        </w:rPr>
        <w:t xml:space="preserve"> Practice Putney; and Cricket Green Practice, Mitcham and all the patients from these practices who participated. </w:t>
      </w:r>
    </w:p>
    <w:p w14:paraId="72EC0D99" w14:textId="77777777" w:rsidR="00E44C0A" w:rsidRPr="0087003F" w:rsidRDefault="00E44C0A" w:rsidP="00E44C0A">
      <w:pPr>
        <w:spacing w:after="0" w:line="276" w:lineRule="auto"/>
        <w:contextualSpacing/>
        <w:rPr>
          <w:b/>
          <w:sz w:val="24"/>
          <w:szCs w:val="24"/>
        </w:rPr>
      </w:pPr>
    </w:p>
    <w:p w14:paraId="4450146E" w14:textId="77777777" w:rsidR="001049FA" w:rsidRPr="0087003F" w:rsidRDefault="001049FA" w:rsidP="00E44C0A">
      <w:pPr>
        <w:pStyle w:val="EndNoteBibliography"/>
        <w:spacing w:line="276" w:lineRule="auto"/>
        <w:ind w:left="720" w:hanging="720"/>
        <w:contextualSpacing/>
        <w:rPr>
          <w:rFonts w:asciiTheme="minorHAnsi" w:hAnsiTheme="minorHAnsi"/>
          <w:sz w:val="24"/>
          <w:szCs w:val="24"/>
        </w:rPr>
      </w:pPr>
    </w:p>
    <w:p w14:paraId="3C671A8F" w14:textId="3166C68D" w:rsidR="00FF4AA8" w:rsidRPr="0087003F" w:rsidRDefault="00FF4AA8" w:rsidP="00E44C0A">
      <w:pPr>
        <w:pStyle w:val="EndNoteBibliography"/>
        <w:spacing w:line="276" w:lineRule="auto"/>
        <w:ind w:left="720" w:hanging="720"/>
        <w:contextualSpacing/>
        <w:rPr>
          <w:rFonts w:asciiTheme="minorHAnsi" w:hAnsiTheme="minorHAnsi"/>
          <w:b/>
          <w:sz w:val="24"/>
          <w:szCs w:val="24"/>
        </w:rPr>
      </w:pPr>
      <w:r w:rsidRPr="0087003F">
        <w:rPr>
          <w:rFonts w:asciiTheme="minorHAnsi" w:hAnsiTheme="minorHAnsi"/>
          <w:b/>
          <w:sz w:val="24"/>
          <w:szCs w:val="24"/>
        </w:rPr>
        <w:t>Financial Support</w:t>
      </w:r>
    </w:p>
    <w:p w14:paraId="7F1A87DD" w14:textId="77777777" w:rsidR="001049FA" w:rsidRPr="0087003F" w:rsidRDefault="001049FA" w:rsidP="00E44C0A">
      <w:pPr>
        <w:pStyle w:val="EndNoteBibliography"/>
        <w:spacing w:line="276" w:lineRule="auto"/>
        <w:ind w:left="720" w:hanging="720"/>
        <w:contextualSpacing/>
        <w:rPr>
          <w:rFonts w:asciiTheme="minorHAnsi" w:hAnsiTheme="minorHAnsi"/>
          <w:sz w:val="24"/>
          <w:szCs w:val="24"/>
        </w:rPr>
      </w:pPr>
    </w:p>
    <w:p w14:paraId="4629DADF" w14:textId="77777777" w:rsidR="00E44C0A" w:rsidRPr="0087003F" w:rsidRDefault="00E44C0A" w:rsidP="00E44C0A">
      <w:pPr>
        <w:pStyle w:val="EndNoteBibliography"/>
        <w:spacing w:line="276" w:lineRule="auto"/>
        <w:ind w:left="720" w:hanging="720"/>
        <w:contextualSpacing/>
        <w:rPr>
          <w:rFonts w:asciiTheme="minorHAnsi" w:hAnsiTheme="minorHAnsi"/>
          <w:sz w:val="24"/>
          <w:szCs w:val="24"/>
        </w:rPr>
      </w:pPr>
    </w:p>
    <w:p w14:paraId="4EDBE829" w14:textId="317E34B3" w:rsidR="008948F2" w:rsidRPr="0087003F" w:rsidRDefault="00F15DCA" w:rsidP="00E44C0A">
      <w:pPr>
        <w:pStyle w:val="EndNoteBibliography"/>
        <w:spacing w:line="276" w:lineRule="auto"/>
        <w:contextualSpacing/>
        <w:rPr>
          <w:rFonts w:asciiTheme="minorHAnsi" w:hAnsiTheme="minorHAnsi"/>
          <w:sz w:val="24"/>
          <w:szCs w:val="24"/>
        </w:rPr>
      </w:pPr>
      <w:r w:rsidRPr="0087003F">
        <w:rPr>
          <w:rFonts w:asciiTheme="minorHAnsi" w:hAnsiTheme="minorHAnsi"/>
          <w:sz w:val="24"/>
          <w:szCs w:val="24"/>
        </w:rPr>
        <w:t xml:space="preserve">The project was funded by the Health Technology Assessment (HTA) Programme of theNational Insitute for Health Research (NIHR) (project number HTA 10/32/02) and will be published in full in Health Technology Assessment. The views and opinions expressed therein are those of the authors and do not necessarily reflect those of the HTA programme, NIHR, the National Health Service or the Department of Health. The funding body was not involved in the study design, collection of data, analysis and intepretation of data, writing of the manusript or the decision to submit the manuscript for publication. </w:t>
      </w:r>
    </w:p>
    <w:p w14:paraId="4F2CA749" w14:textId="77777777" w:rsidR="001049FA" w:rsidRPr="0087003F" w:rsidRDefault="001049FA" w:rsidP="00E44C0A">
      <w:pPr>
        <w:pStyle w:val="EndNoteBibliography"/>
        <w:spacing w:line="276" w:lineRule="auto"/>
        <w:contextualSpacing/>
        <w:rPr>
          <w:rFonts w:asciiTheme="minorHAnsi" w:hAnsiTheme="minorHAnsi"/>
          <w:sz w:val="24"/>
          <w:szCs w:val="24"/>
        </w:rPr>
      </w:pPr>
    </w:p>
    <w:p w14:paraId="16AE3116" w14:textId="77777777" w:rsidR="00E44C0A" w:rsidRPr="0087003F" w:rsidRDefault="00E44C0A" w:rsidP="00E44C0A">
      <w:pPr>
        <w:pStyle w:val="EndNoteBibliography"/>
        <w:spacing w:line="276" w:lineRule="auto"/>
        <w:contextualSpacing/>
        <w:rPr>
          <w:rFonts w:asciiTheme="minorHAnsi" w:hAnsiTheme="minorHAnsi"/>
          <w:sz w:val="24"/>
          <w:szCs w:val="24"/>
        </w:rPr>
      </w:pPr>
    </w:p>
    <w:p w14:paraId="7AF2D2B8" w14:textId="71287705" w:rsidR="00FF4AA8" w:rsidRPr="0087003F" w:rsidRDefault="00FF4AA8" w:rsidP="00E44C0A">
      <w:pPr>
        <w:pStyle w:val="EndNoteBibliography"/>
        <w:spacing w:line="276" w:lineRule="auto"/>
        <w:ind w:left="720" w:hanging="720"/>
        <w:contextualSpacing/>
        <w:rPr>
          <w:rFonts w:asciiTheme="minorHAnsi" w:hAnsiTheme="minorHAnsi"/>
          <w:b/>
          <w:sz w:val="24"/>
          <w:szCs w:val="24"/>
        </w:rPr>
      </w:pPr>
      <w:r w:rsidRPr="0087003F">
        <w:rPr>
          <w:rFonts w:asciiTheme="minorHAnsi" w:hAnsiTheme="minorHAnsi"/>
          <w:b/>
          <w:sz w:val="24"/>
          <w:szCs w:val="24"/>
        </w:rPr>
        <w:t>Conflict(s) of interest</w:t>
      </w:r>
    </w:p>
    <w:p w14:paraId="6BD3C92D" w14:textId="77777777" w:rsidR="001049FA" w:rsidRPr="0087003F" w:rsidRDefault="001049FA" w:rsidP="00E44C0A">
      <w:pPr>
        <w:pStyle w:val="EndNoteBibliography"/>
        <w:spacing w:line="276" w:lineRule="auto"/>
        <w:ind w:left="720" w:hanging="720"/>
        <w:contextualSpacing/>
        <w:rPr>
          <w:rFonts w:asciiTheme="minorHAnsi" w:hAnsiTheme="minorHAnsi"/>
          <w:sz w:val="24"/>
          <w:szCs w:val="24"/>
        </w:rPr>
      </w:pPr>
    </w:p>
    <w:p w14:paraId="227B1192" w14:textId="77777777" w:rsidR="00E44C0A" w:rsidRPr="0087003F" w:rsidRDefault="00E44C0A" w:rsidP="00E44C0A">
      <w:pPr>
        <w:pStyle w:val="EndNoteBibliography"/>
        <w:spacing w:line="276" w:lineRule="auto"/>
        <w:ind w:left="720" w:hanging="720"/>
        <w:contextualSpacing/>
        <w:rPr>
          <w:rFonts w:asciiTheme="minorHAnsi" w:hAnsiTheme="minorHAnsi"/>
          <w:sz w:val="24"/>
          <w:szCs w:val="24"/>
        </w:rPr>
      </w:pPr>
    </w:p>
    <w:p w14:paraId="50FDA97B" w14:textId="6483F1B2" w:rsidR="008948F2" w:rsidRPr="0087003F" w:rsidRDefault="005F43A7" w:rsidP="00E44C0A">
      <w:pPr>
        <w:pStyle w:val="EndNoteBibliography"/>
        <w:spacing w:line="276" w:lineRule="auto"/>
        <w:ind w:left="720" w:hanging="720"/>
        <w:contextualSpacing/>
        <w:rPr>
          <w:rFonts w:asciiTheme="minorHAnsi" w:hAnsiTheme="minorHAnsi"/>
          <w:sz w:val="24"/>
          <w:szCs w:val="24"/>
        </w:rPr>
      </w:pPr>
      <w:r w:rsidRPr="0087003F">
        <w:rPr>
          <w:rFonts w:asciiTheme="minorHAnsi" w:hAnsiTheme="minorHAnsi"/>
          <w:sz w:val="24"/>
          <w:szCs w:val="24"/>
        </w:rPr>
        <w:t>Th</w:t>
      </w:r>
      <w:r w:rsidR="008948F2" w:rsidRPr="0087003F">
        <w:rPr>
          <w:rFonts w:asciiTheme="minorHAnsi" w:hAnsiTheme="minorHAnsi"/>
          <w:sz w:val="24"/>
          <w:szCs w:val="24"/>
        </w:rPr>
        <w:t>e authors decla</w:t>
      </w:r>
      <w:r w:rsidRPr="0087003F">
        <w:rPr>
          <w:rFonts w:asciiTheme="minorHAnsi" w:hAnsiTheme="minorHAnsi"/>
          <w:sz w:val="24"/>
          <w:szCs w:val="24"/>
        </w:rPr>
        <w:t>re they have no competing interests.</w:t>
      </w:r>
    </w:p>
    <w:p w14:paraId="36D9A85A" w14:textId="77777777" w:rsidR="001049FA" w:rsidRPr="0087003F" w:rsidRDefault="001049FA" w:rsidP="00E44C0A">
      <w:pPr>
        <w:pStyle w:val="EndNoteBibliography"/>
        <w:spacing w:line="276" w:lineRule="auto"/>
        <w:ind w:left="720" w:hanging="720"/>
        <w:contextualSpacing/>
        <w:rPr>
          <w:rFonts w:asciiTheme="minorHAnsi" w:hAnsiTheme="minorHAnsi"/>
          <w:sz w:val="24"/>
          <w:szCs w:val="24"/>
        </w:rPr>
      </w:pPr>
    </w:p>
    <w:p w14:paraId="002743CB" w14:textId="77777777" w:rsidR="00E44C0A" w:rsidRPr="0087003F" w:rsidRDefault="00E44C0A" w:rsidP="00E44C0A">
      <w:pPr>
        <w:pStyle w:val="EndNoteBibliography"/>
        <w:spacing w:line="276" w:lineRule="auto"/>
        <w:ind w:left="720" w:hanging="720"/>
        <w:contextualSpacing/>
        <w:rPr>
          <w:rFonts w:asciiTheme="minorHAnsi" w:hAnsiTheme="minorHAnsi"/>
          <w:sz w:val="24"/>
          <w:szCs w:val="24"/>
        </w:rPr>
      </w:pPr>
    </w:p>
    <w:p w14:paraId="7AED0011" w14:textId="2E5BBE88" w:rsidR="00FF4AA8" w:rsidRPr="0087003F" w:rsidRDefault="00FF4AA8" w:rsidP="00E44C0A">
      <w:pPr>
        <w:pStyle w:val="EndNoteBibliography"/>
        <w:spacing w:line="276" w:lineRule="auto"/>
        <w:ind w:left="720" w:hanging="720"/>
        <w:contextualSpacing/>
        <w:rPr>
          <w:rFonts w:asciiTheme="minorHAnsi" w:hAnsiTheme="minorHAnsi"/>
          <w:b/>
          <w:sz w:val="24"/>
          <w:szCs w:val="24"/>
        </w:rPr>
      </w:pPr>
      <w:r w:rsidRPr="0087003F">
        <w:rPr>
          <w:rFonts w:asciiTheme="minorHAnsi" w:hAnsiTheme="minorHAnsi"/>
          <w:b/>
          <w:sz w:val="24"/>
          <w:szCs w:val="24"/>
        </w:rPr>
        <w:t>Ethical Standards</w:t>
      </w:r>
    </w:p>
    <w:p w14:paraId="571C58D7" w14:textId="77777777" w:rsidR="001049FA" w:rsidRPr="0087003F" w:rsidRDefault="001049FA" w:rsidP="00E44C0A">
      <w:pPr>
        <w:pStyle w:val="EndNoteBibliography"/>
        <w:spacing w:line="276" w:lineRule="auto"/>
        <w:ind w:left="720" w:hanging="720"/>
        <w:contextualSpacing/>
        <w:rPr>
          <w:rFonts w:asciiTheme="minorHAnsi" w:hAnsiTheme="minorHAnsi"/>
          <w:sz w:val="24"/>
          <w:szCs w:val="24"/>
          <w:u w:val="single"/>
        </w:rPr>
      </w:pPr>
    </w:p>
    <w:p w14:paraId="17D8F68C" w14:textId="29C31A2C" w:rsidR="008948F2" w:rsidRPr="0087003F" w:rsidRDefault="008948F2" w:rsidP="00E44C0A">
      <w:pPr>
        <w:spacing w:after="0" w:line="276" w:lineRule="auto"/>
        <w:contextualSpacing/>
        <w:jc w:val="both"/>
        <w:rPr>
          <w:b/>
          <w:sz w:val="24"/>
          <w:szCs w:val="24"/>
          <w:u w:val="single"/>
        </w:rPr>
      </w:pPr>
      <w:r w:rsidRPr="0087003F">
        <w:rPr>
          <w:sz w:val="24"/>
          <w:szCs w:val="24"/>
        </w:rPr>
        <w:t>Ethical approval for this study was granted by the London (Hamps</w:t>
      </w:r>
      <w:r w:rsidR="00045766" w:rsidRPr="0087003F">
        <w:rPr>
          <w:sz w:val="24"/>
          <w:szCs w:val="24"/>
        </w:rPr>
        <w:t xml:space="preserve">tead) Research Ethics Committee </w:t>
      </w:r>
      <w:r w:rsidRPr="0087003F">
        <w:rPr>
          <w:sz w:val="24"/>
          <w:szCs w:val="24"/>
        </w:rPr>
        <w:t>(12L/LO/0219). Trial registration: ISRCTN 98538934. St George’s University of London was the study sponsor.</w:t>
      </w:r>
    </w:p>
    <w:p w14:paraId="2BAC41AF" w14:textId="3607073E" w:rsidR="00197E3A" w:rsidRPr="0087003F" w:rsidRDefault="008948F2" w:rsidP="00E44C0A">
      <w:pPr>
        <w:pStyle w:val="EndNoteBibliography"/>
        <w:spacing w:line="276" w:lineRule="auto"/>
        <w:contextualSpacing/>
        <w:rPr>
          <w:rFonts w:asciiTheme="minorHAnsi" w:hAnsiTheme="minorHAnsi"/>
          <w:sz w:val="24"/>
          <w:szCs w:val="24"/>
        </w:rPr>
      </w:pPr>
      <w:r w:rsidRPr="0087003F">
        <w:rPr>
          <w:rFonts w:asciiTheme="minorHAnsi" w:hAnsiTheme="minorHAnsi"/>
          <w:sz w:val="24"/>
          <w:szCs w:val="24"/>
        </w:rPr>
        <w:t xml:space="preserve"> </w:t>
      </w:r>
    </w:p>
    <w:p w14:paraId="59B85721" w14:textId="091C364E" w:rsidR="00DA3E42" w:rsidRPr="0087003F" w:rsidRDefault="00DA3E42" w:rsidP="00E44C0A">
      <w:pPr>
        <w:pStyle w:val="EndNoteBibliography"/>
        <w:spacing w:line="276" w:lineRule="auto"/>
        <w:rPr>
          <w:rFonts w:asciiTheme="minorHAnsi" w:hAnsiTheme="minorHAnsi"/>
          <w:b/>
          <w:sz w:val="24"/>
          <w:szCs w:val="24"/>
        </w:rPr>
      </w:pPr>
      <w:r w:rsidRPr="0087003F">
        <w:rPr>
          <w:rFonts w:asciiTheme="minorHAnsi" w:hAnsiTheme="minorHAnsi"/>
          <w:b/>
          <w:sz w:val="24"/>
          <w:szCs w:val="24"/>
        </w:rPr>
        <w:lastRenderedPageBreak/>
        <w:t>Reference</w:t>
      </w:r>
      <w:r w:rsidR="00FF4AA8" w:rsidRPr="0087003F">
        <w:rPr>
          <w:rFonts w:asciiTheme="minorHAnsi" w:hAnsiTheme="minorHAnsi"/>
          <w:b/>
          <w:sz w:val="24"/>
          <w:szCs w:val="24"/>
        </w:rPr>
        <w:t>s</w:t>
      </w:r>
    </w:p>
    <w:p w14:paraId="22A265A2" w14:textId="4FF5D825" w:rsidR="003B1291" w:rsidRPr="0087003F" w:rsidRDefault="00DA3E42" w:rsidP="00E44C0A">
      <w:pPr>
        <w:pStyle w:val="EndNoteBibliography"/>
        <w:spacing w:after="0" w:line="276" w:lineRule="auto"/>
        <w:ind w:left="720" w:hanging="720"/>
      </w:pPr>
      <w:r w:rsidRPr="0087003F">
        <w:rPr>
          <w:rFonts w:asciiTheme="minorHAnsi" w:hAnsiTheme="minorHAnsi"/>
        </w:rPr>
        <w:fldChar w:fldCharType="begin"/>
      </w:r>
      <w:r w:rsidRPr="0087003F">
        <w:rPr>
          <w:rFonts w:asciiTheme="minorHAnsi" w:hAnsiTheme="minorHAnsi"/>
        </w:rPr>
        <w:instrText xml:space="preserve"> ADDIN EN.REFLIST </w:instrText>
      </w:r>
      <w:r w:rsidRPr="0087003F">
        <w:rPr>
          <w:rFonts w:asciiTheme="minorHAnsi" w:hAnsiTheme="minorHAnsi"/>
        </w:rPr>
        <w:fldChar w:fldCharType="separate"/>
      </w:r>
    </w:p>
    <w:p w14:paraId="1576D4A3" w14:textId="26EB01B9" w:rsidR="003B1291" w:rsidRPr="0087003F" w:rsidRDefault="00CD3F1F" w:rsidP="00E44C0A">
      <w:pPr>
        <w:pStyle w:val="EndNoteBibliography"/>
        <w:spacing w:after="0" w:line="276" w:lineRule="auto"/>
        <w:ind w:left="720" w:hanging="720"/>
      </w:pPr>
      <w:r w:rsidRPr="0087003F">
        <w:t>Allender, S., Cowburn, G. &amp; Foster, C.</w:t>
      </w:r>
      <w:r w:rsidR="003B1291" w:rsidRPr="0087003F">
        <w:t xml:space="preserve"> 2006. Understanding participation in sport and physical activity among children and adults: a review of qualitative studies. </w:t>
      </w:r>
      <w:r w:rsidR="003B1291" w:rsidRPr="0087003F">
        <w:rPr>
          <w:i/>
        </w:rPr>
        <w:t>Health Education Research,</w:t>
      </w:r>
      <w:r w:rsidR="003B1291" w:rsidRPr="0087003F">
        <w:t xml:space="preserve"> 21</w:t>
      </w:r>
      <w:r w:rsidR="003B1291" w:rsidRPr="0087003F">
        <w:rPr>
          <w:b/>
        </w:rPr>
        <w:t>,</w:t>
      </w:r>
      <w:r w:rsidR="003B1291" w:rsidRPr="0087003F">
        <w:t xml:space="preserve"> 826-835.</w:t>
      </w:r>
    </w:p>
    <w:p w14:paraId="793BDB76" w14:textId="1C005896" w:rsidR="003B1291" w:rsidRPr="0087003F" w:rsidRDefault="00CD3F1F" w:rsidP="00E44C0A">
      <w:pPr>
        <w:pStyle w:val="EndNoteBibliography"/>
        <w:spacing w:after="0" w:line="276" w:lineRule="auto"/>
        <w:ind w:left="720" w:hanging="720"/>
      </w:pPr>
      <w:r w:rsidRPr="0087003F">
        <w:t>Alvarado, M., Murphy, M. M. &amp; Guell, C.</w:t>
      </w:r>
      <w:r w:rsidR="003B1291" w:rsidRPr="0087003F">
        <w:t xml:space="preserve"> 2015. Barriers and facilitators to physical activity amongst overweight and obese women in an Afro-Caribbean population: A qualitative study. </w:t>
      </w:r>
      <w:r w:rsidR="003B1291" w:rsidRPr="0087003F">
        <w:rPr>
          <w:i/>
        </w:rPr>
        <w:t>International Journal of Behavioral Nutrition and Physical Activity,</w:t>
      </w:r>
      <w:r w:rsidR="003B1291" w:rsidRPr="0087003F">
        <w:t xml:space="preserve"> 12</w:t>
      </w:r>
      <w:r w:rsidR="003B1291" w:rsidRPr="0087003F">
        <w:rPr>
          <w:b/>
        </w:rPr>
        <w:t>,</w:t>
      </w:r>
      <w:r w:rsidR="003B1291" w:rsidRPr="0087003F">
        <w:t xml:space="preserve"> 1-12.</w:t>
      </w:r>
    </w:p>
    <w:p w14:paraId="45B26EC1" w14:textId="543860A0" w:rsidR="003B1291" w:rsidRPr="0087003F" w:rsidRDefault="00CD3F1F" w:rsidP="00E44C0A">
      <w:pPr>
        <w:pStyle w:val="EndNoteBibliography"/>
        <w:spacing w:after="0" w:line="276" w:lineRule="auto"/>
        <w:ind w:left="720" w:hanging="720"/>
      </w:pPr>
      <w:r w:rsidRPr="0087003F">
        <w:t xml:space="preserve">Babakus, W. S. &amp; Thompson, J. </w:t>
      </w:r>
      <w:r w:rsidR="003B1291" w:rsidRPr="0087003F">
        <w:t xml:space="preserve">L. 2012. Physical activity among South Asian women: a systematic, mixed-methods review. </w:t>
      </w:r>
      <w:r w:rsidR="003B1291" w:rsidRPr="0087003F">
        <w:rPr>
          <w:i/>
        </w:rPr>
        <w:t>Int J Behav Nutr Phys Act,</w:t>
      </w:r>
      <w:r w:rsidR="003B1291" w:rsidRPr="0087003F">
        <w:t xml:space="preserve"> 9</w:t>
      </w:r>
      <w:r w:rsidR="003B1291" w:rsidRPr="0087003F">
        <w:rPr>
          <w:b/>
        </w:rPr>
        <w:t>,</w:t>
      </w:r>
      <w:r w:rsidR="003B1291" w:rsidRPr="0087003F">
        <w:t xml:space="preserve"> 150.</w:t>
      </w:r>
    </w:p>
    <w:p w14:paraId="796E4B89" w14:textId="72AABE2A" w:rsidR="003B1291" w:rsidRPr="0087003F" w:rsidRDefault="00CD3F1F" w:rsidP="00E44C0A">
      <w:pPr>
        <w:pStyle w:val="EndNoteBibliography"/>
        <w:spacing w:after="0" w:line="276" w:lineRule="auto"/>
        <w:ind w:left="720" w:hanging="720"/>
      </w:pPr>
      <w:r w:rsidRPr="0087003F">
        <w:t>Baxter, S., Johnson, M., Payne, N., Buckley-Woods, H., Blank, L., Hock, E., Daley, A., Taylor, A., Pavey, T., Mountain, G. &amp; Goyder, E.</w:t>
      </w:r>
      <w:r w:rsidR="003B1291" w:rsidRPr="0087003F">
        <w:t xml:space="preserve"> 2016. Promoting and maintaining physical activity in the transition to retirement: a systematic review of interventions for adults around retirement age. </w:t>
      </w:r>
      <w:r w:rsidR="003B1291" w:rsidRPr="0087003F">
        <w:rPr>
          <w:i/>
        </w:rPr>
        <w:t>Int J Behav Nutr Phys Act,</w:t>
      </w:r>
      <w:r w:rsidR="003B1291" w:rsidRPr="0087003F">
        <w:t xml:space="preserve"> 13.</w:t>
      </w:r>
    </w:p>
    <w:p w14:paraId="24BAF698" w14:textId="40DC94B5" w:rsidR="003B1291" w:rsidRPr="0087003F" w:rsidRDefault="00CD3F1F" w:rsidP="00E44C0A">
      <w:pPr>
        <w:pStyle w:val="EndNoteBibliography"/>
        <w:spacing w:after="0" w:line="276" w:lineRule="auto"/>
        <w:ind w:left="720" w:hanging="720"/>
      </w:pPr>
      <w:r w:rsidRPr="0087003F">
        <w:t>Belza, B., Walwick, J., Shiu-Thornton, S., Schwartz, S., Taylor, M. &amp; Logerfo</w:t>
      </w:r>
      <w:r w:rsidR="003B1291" w:rsidRPr="0087003F">
        <w:t xml:space="preserve">, J. 2004. Older adult perspectives on physical activity and exercise: voices from multiple cultures. </w:t>
      </w:r>
      <w:r w:rsidR="003B1291" w:rsidRPr="0087003F">
        <w:rPr>
          <w:i/>
        </w:rPr>
        <w:t>Prev Chronic Dis,</w:t>
      </w:r>
      <w:r w:rsidR="003B1291" w:rsidRPr="0087003F">
        <w:t xml:space="preserve"> 1</w:t>
      </w:r>
      <w:r w:rsidR="003B1291" w:rsidRPr="0087003F">
        <w:rPr>
          <w:b/>
        </w:rPr>
        <w:t>,</w:t>
      </w:r>
      <w:r w:rsidR="003B1291" w:rsidRPr="0087003F">
        <w:t xml:space="preserve"> A09.</w:t>
      </w:r>
    </w:p>
    <w:p w14:paraId="683B6E54" w14:textId="47CB65E2" w:rsidR="003B1291" w:rsidRPr="0087003F" w:rsidRDefault="00CD3F1F" w:rsidP="00E44C0A">
      <w:pPr>
        <w:pStyle w:val="EndNoteBibliography"/>
        <w:spacing w:after="0" w:line="276" w:lineRule="auto"/>
        <w:ind w:left="720" w:hanging="720"/>
      </w:pPr>
      <w:r w:rsidRPr="0087003F">
        <w:t xml:space="preserve">Berg, J. A., Cromwell, S. L. &amp; Arnett, M. </w:t>
      </w:r>
      <w:r w:rsidR="003B1291" w:rsidRPr="0087003F">
        <w:t xml:space="preserve">2002. Physical activity: perspectives of Mexican American and Anglo American midlife women. </w:t>
      </w:r>
      <w:r w:rsidR="003B1291" w:rsidRPr="0087003F">
        <w:rPr>
          <w:i/>
        </w:rPr>
        <w:t>Health Care Women Int,</w:t>
      </w:r>
      <w:r w:rsidR="003B1291" w:rsidRPr="0087003F">
        <w:t xml:space="preserve"> 23</w:t>
      </w:r>
      <w:r w:rsidR="003B1291" w:rsidRPr="0087003F">
        <w:rPr>
          <w:b/>
        </w:rPr>
        <w:t>,</w:t>
      </w:r>
      <w:r w:rsidR="003B1291" w:rsidRPr="0087003F">
        <w:t xml:space="preserve"> 894-904.</w:t>
      </w:r>
    </w:p>
    <w:p w14:paraId="530C0EBB" w14:textId="39FC54F2" w:rsidR="003B1291" w:rsidRPr="0087003F" w:rsidRDefault="00CD3F1F" w:rsidP="00E44C0A">
      <w:pPr>
        <w:pStyle w:val="EndNoteBibliography"/>
        <w:spacing w:after="0" w:line="276" w:lineRule="auto"/>
        <w:ind w:left="720" w:hanging="720"/>
      </w:pPr>
      <w:r w:rsidRPr="0087003F">
        <w:t xml:space="preserve">Bock, B. C., Marcus, B. H., Pinto, B. M. &amp; Forsyth, L. H. </w:t>
      </w:r>
      <w:r w:rsidR="003B1291" w:rsidRPr="0087003F">
        <w:t xml:space="preserve">2001. Maintenance of physical activity following an individualized motivationally tailored intervention. </w:t>
      </w:r>
      <w:r w:rsidR="003B1291" w:rsidRPr="0087003F">
        <w:rPr>
          <w:i/>
        </w:rPr>
        <w:t>Annals of Behavioral Medicine,</w:t>
      </w:r>
      <w:r w:rsidR="003B1291" w:rsidRPr="0087003F">
        <w:t xml:space="preserve"> 23</w:t>
      </w:r>
      <w:r w:rsidR="003B1291" w:rsidRPr="0087003F">
        <w:rPr>
          <w:b/>
        </w:rPr>
        <w:t>,</w:t>
      </w:r>
      <w:r w:rsidR="003B1291" w:rsidRPr="0087003F">
        <w:t xml:space="preserve"> 79-87.</w:t>
      </w:r>
    </w:p>
    <w:p w14:paraId="40974140" w14:textId="55DD9A14" w:rsidR="003B1291" w:rsidRPr="0087003F" w:rsidRDefault="00CD3F1F" w:rsidP="00E44C0A">
      <w:pPr>
        <w:pStyle w:val="EndNoteBibliography"/>
        <w:spacing w:after="0" w:line="276" w:lineRule="auto"/>
        <w:ind w:left="720" w:hanging="720"/>
      </w:pPr>
      <w:r w:rsidRPr="0087003F">
        <w:t xml:space="preserve">Booth, M. L., Bauman, A., Owen, N. &amp; Gore, C. </w:t>
      </w:r>
      <w:r w:rsidR="003B1291" w:rsidRPr="0087003F">
        <w:t xml:space="preserve">J. 1997. Physical activity preferences, preferred sources of assistance, and perceived barriers to increased activity among physically inactive Australians. </w:t>
      </w:r>
      <w:r w:rsidR="003B1291" w:rsidRPr="0087003F">
        <w:rPr>
          <w:i/>
        </w:rPr>
        <w:t>Prev Med,</w:t>
      </w:r>
      <w:r w:rsidR="003B1291" w:rsidRPr="0087003F">
        <w:t xml:space="preserve"> 26</w:t>
      </w:r>
      <w:r w:rsidR="003B1291" w:rsidRPr="0087003F">
        <w:rPr>
          <w:b/>
        </w:rPr>
        <w:t>,</w:t>
      </w:r>
      <w:r w:rsidR="003B1291" w:rsidRPr="0087003F">
        <w:t xml:space="preserve"> 131-7.</w:t>
      </w:r>
    </w:p>
    <w:p w14:paraId="25D68FE3" w14:textId="2E9D7320" w:rsidR="003B1291" w:rsidRPr="0087003F" w:rsidRDefault="00CD3F1F" w:rsidP="00E44C0A">
      <w:pPr>
        <w:pStyle w:val="EndNoteBibliography"/>
        <w:spacing w:after="0" w:line="276" w:lineRule="auto"/>
        <w:ind w:left="720" w:hanging="720"/>
      </w:pPr>
      <w:r w:rsidRPr="0087003F">
        <w:t>Boutelle, K. N., Jeffery, R. W. &amp; French, S. A</w:t>
      </w:r>
      <w:r w:rsidR="003B1291" w:rsidRPr="0087003F">
        <w:t xml:space="preserve">. 2004. Predictors of vigorous exercise adoption and maintenance over four years in a community sample. </w:t>
      </w:r>
      <w:r w:rsidR="003B1291" w:rsidRPr="0087003F">
        <w:rPr>
          <w:i/>
        </w:rPr>
        <w:t>International Journal of Behavioral Nutrition and Physical Activity,</w:t>
      </w:r>
      <w:r w:rsidR="003B1291" w:rsidRPr="0087003F">
        <w:t xml:space="preserve"> 1</w:t>
      </w:r>
      <w:r w:rsidR="003B1291" w:rsidRPr="0087003F">
        <w:rPr>
          <w:b/>
        </w:rPr>
        <w:t>,</w:t>
      </w:r>
      <w:r w:rsidR="003B1291" w:rsidRPr="0087003F">
        <w:t xml:space="preserve"> 13.</w:t>
      </w:r>
    </w:p>
    <w:p w14:paraId="491BE31D" w14:textId="0197D80A" w:rsidR="003B1291" w:rsidRPr="0087003F" w:rsidRDefault="00CD3F1F" w:rsidP="00E44C0A">
      <w:pPr>
        <w:pStyle w:val="EndNoteBibliography"/>
        <w:spacing w:after="0" w:line="276" w:lineRule="auto"/>
        <w:ind w:left="720" w:hanging="720"/>
      </w:pPr>
      <w:r w:rsidRPr="0087003F">
        <w:t>Braun, V. &amp; Clarke, V. 2006.</w:t>
      </w:r>
      <w:r w:rsidR="003B1291" w:rsidRPr="0087003F">
        <w:t xml:space="preserve"> Using thematic analysis in psychology. </w:t>
      </w:r>
      <w:r w:rsidR="003B1291" w:rsidRPr="0087003F">
        <w:rPr>
          <w:i/>
        </w:rPr>
        <w:t>Qualitative Research in Psychology,</w:t>
      </w:r>
      <w:r w:rsidR="003B1291" w:rsidRPr="0087003F">
        <w:t xml:space="preserve"> 3</w:t>
      </w:r>
      <w:r w:rsidR="003B1291" w:rsidRPr="0087003F">
        <w:rPr>
          <w:b/>
        </w:rPr>
        <w:t>,</w:t>
      </w:r>
      <w:r w:rsidR="003B1291" w:rsidRPr="0087003F">
        <w:t xml:space="preserve"> 77-101.</w:t>
      </w:r>
    </w:p>
    <w:p w14:paraId="03CC464B" w14:textId="668AEFB5" w:rsidR="003B1291" w:rsidRPr="0087003F" w:rsidRDefault="00CD3F1F" w:rsidP="00E44C0A">
      <w:pPr>
        <w:pStyle w:val="EndNoteBibliography"/>
        <w:spacing w:after="0" w:line="276" w:lineRule="auto"/>
        <w:ind w:left="720" w:hanging="720"/>
      </w:pPr>
      <w:r w:rsidRPr="0087003F">
        <w:t>Bravata, D. M., Smith-Spangler, C., Sundaram, V., Gienger, A. L., Lin, N., Lewis, R., Stave, C. D., Olkin, I. &amp; Sirard, J. R.</w:t>
      </w:r>
      <w:r w:rsidR="003B1291" w:rsidRPr="0087003F">
        <w:t xml:space="preserve"> 2007. Using pedometers to increase physical activity and improve health: a systematic review. </w:t>
      </w:r>
      <w:r w:rsidR="003B1291" w:rsidRPr="0087003F">
        <w:rPr>
          <w:i/>
        </w:rPr>
        <w:t>Jama,</w:t>
      </w:r>
      <w:r w:rsidR="003B1291" w:rsidRPr="0087003F">
        <w:t xml:space="preserve"> 298</w:t>
      </w:r>
      <w:r w:rsidR="003B1291" w:rsidRPr="0087003F">
        <w:rPr>
          <w:b/>
        </w:rPr>
        <w:t>,</w:t>
      </w:r>
      <w:r w:rsidR="003B1291" w:rsidRPr="0087003F">
        <w:t xml:space="preserve"> 2296-304.</w:t>
      </w:r>
    </w:p>
    <w:p w14:paraId="4992253B" w14:textId="14E829B5" w:rsidR="003B1291" w:rsidRPr="0087003F" w:rsidRDefault="00CD3F1F" w:rsidP="00E44C0A">
      <w:pPr>
        <w:pStyle w:val="EndNoteBibliography"/>
        <w:spacing w:after="0" w:line="276" w:lineRule="auto"/>
        <w:ind w:left="720" w:hanging="720"/>
      </w:pPr>
      <w:r w:rsidRPr="0087003F">
        <w:t>Buman, M. P., Giacobbi, P. R., Dzierzewski, J. M., Aiken Morgan, A., Mccrae, C. S., Roberts, B. L. &amp; Marsiske, M. 2011</w:t>
      </w:r>
      <w:r w:rsidR="003B1291" w:rsidRPr="0087003F">
        <w:t xml:space="preserve">. Peer volunteers improve long-term maintenance of physical activity with older adults: a randomized controlled trial. </w:t>
      </w:r>
      <w:r w:rsidR="003B1291" w:rsidRPr="0087003F">
        <w:rPr>
          <w:i/>
        </w:rPr>
        <w:t>Journal of physical activity &amp; health,</w:t>
      </w:r>
      <w:r w:rsidR="003B1291" w:rsidRPr="0087003F">
        <w:t xml:space="preserve"> 8 Suppl 2</w:t>
      </w:r>
      <w:r w:rsidR="003B1291" w:rsidRPr="0087003F">
        <w:rPr>
          <w:b/>
        </w:rPr>
        <w:t>,</w:t>
      </w:r>
      <w:r w:rsidR="003B1291" w:rsidRPr="0087003F">
        <w:t xml:space="preserve"> S257-66.</w:t>
      </w:r>
    </w:p>
    <w:p w14:paraId="70D28C21" w14:textId="6178B2F1" w:rsidR="003B1291" w:rsidRPr="0087003F" w:rsidRDefault="00CD3F1F" w:rsidP="00E44C0A">
      <w:pPr>
        <w:pStyle w:val="EndNoteBibliography"/>
        <w:spacing w:after="0" w:line="276" w:lineRule="auto"/>
        <w:ind w:left="720" w:hanging="720"/>
      </w:pPr>
      <w:r w:rsidRPr="0087003F">
        <w:t>Charmaz, K. 2006.</w:t>
      </w:r>
      <w:r w:rsidR="003B1291" w:rsidRPr="0087003F">
        <w:t xml:space="preserve"> </w:t>
      </w:r>
      <w:r w:rsidR="003B1291" w:rsidRPr="0087003F">
        <w:rPr>
          <w:i/>
        </w:rPr>
        <w:t xml:space="preserve">Constructing grounded theory: A practical guide through qualitative analysis, </w:t>
      </w:r>
      <w:r w:rsidR="003B1291" w:rsidRPr="0087003F">
        <w:t>Thousand Oaks, CA, Sage.</w:t>
      </w:r>
    </w:p>
    <w:p w14:paraId="3554C65F" w14:textId="29ABE59E" w:rsidR="003B1291" w:rsidRPr="0087003F" w:rsidRDefault="00CD3F1F" w:rsidP="00E44C0A">
      <w:pPr>
        <w:pStyle w:val="EndNoteBibliography"/>
        <w:spacing w:after="0" w:line="276" w:lineRule="auto"/>
        <w:ind w:left="720" w:hanging="720"/>
      </w:pPr>
      <w:r w:rsidRPr="0087003F">
        <w:t>Costello, E., Kafchinski, M., Vrazel, J. &amp; Sullivan, P. 2011</w:t>
      </w:r>
      <w:r w:rsidR="003B1291" w:rsidRPr="0087003F">
        <w:t xml:space="preserve">. Motivators, Barriers, and Beliefs Regarding Physical Activity in an Older Adult Population. </w:t>
      </w:r>
      <w:r w:rsidR="003B1291" w:rsidRPr="0087003F">
        <w:rPr>
          <w:i/>
        </w:rPr>
        <w:t>Journal of Geriatric Physical Therapy,</w:t>
      </w:r>
      <w:r w:rsidR="003B1291" w:rsidRPr="0087003F">
        <w:t xml:space="preserve"> 34</w:t>
      </w:r>
      <w:r w:rsidR="003B1291" w:rsidRPr="0087003F">
        <w:rPr>
          <w:b/>
        </w:rPr>
        <w:t>,</w:t>
      </w:r>
      <w:r w:rsidR="003B1291" w:rsidRPr="0087003F">
        <w:t xml:space="preserve"> 138-147.</w:t>
      </w:r>
    </w:p>
    <w:p w14:paraId="42E5BD4B" w14:textId="5E6369B8" w:rsidR="003B1291" w:rsidRPr="0087003F" w:rsidRDefault="00CD3F1F" w:rsidP="00E44C0A">
      <w:pPr>
        <w:pStyle w:val="EndNoteBibliography"/>
        <w:spacing w:after="0" w:line="276" w:lineRule="auto"/>
        <w:ind w:left="720" w:hanging="720"/>
      </w:pPr>
      <w:r w:rsidRPr="0087003F">
        <w:lastRenderedPageBreak/>
        <w:t>Crabtree, B. &amp; Miller, W. 1999.</w:t>
      </w:r>
      <w:r w:rsidR="003B1291" w:rsidRPr="0087003F">
        <w:t xml:space="preserve"> </w:t>
      </w:r>
      <w:r w:rsidR="003B1291" w:rsidRPr="0087003F">
        <w:rPr>
          <w:i/>
        </w:rPr>
        <w:t xml:space="preserve">A template approach to text analysis: developing and using codebooks. In B Crabtree &amp; W Miller (Eds.), Doing qualitative research, </w:t>
      </w:r>
      <w:r w:rsidR="003B1291" w:rsidRPr="0087003F">
        <w:t>Newbury Park, CA, , Sage.</w:t>
      </w:r>
    </w:p>
    <w:p w14:paraId="2B03EDC0" w14:textId="0DDBE39A" w:rsidR="00004E28" w:rsidRPr="0087003F" w:rsidRDefault="00004E28" w:rsidP="00E44C0A">
      <w:pPr>
        <w:pStyle w:val="EndNoteBibliography"/>
        <w:spacing w:after="0" w:line="276" w:lineRule="auto"/>
        <w:ind w:left="720" w:hanging="720"/>
      </w:pPr>
      <w:r w:rsidRPr="0087003F">
        <w:t>Department of Health. Start Active, Stay Active: A report on physical activity for health from the four home countries' Chief Medical Officers., 2011.</w:t>
      </w:r>
    </w:p>
    <w:p w14:paraId="05EA59DA" w14:textId="7153623A" w:rsidR="003B1291" w:rsidRPr="0087003F" w:rsidRDefault="00F201A8" w:rsidP="00E44C0A">
      <w:pPr>
        <w:pStyle w:val="EndNoteBibliography"/>
        <w:spacing w:after="0" w:line="276" w:lineRule="auto"/>
        <w:ind w:left="720" w:hanging="720"/>
      </w:pPr>
      <w:r w:rsidRPr="0087003F">
        <w:t>Evenson, K. R., Moos, M.-K., Carrier, K. &amp; Siega-Riz, A. M.</w:t>
      </w:r>
      <w:r w:rsidR="003B1291" w:rsidRPr="0087003F">
        <w:t xml:space="preserve"> 2008. Perceived Barriers to Physical Activity Among Pregnant Women. </w:t>
      </w:r>
      <w:r w:rsidR="003B1291" w:rsidRPr="0087003F">
        <w:rPr>
          <w:i/>
        </w:rPr>
        <w:t>Maternal and Child Health Journal,</w:t>
      </w:r>
      <w:r w:rsidR="003B1291" w:rsidRPr="0087003F">
        <w:t xml:space="preserve"> 13</w:t>
      </w:r>
      <w:r w:rsidR="003B1291" w:rsidRPr="0087003F">
        <w:rPr>
          <w:b/>
        </w:rPr>
        <w:t>,</w:t>
      </w:r>
      <w:r w:rsidR="003B1291" w:rsidRPr="0087003F">
        <w:t xml:space="preserve"> 364.</w:t>
      </w:r>
    </w:p>
    <w:p w14:paraId="4943F6D1" w14:textId="49DB8018" w:rsidR="003B1291" w:rsidRPr="0087003F" w:rsidRDefault="00F201A8" w:rsidP="00E44C0A">
      <w:pPr>
        <w:pStyle w:val="EndNoteBibliography"/>
        <w:spacing w:after="0" w:line="276" w:lineRule="auto"/>
        <w:ind w:left="720" w:hanging="720"/>
      </w:pPr>
      <w:r w:rsidRPr="0087003F">
        <w:t xml:space="preserve">Floegel, T. A., Giacobbi, P. R., Dzierzewski, J. M., Aiken-Morgan, A. T., Roberts, B., Mccrae, C. S., Marsiske, M. &amp; Buman, M. </w:t>
      </w:r>
      <w:r w:rsidR="003B1291" w:rsidRPr="0087003F">
        <w:t xml:space="preserve">P. 2015. Intervention Markers of Physical Activity Maintenance in Older Adults. </w:t>
      </w:r>
      <w:r w:rsidR="003B1291" w:rsidRPr="0087003F">
        <w:rPr>
          <w:i/>
        </w:rPr>
        <w:t>Am J Health Behav,</w:t>
      </w:r>
      <w:r w:rsidR="003B1291" w:rsidRPr="0087003F">
        <w:t xml:space="preserve"> 39</w:t>
      </w:r>
      <w:r w:rsidR="003B1291" w:rsidRPr="0087003F">
        <w:rPr>
          <w:b/>
        </w:rPr>
        <w:t>,</w:t>
      </w:r>
      <w:r w:rsidR="003B1291" w:rsidRPr="0087003F">
        <w:t xml:space="preserve"> 487-99.</w:t>
      </w:r>
    </w:p>
    <w:p w14:paraId="1185522C" w14:textId="1A7563B8" w:rsidR="003B1291" w:rsidRPr="0087003F" w:rsidRDefault="00F201A8" w:rsidP="00E44C0A">
      <w:pPr>
        <w:pStyle w:val="EndNoteBibliography"/>
        <w:spacing w:after="0" w:line="276" w:lineRule="auto"/>
        <w:ind w:left="720" w:hanging="720"/>
      </w:pPr>
      <w:r w:rsidRPr="0087003F">
        <w:t>Harris, T., Kerry, S. M., Limb, E. S., Victor, C. R., Iliffe, S., Ussher, M., Whincup, P. H., Ekelund, U., Fox-Rushby, J., Furness, C., Anokye, N., Ibison, J., Dewilde, S., David, L., Howard, E., Dale, R., Smith, J. &amp; Cook, D. G. 2017</w:t>
      </w:r>
      <w:r w:rsidR="003B1291" w:rsidRPr="0087003F">
        <w:t xml:space="preserve">. Effect of a Primary Care Walking Intervention with and without Nurse Support on Physical Activity Levels in 45- to 75-Year-Olds: The Pedometer And Consultation Evaluation (PACE-UP) Cluster Randomised Clinical Trial. </w:t>
      </w:r>
      <w:r w:rsidR="003B1291" w:rsidRPr="0087003F">
        <w:rPr>
          <w:i/>
        </w:rPr>
        <w:t>PLoS Med,</w:t>
      </w:r>
      <w:r w:rsidR="003B1291" w:rsidRPr="0087003F">
        <w:t xml:space="preserve"> 14</w:t>
      </w:r>
      <w:r w:rsidR="003B1291" w:rsidRPr="0087003F">
        <w:rPr>
          <w:b/>
        </w:rPr>
        <w:t>,</w:t>
      </w:r>
      <w:r w:rsidR="003B1291" w:rsidRPr="0087003F">
        <w:t xml:space="preserve"> e1002210.</w:t>
      </w:r>
    </w:p>
    <w:p w14:paraId="0B3B38FE" w14:textId="25D293F0" w:rsidR="003B1291" w:rsidRPr="0087003F" w:rsidRDefault="00F201A8" w:rsidP="00E44C0A">
      <w:pPr>
        <w:pStyle w:val="EndNoteBibliography"/>
        <w:spacing w:after="0" w:line="276" w:lineRule="auto"/>
        <w:ind w:left="720" w:hanging="720"/>
      </w:pPr>
      <w:r w:rsidRPr="0087003F">
        <w:t>Harris, T., Kerry, S. M., Victor, C. R., Ekelund, U., Woodcock, A., Iliffe, S., Whincup, P. H., Beighton, C., Ussher, M., Limb, E. S., David, L., Brewin, D., Adams, F., Rogers, A. &amp; Cook, D. G.</w:t>
      </w:r>
      <w:r w:rsidR="003B1291" w:rsidRPr="0087003F">
        <w:t xml:space="preserve"> 2015. A Primary Care Nurse-Delivered Walking Intervention in Older Adults: PACE (Pedometer Accelerometer Consultation Evaluation)-Lift Cluster Randomised Controlled Trial. </w:t>
      </w:r>
      <w:r w:rsidR="003B1291" w:rsidRPr="0087003F">
        <w:rPr>
          <w:i/>
        </w:rPr>
        <w:t>PLOS Medicine,</w:t>
      </w:r>
      <w:r w:rsidR="003B1291" w:rsidRPr="0087003F">
        <w:t xml:space="preserve"> 12</w:t>
      </w:r>
      <w:r w:rsidR="003B1291" w:rsidRPr="0087003F">
        <w:rPr>
          <w:b/>
        </w:rPr>
        <w:t>,</w:t>
      </w:r>
      <w:r w:rsidR="003B1291" w:rsidRPr="0087003F">
        <w:t xml:space="preserve"> e1001783.</w:t>
      </w:r>
    </w:p>
    <w:p w14:paraId="634BFC4E" w14:textId="77777777" w:rsidR="00004E28" w:rsidRPr="0087003F" w:rsidRDefault="00004E28" w:rsidP="00E44C0A">
      <w:pPr>
        <w:pStyle w:val="EndNoteBibliography"/>
        <w:spacing w:after="0" w:line="276" w:lineRule="auto"/>
        <w:ind w:left="720" w:hanging="720"/>
      </w:pPr>
      <w:r w:rsidRPr="0087003F">
        <w:t xml:space="preserve">Health Survey for England 2008 [Online]. Available: </w:t>
      </w:r>
      <w:hyperlink r:id="rId8" w:history="1">
        <w:r w:rsidRPr="0087003F">
          <w:rPr>
            <w:rStyle w:val="Hyperlink"/>
          </w:rPr>
          <w:t>http://content.digital.nhs.uk/catalogue/PUB00430/heal-surv-phys-acti-fitn-eng-2008-rep-v2.pdf</w:t>
        </w:r>
      </w:hyperlink>
      <w:r w:rsidRPr="0087003F">
        <w:t xml:space="preserve"> [Accessed 01/11/2016].</w:t>
      </w:r>
    </w:p>
    <w:p w14:paraId="19AC2F71" w14:textId="27F29595" w:rsidR="00004E28" w:rsidRPr="0087003F" w:rsidRDefault="00004E28" w:rsidP="00E44C0A">
      <w:pPr>
        <w:pStyle w:val="EndNoteBibliography"/>
        <w:spacing w:after="0" w:line="276" w:lineRule="auto"/>
        <w:ind w:left="720" w:hanging="720"/>
      </w:pPr>
      <w:r w:rsidRPr="0087003F">
        <w:t>Health Survey for England 2012</w:t>
      </w:r>
      <w:r w:rsidRPr="0087003F">
        <w:rPr>
          <w:i/>
        </w:rPr>
        <w:t xml:space="preserve"> </w:t>
      </w:r>
      <w:r w:rsidRPr="0087003F">
        <w:t xml:space="preserve">[Online]. Available: </w:t>
      </w:r>
      <w:hyperlink r:id="rId9" w:history="1">
        <w:r w:rsidRPr="0087003F">
          <w:rPr>
            <w:rStyle w:val="Hyperlink"/>
          </w:rPr>
          <w:t>http://digital.nhs.uk/catalogue/PUB13218/HSE2012-Ch2-Phys-act-adults.pdf</w:t>
        </w:r>
      </w:hyperlink>
      <w:r w:rsidRPr="0087003F">
        <w:t xml:space="preserve"> [Accessed 20/09/2016].</w:t>
      </w:r>
    </w:p>
    <w:p w14:paraId="7DDCD0F5" w14:textId="55E40A56" w:rsidR="003B1291" w:rsidRPr="0087003F" w:rsidRDefault="00F201A8" w:rsidP="00E44C0A">
      <w:pPr>
        <w:pStyle w:val="EndNoteBibliography"/>
        <w:spacing w:after="0" w:line="276" w:lineRule="auto"/>
        <w:ind w:left="720" w:hanging="720"/>
      </w:pPr>
      <w:r w:rsidRPr="0087003F">
        <w:t>Hillsdon, M., Foster, C. &amp; Thorogood, M. 2005.</w:t>
      </w:r>
      <w:r w:rsidR="003B1291" w:rsidRPr="0087003F">
        <w:t xml:space="preserve"> Interventions for promoting physical activity. </w:t>
      </w:r>
      <w:r w:rsidR="003B1291" w:rsidRPr="0087003F">
        <w:rPr>
          <w:i/>
        </w:rPr>
        <w:t>Cochrane Database Syst Rev</w:t>
      </w:r>
      <w:r w:rsidR="003B1291" w:rsidRPr="0087003F">
        <w:rPr>
          <w:b/>
        </w:rPr>
        <w:t>,</w:t>
      </w:r>
      <w:r w:rsidR="003B1291" w:rsidRPr="0087003F">
        <w:t xml:space="preserve"> Cd003180.</w:t>
      </w:r>
    </w:p>
    <w:p w14:paraId="4C85CBC6" w14:textId="515A6E4D" w:rsidR="003B1291" w:rsidRPr="0087003F" w:rsidRDefault="00F201A8" w:rsidP="00E44C0A">
      <w:pPr>
        <w:pStyle w:val="EndNoteBibliography"/>
        <w:spacing w:after="0" w:line="276" w:lineRule="auto"/>
        <w:ind w:left="720" w:hanging="720"/>
      </w:pPr>
      <w:r w:rsidRPr="0087003F">
        <w:t xml:space="preserve">Hobbs, N., Godfrey, A., Lara, J., Errington, L., Meyer, T. D., Rochester, L., White, M., Mathers, J. C. &amp; Sniehotta, F. F. </w:t>
      </w:r>
      <w:r w:rsidR="003B1291" w:rsidRPr="0087003F">
        <w:t xml:space="preserve">2013. Are behavioral interventions effective in increasing physical activity at 12 to 36 months in adults aged 55 to 70 years? a systematic review and meta-analysis. </w:t>
      </w:r>
      <w:r w:rsidR="003B1291" w:rsidRPr="0087003F">
        <w:rPr>
          <w:i/>
        </w:rPr>
        <w:t>BMC Medicine,</w:t>
      </w:r>
      <w:r w:rsidR="003B1291" w:rsidRPr="0087003F">
        <w:t xml:space="preserve"> 11</w:t>
      </w:r>
      <w:r w:rsidR="003B1291" w:rsidRPr="0087003F">
        <w:rPr>
          <w:b/>
        </w:rPr>
        <w:t>,</w:t>
      </w:r>
      <w:r w:rsidR="003B1291" w:rsidRPr="0087003F">
        <w:t xml:space="preserve"> 1-12.</w:t>
      </w:r>
    </w:p>
    <w:p w14:paraId="55357343" w14:textId="773E22C7" w:rsidR="003B1291" w:rsidRPr="0087003F" w:rsidRDefault="00F201A8" w:rsidP="00E44C0A">
      <w:pPr>
        <w:pStyle w:val="EndNoteBibliography"/>
        <w:spacing w:after="0" w:line="276" w:lineRule="auto"/>
        <w:ind w:left="720" w:hanging="720"/>
      </w:pPr>
      <w:r w:rsidRPr="0087003F">
        <w:t>Hooker, S. P., Wilcox, S., Rheaume, C. E., Burroughs, E. L. &amp; Friedman, D. B. 2011</w:t>
      </w:r>
      <w:r w:rsidR="003B1291" w:rsidRPr="0087003F">
        <w:t xml:space="preserve">. Factors related to physical activity and recommended intervention strategies as told by midlife and older African American men. </w:t>
      </w:r>
      <w:r w:rsidR="003B1291" w:rsidRPr="0087003F">
        <w:rPr>
          <w:i/>
        </w:rPr>
        <w:t>Ethn Dis,</w:t>
      </w:r>
      <w:r w:rsidR="003B1291" w:rsidRPr="0087003F">
        <w:t xml:space="preserve"> 21</w:t>
      </w:r>
      <w:r w:rsidR="003B1291" w:rsidRPr="0087003F">
        <w:rPr>
          <w:b/>
        </w:rPr>
        <w:t>,</w:t>
      </w:r>
      <w:r w:rsidR="003B1291" w:rsidRPr="0087003F">
        <w:t xml:space="preserve"> 261-7.</w:t>
      </w:r>
    </w:p>
    <w:p w14:paraId="1CB7AEA1" w14:textId="626000E5" w:rsidR="003B1291" w:rsidRPr="0087003F" w:rsidRDefault="00F201A8" w:rsidP="00E44C0A">
      <w:pPr>
        <w:pStyle w:val="EndNoteBibliography"/>
        <w:spacing w:after="0" w:line="276" w:lineRule="auto"/>
        <w:ind w:left="720" w:hanging="720"/>
      </w:pPr>
      <w:r w:rsidRPr="0087003F">
        <w:t xml:space="preserve">Horne, M. &amp; Tierney, S. </w:t>
      </w:r>
      <w:r w:rsidR="003B1291" w:rsidRPr="0087003F">
        <w:t xml:space="preserve">2012. What are the barriers and facilitators to exercise and physical activity uptake and adherence among South Asian older adults: a systematic review of qualitative studies. </w:t>
      </w:r>
      <w:r w:rsidR="003B1291" w:rsidRPr="0087003F">
        <w:rPr>
          <w:i/>
        </w:rPr>
        <w:t>Prev Med,</w:t>
      </w:r>
      <w:r w:rsidR="003B1291" w:rsidRPr="0087003F">
        <w:t xml:space="preserve"> 55</w:t>
      </w:r>
      <w:r w:rsidR="003B1291" w:rsidRPr="0087003F">
        <w:rPr>
          <w:b/>
        </w:rPr>
        <w:t>,</w:t>
      </w:r>
      <w:r w:rsidR="003B1291" w:rsidRPr="0087003F">
        <w:t xml:space="preserve"> 276-84.</w:t>
      </w:r>
    </w:p>
    <w:p w14:paraId="6BE7D3FD" w14:textId="7672D108" w:rsidR="003B1291" w:rsidRPr="0087003F" w:rsidRDefault="00F201A8" w:rsidP="00E44C0A">
      <w:pPr>
        <w:pStyle w:val="EndNoteBibliography"/>
        <w:spacing w:after="0" w:line="276" w:lineRule="auto"/>
        <w:ind w:left="720" w:hanging="720"/>
      </w:pPr>
      <w:r w:rsidRPr="0087003F">
        <w:t xml:space="preserve">Im, E. O., Ko, Y., Hwang, H., Chee, W., Stuifbergen, A., Walker, L. &amp; Brown, A. 2013. </w:t>
      </w:r>
      <w:r w:rsidR="003B1291" w:rsidRPr="0087003F">
        <w:t xml:space="preserve">Racial/Ethnic Differences in Midlife Women’s Attitudes toward Physical Activity. </w:t>
      </w:r>
      <w:r w:rsidR="003B1291" w:rsidRPr="0087003F">
        <w:rPr>
          <w:i/>
        </w:rPr>
        <w:t>J Midwifery Womens Health,</w:t>
      </w:r>
      <w:r w:rsidR="003B1291" w:rsidRPr="0087003F">
        <w:t xml:space="preserve"> 58</w:t>
      </w:r>
      <w:r w:rsidR="003B1291" w:rsidRPr="0087003F">
        <w:rPr>
          <w:b/>
        </w:rPr>
        <w:t>,</w:t>
      </w:r>
      <w:r w:rsidR="003B1291" w:rsidRPr="0087003F">
        <w:t xml:space="preserve"> 440-50.</w:t>
      </w:r>
    </w:p>
    <w:p w14:paraId="2B816EAF" w14:textId="60EF7EA6" w:rsidR="003B1291" w:rsidRPr="0087003F" w:rsidRDefault="00F201A8" w:rsidP="00E44C0A">
      <w:pPr>
        <w:pStyle w:val="EndNoteBibliography"/>
        <w:spacing w:after="0" w:line="276" w:lineRule="auto"/>
        <w:ind w:left="720" w:hanging="720"/>
      </w:pPr>
      <w:r w:rsidRPr="0087003F">
        <w:t>Kaewthummanukul, T. &amp; Brown, K. C. 2006</w:t>
      </w:r>
      <w:r w:rsidR="003B1291" w:rsidRPr="0087003F">
        <w:t xml:space="preserve">. Determinants of employee participation in physical activity: critical review of the literature. </w:t>
      </w:r>
      <w:r w:rsidR="003B1291" w:rsidRPr="0087003F">
        <w:rPr>
          <w:i/>
        </w:rPr>
        <w:t>Aaohn j,</w:t>
      </w:r>
      <w:r w:rsidR="003B1291" w:rsidRPr="0087003F">
        <w:t xml:space="preserve"> 54</w:t>
      </w:r>
      <w:r w:rsidR="003B1291" w:rsidRPr="0087003F">
        <w:rPr>
          <w:b/>
        </w:rPr>
        <w:t>,</w:t>
      </w:r>
      <w:r w:rsidR="003B1291" w:rsidRPr="0087003F">
        <w:t xml:space="preserve"> 249-61.</w:t>
      </w:r>
    </w:p>
    <w:p w14:paraId="0D663FA6" w14:textId="0B7D1B27" w:rsidR="003B1291" w:rsidRPr="0087003F" w:rsidRDefault="00F201A8" w:rsidP="00E44C0A">
      <w:pPr>
        <w:pStyle w:val="EndNoteBibliography"/>
        <w:spacing w:after="0" w:line="276" w:lineRule="auto"/>
        <w:ind w:left="720" w:hanging="720"/>
      </w:pPr>
      <w:r w:rsidRPr="0087003F">
        <w:lastRenderedPageBreak/>
        <w:t>Kahlert, D. 2015</w:t>
      </w:r>
      <w:r w:rsidR="003B1291" w:rsidRPr="0087003F">
        <w:t xml:space="preserve">. Maintenance of physical activity: Do we know what we are talking about? </w:t>
      </w:r>
      <w:r w:rsidR="003B1291" w:rsidRPr="0087003F">
        <w:rPr>
          <w:i/>
        </w:rPr>
        <w:t>Preventive Medicine Reports,</w:t>
      </w:r>
      <w:r w:rsidR="003B1291" w:rsidRPr="0087003F">
        <w:t xml:space="preserve"> 2</w:t>
      </w:r>
      <w:r w:rsidR="003B1291" w:rsidRPr="0087003F">
        <w:rPr>
          <w:b/>
        </w:rPr>
        <w:t>,</w:t>
      </w:r>
      <w:r w:rsidR="003B1291" w:rsidRPr="0087003F">
        <w:t xml:space="preserve"> 178-180.</w:t>
      </w:r>
    </w:p>
    <w:p w14:paraId="627B93C9" w14:textId="52B830BA" w:rsidR="003B1291" w:rsidRPr="0087003F" w:rsidRDefault="00F201A8" w:rsidP="00E44C0A">
      <w:pPr>
        <w:pStyle w:val="EndNoteBibliography"/>
        <w:spacing w:after="0" w:line="276" w:lineRule="auto"/>
        <w:ind w:left="720" w:hanging="720"/>
      </w:pPr>
      <w:r w:rsidRPr="0087003F">
        <w:t>Kelly, S., Martin, S., Kuhn, I., Cowan, A., Brayne, C. &amp; Lafortune, L</w:t>
      </w:r>
      <w:r w:rsidR="003B1291" w:rsidRPr="0087003F">
        <w:t xml:space="preserve">. 2016. Barriers and Facilitators to the Uptake and Maintenance of Healthy Behaviours by People at Mid-Life: A Rapid Systematic Review. </w:t>
      </w:r>
      <w:r w:rsidR="003B1291" w:rsidRPr="0087003F">
        <w:rPr>
          <w:i/>
        </w:rPr>
        <w:t>PLoS One,</w:t>
      </w:r>
      <w:r w:rsidR="003B1291" w:rsidRPr="0087003F">
        <w:t xml:space="preserve"> 11</w:t>
      </w:r>
      <w:r w:rsidR="003B1291" w:rsidRPr="0087003F">
        <w:rPr>
          <w:b/>
        </w:rPr>
        <w:t>,</w:t>
      </w:r>
      <w:r w:rsidR="003B1291" w:rsidRPr="0087003F">
        <w:t xml:space="preserve"> e0145074.</w:t>
      </w:r>
    </w:p>
    <w:p w14:paraId="7848E2F1" w14:textId="0DF87A50" w:rsidR="003B1291" w:rsidRPr="0087003F" w:rsidRDefault="00F201A8" w:rsidP="00E44C0A">
      <w:pPr>
        <w:pStyle w:val="EndNoteBibliography"/>
        <w:spacing w:after="0" w:line="276" w:lineRule="auto"/>
        <w:ind w:left="720" w:hanging="720"/>
      </w:pPr>
      <w:r w:rsidRPr="0087003F">
        <w:t>Kowal, J. &amp; Fortier, M. S</w:t>
      </w:r>
      <w:r w:rsidR="003B1291" w:rsidRPr="0087003F">
        <w:t xml:space="preserve">. 2007. Physical Activity Behavior Change in Middle-aged and Older Women: The Role of Barriers and of Environmental Characteristics. </w:t>
      </w:r>
      <w:r w:rsidR="003B1291" w:rsidRPr="0087003F">
        <w:rPr>
          <w:i/>
        </w:rPr>
        <w:t>Journal of Behavioral Medicine,</w:t>
      </w:r>
      <w:r w:rsidR="003B1291" w:rsidRPr="0087003F">
        <w:t xml:space="preserve"> 30</w:t>
      </w:r>
      <w:r w:rsidR="003B1291" w:rsidRPr="0087003F">
        <w:rPr>
          <w:b/>
        </w:rPr>
        <w:t>,</w:t>
      </w:r>
      <w:r w:rsidR="003B1291" w:rsidRPr="0087003F">
        <w:t xml:space="preserve"> 233-242.</w:t>
      </w:r>
    </w:p>
    <w:p w14:paraId="060242E1" w14:textId="6E87179A" w:rsidR="003B1291" w:rsidRPr="0087003F" w:rsidRDefault="00F201A8" w:rsidP="00E44C0A">
      <w:pPr>
        <w:pStyle w:val="EndNoteBibliography"/>
        <w:spacing w:after="0" w:line="276" w:lineRule="auto"/>
        <w:ind w:left="720" w:hanging="720"/>
      </w:pPr>
      <w:r w:rsidRPr="0087003F">
        <w:t>Lee, I. M., Shiroma, E. J., Lobelo, F., Puska, P., Blair, S. N. &amp; Katzmarzyk, P. T. 2012</w:t>
      </w:r>
      <w:r w:rsidR="003B1291" w:rsidRPr="0087003F">
        <w:t xml:space="preserve">. Impact of Physical Inactivity on the World’s Major Non-Communicable Diseases. </w:t>
      </w:r>
      <w:r w:rsidR="003B1291" w:rsidRPr="0087003F">
        <w:rPr>
          <w:i/>
        </w:rPr>
        <w:t>Lancet,</w:t>
      </w:r>
      <w:r w:rsidR="003B1291" w:rsidRPr="0087003F">
        <w:t xml:space="preserve"> 380</w:t>
      </w:r>
      <w:r w:rsidR="003B1291" w:rsidRPr="0087003F">
        <w:rPr>
          <w:b/>
        </w:rPr>
        <w:t>,</w:t>
      </w:r>
      <w:r w:rsidR="003B1291" w:rsidRPr="0087003F">
        <w:t xml:space="preserve"> 219-229.</w:t>
      </w:r>
    </w:p>
    <w:p w14:paraId="0F95A002" w14:textId="2228FA8C" w:rsidR="003B1291" w:rsidRPr="0087003F" w:rsidRDefault="00F201A8" w:rsidP="00E44C0A">
      <w:pPr>
        <w:pStyle w:val="EndNoteBibliography"/>
        <w:spacing w:after="0" w:line="276" w:lineRule="auto"/>
        <w:ind w:left="720" w:hanging="720"/>
      </w:pPr>
      <w:r w:rsidRPr="0087003F">
        <w:t xml:space="preserve">Mailey, E. L., Huberty, J., Dinkel, D. &amp; Mcauley, E. 2014. </w:t>
      </w:r>
      <w:r w:rsidR="003B1291" w:rsidRPr="0087003F">
        <w:t xml:space="preserve">Physical activity barriers and facilitators among working mothers and fathers. </w:t>
      </w:r>
      <w:r w:rsidR="003B1291" w:rsidRPr="0087003F">
        <w:rPr>
          <w:i/>
        </w:rPr>
        <w:t>BMC Public Health,</w:t>
      </w:r>
      <w:r w:rsidR="003B1291" w:rsidRPr="0087003F">
        <w:t xml:space="preserve"> 14</w:t>
      </w:r>
      <w:r w:rsidR="003B1291" w:rsidRPr="0087003F">
        <w:rPr>
          <w:b/>
        </w:rPr>
        <w:t>,</w:t>
      </w:r>
      <w:r w:rsidR="003B1291" w:rsidRPr="0087003F">
        <w:t xml:space="preserve"> 1-9.</w:t>
      </w:r>
    </w:p>
    <w:p w14:paraId="6F853DC8" w14:textId="2545ABEA" w:rsidR="003B1291" w:rsidRPr="0087003F" w:rsidRDefault="00F201A8" w:rsidP="00E44C0A">
      <w:pPr>
        <w:pStyle w:val="EndNoteBibliography"/>
        <w:spacing w:after="0" w:line="276" w:lineRule="auto"/>
        <w:ind w:left="720" w:hanging="720"/>
      </w:pPr>
      <w:r w:rsidRPr="0087003F">
        <w:t>Marcus, B. H., Dubbert, P. M., Forsyth, L. H., Mckenzie, T. L., Stone, E. J., Dunn, A. L. &amp; Blair, S. N. 2000</w:t>
      </w:r>
      <w:r w:rsidR="003B1291" w:rsidRPr="0087003F">
        <w:t xml:space="preserve">. Physical activity behavior change: issues in adoption and maintenance. </w:t>
      </w:r>
      <w:r w:rsidR="003B1291" w:rsidRPr="0087003F">
        <w:rPr>
          <w:i/>
        </w:rPr>
        <w:t>Health Psychol,</w:t>
      </w:r>
      <w:r w:rsidR="003B1291" w:rsidRPr="0087003F">
        <w:t xml:space="preserve"> 19</w:t>
      </w:r>
      <w:r w:rsidR="003B1291" w:rsidRPr="0087003F">
        <w:rPr>
          <w:b/>
        </w:rPr>
        <w:t>,</w:t>
      </w:r>
      <w:r w:rsidR="003B1291" w:rsidRPr="0087003F">
        <w:t xml:space="preserve"> 32-41.</w:t>
      </w:r>
    </w:p>
    <w:p w14:paraId="45FCF0E7" w14:textId="0B2DB03D" w:rsidR="003B1291" w:rsidRPr="0087003F" w:rsidRDefault="00F201A8" w:rsidP="00E44C0A">
      <w:pPr>
        <w:pStyle w:val="EndNoteBibliography"/>
        <w:spacing w:after="0" w:line="276" w:lineRule="auto"/>
        <w:ind w:left="720" w:hanging="720"/>
      </w:pPr>
      <w:r w:rsidRPr="0087003F">
        <w:t>Martin, K. A. &amp; Sinden, A. R. 200</w:t>
      </w:r>
      <w:r w:rsidR="003B1291" w:rsidRPr="0087003F">
        <w:t xml:space="preserve">1. Who Will Stay and Who Will Go? A Review of Older Adults’ Adherence to Randomized Controlled Trials of Exercise. </w:t>
      </w:r>
      <w:r w:rsidR="003B1291" w:rsidRPr="0087003F">
        <w:rPr>
          <w:i/>
        </w:rPr>
        <w:t>Journal of Aging and Physical Activity,</w:t>
      </w:r>
      <w:r w:rsidR="003B1291" w:rsidRPr="0087003F">
        <w:t xml:space="preserve"> 9</w:t>
      </w:r>
      <w:r w:rsidR="003B1291" w:rsidRPr="0087003F">
        <w:rPr>
          <w:b/>
        </w:rPr>
        <w:t>,</w:t>
      </w:r>
      <w:r w:rsidR="003B1291" w:rsidRPr="0087003F">
        <w:t xml:space="preserve"> 91-114.</w:t>
      </w:r>
    </w:p>
    <w:p w14:paraId="36A44D59" w14:textId="0D00AFDC" w:rsidR="003B1291" w:rsidRPr="0087003F" w:rsidRDefault="00F201A8" w:rsidP="00E44C0A">
      <w:pPr>
        <w:pStyle w:val="EndNoteBibliography"/>
        <w:spacing w:after="0" w:line="276" w:lineRule="auto"/>
        <w:ind w:left="720" w:hanging="720"/>
      </w:pPr>
      <w:r w:rsidRPr="0087003F">
        <w:t>Martins, J., Marques, A., Sarmento, H. &amp; Carreiro Da Costa, F. 2</w:t>
      </w:r>
      <w:r w:rsidR="003B1291" w:rsidRPr="0087003F">
        <w:t xml:space="preserve">015. Adolescents' perspectives on the barriers and facilitators of physical activity: a systematic review of qualitative studies. </w:t>
      </w:r>
      <w:r w:rsidR="003B1291" w:rsidRPr="0087003F">
        <w:rPr>
          <w:i/>
        </w:rPr>
        <w:t>Health Educ Res,</w:t>
      </w:r>
      <w:r w:rsidR="003B1291" w:rsidRPr="0087003F">
        <w:t xml:space="preserve"> 30</w:t>
      </w:r>
      <w:r w:rsidR="003B1291" w:rsidRPr="0087003F">
        <w:rPr>
          <w:b/>
        </w:rPr>
        <w:t>,</w:t>
      </w:r>
      <w:r w:rsidR="003B1291" w:rsidRPr="0087003F">
        <w:t xml:space="preserve"> 742-55.</w:t>
      </w:r>
    </w:p>
    <w:p w14:paraId="3C111326" w14:textId="29B116CD" w:rsidR="003B1291" w:rsidRPr="0087003F" w:rsidRDefault="00F201A8" w:rsidP="00E44C0A">
      <w:pPr>
        <w:pStyle w:val="EndNoteBibliography"/>
        <w:spacing w:after="0" w:line="276" w:lineRule="auto"/>
        <w:ind w:left="720" w:hanging="720"/>
      </w:pPr>
      <w:r w:rsidRPr="0087003F">
        <w:t>Mcauley, E., Jerome, G. J., Elavsky, S., Marquez, D. X. &amp; Ramsey, S. N. 2003</w:t>
      </w:r>
      <w:r w:rsidR="003B1291" w:rsidRPr="0087003F">
        <w:t xml:space="preserve">. Predicting long-term maintenance of physical activity in older adults. </w:t>
      </w:r>
      <w:r w:rsidR="003B1291" w:rsidRPr="0087003F">
        <w:rPr>
          <w:i/>
        </w:rPr>
        <w:t>Prev Med,</w:t>
      </w:r>
      <w:r w:rsidR="003B1291" w:rsidRPr="0087003F">
        <w:t xml:space="preserve"> 37</w:t>
      </w:r>
      <w:r w:rsidR="003B1291" w:rsidRPr="0087003F">
        <w:rPr>
          <w:b/>
        </w:rPr>
        <w:t>,</w:t>
      </w:r>
      <w:r w:rsidR="003B1291" w:rsidRPr="0087003F">
        <w:t xml:space="preserve"> 110-8.</w:t>
      </w:r>
    </w:p>
    <w:p w14:paraId="2A606634" w14:textId="617A0F02" w:rsidR="003B1291" w:rsidRPr="0087003F" w:rsidRDefault="00F201A8" w:rsidP="00E44C0A">
      <w:pPr>
        <w:pStyle w:val="EndNoteBibliography"/>
        <w:spacing w:after="0" w:line="276" w:lineRule="auto"/>
        <w:ind w:left="720" w:hanging="720"/>
      </w:pPr>
      <w:r w:rsidRPr="0087003F">
        <w:t>Mcgowan, L., Devereux-Fitzgerald, A., Powell, R. &amp; French, D. P</w:t>
      </w:r>
      <w:r w:rsidR="003B1291" w:rsidRPr="0087003F">
        <w:t xml:space="preserve">. 2017. How acceptable do older adults find the concept of being physically active? A systematic review and meta-synthesis. </w:t>
      </w:r>
      <w:r w:rsidR="003B1291" w:rsidRPr="0087003F">
        <w:rPr>
          <w:i/>
        </w:rPr>
        <w:t>International Review of Sport and Exercise Psychology</w:t>
      </w:r>
      <w:r w:rsidR="003B1291" w:rsidRPr="0087003F">
        <w:rPr>
          <w:b/>
        </w:rPr>
        <w:t>,</w:t>
      </w:r>
      <w:r w:rsidR="003B1291" w:rsidRPr="0087003F">
        <w:t xml:space="preserve"> 1-24.</w:t>
      </w:r>
    </w:p>
    <w:p w14:paraId="6779126F" w14:textId="03EC1178" w:rsidR="003B1291" w:rsidRPr="0087003F" w:rsidRDefault="00F201A8" w:rsidP="00E44C0A">
      <w:pPr>
        <w:pStyle w:val="EndNoteBibliography"/>
        <w:spacing w:after="0" w:line="276" w:lineRule="auto"/>
        <w:ind w:left="720" w:hanging="720"/>
      </w:pPr>
      <w:r w:rsidRPr="0087003F">
        <w:t>Mckay, J., Wright, A., Lowry, R., Steele, K., Ryde, G. &amp; Mutrie, N. 2009</w:t>
      </w:r>
      <w:r w:rsidR="003B1291" w:rsidRPr="0087003F">
        <w:t xml:space="preserve">. Walking on prescription: The utility of a pedometer pack for increasing physical activity in primary care. </w:t>
      </w:r>
      <w:r w:rsidR="003B1291" w:rsidRPr="0087003F">
        <w:rPr>
          <w:i/>
        </w:rPr>
        <w:t>Patient Education and Counseling,</w:t>
      </w:r>
      <w:r w:rsidR="003B1291" w:rsidRPr="0087003F">
        <w:t xml:space="preserve"> 76</w:t>
      </w:r>
      <w:r w:rsidR="003B1291" w:rsidRPr="0087003F">
        <w:rPr>
          <w:b/>
        </w:rPr>
        <w:t>,</w:t>
      </w:r>
      <w:r w:rsidR="003B1291" w:rsidRPr="0087003F">
        <w:t xml:space="preserve"> 71-76.</w:t>
      </w:r>
    </w:p>
    <w:p w14:paraId="63FD45C1" w14:textId="67E41F97" w:rsidR="003B1291" w:rsidRPr="0087003F" w:rsidRDefault="00F201A8" w:rsidP="00E44C0A">
      <w:pPr>
        <w:pStyle w:val="EndNoteBibliography"/>
        <w:spacing w:after="0" w:line="276" w:lineRule="auto"/>
        <w:ind w:left="720" w:hanging="720"/>
      </w:pPr>
      <w:r w:rsidRPr="0087003F">
        <w:t>Morris, J. N. &amp; Hardman, A. E.</w:t>
      </w:r>
      <w:r w:rsidR="003B1291" w:rsidRPr="0087003F">
        <w:t xml:space="preserve"> 1997. Walking to health. </w:t>
      </w:r>
      <w:r w:rsidR="003B1291" w:rsidRPr="0087003F">
        <w:rPr>
          <w:i/>
        </w:rPr>
        <w:t>Sports Med,</w:t>
      </w:r>
      <w:r w:rsidR="003B1291" w:rsidRPr="0087003F">
        <w:t xml:space="preserve"> 23</w:t>
      </w:r>
      <w:r w:rsidR="003B1291" w:rsidRPr="0087003F">
        <w:rPr>
          <w:b/>
        </w:rPr>
        <w:t>,</w:t>
      </w:r>
      <w:r w:rsidR="003B1291" w:rsidRPr="0087003F">
        <w:t xml:space="preserve"> 306-32.</w:t>
      </w:r>
    </w:p>
    <w:p w14:paraId="240AE3C0" w14:textId="40548DD1" w:rsidR="003B1291" w:rsidRPr="0087003F" w:rsidRDefault="00F201A8" w:rsidP="00E44C0A">
      <w:pPr>
        <w:pStyle w:val="EndNoteBibliography"/>
        <w:spacing w:after="0" w:line="276" w:lineRule="auto"/>
        <w:ind w:left="720" w:hanging="720"/>
      </w:pPr>
      <w:r w:rsidRPr="0087003F">
        <w:t>Neergaard, M. A., Olesen, F., Andersen, R. S. &amp; Sondergaard, J. 200</w:t>
      </w:r>
      <w:r w:rsidR="003B1291" w:rsidRPr="0087003F">
        <w:t xml:space="preserve">9. Qualitative description - the poor cousin of health research? </w:t>
      </w:r>
      <w:r w:rsidR="003B1291" w:rsidRPr="0087003F">
        <w:rPr>
          <w:i/>
        </w:rPr>
        <w:t>BMC Med Res Methodol,</w:t>
      </w:r>
      <w:r w:rsidR="003B1291" w:rsidRPr="0087003F">
        <w:t xml:space="preserve"> 9</w:t>
      </w:r>
      <w:r w:rsidR="003B1291" w:rsidRPr="0087003F">
        <w:rPr>
          <w:b/>
        </w:rPr>
        <w:t>,</w:t>
      </w:r>
      <w:r w:rsidR="003B1291" w:rsidRPr="0087003F">
        <w:t xml:space="preserve"> 52.</w:t>
      </w:r>
    </w:p>
    <w:p w14:paraId="5522C886" w14:textId="2C168594" w:rsidR="003B1291" w:rsidRPr="0087003F" w:rsidRDefault="00F201A8" w:rsidP="00E44C0A">
      <w:pPr>
        <w:pStyle w:val="EndNoteBibliography"/>
        <w:spacing w:after="0" w:line="276" w:lineRule="auto"/>
        <w:ind w:left="720" w:hanging="720"/>
      </w:pPr>
      <w:r w:rsidRPr="0087003F">
        <w:t>Noble, H. &amp; Smith, J. 201</w:t>
      </w:r>
      <w:r w:rsidR="003B1291" w:rsidRPr="0087003F">
        <w:t xml:space="preserve">5. Issues of validity and reliability in qualitative research. </w:t>
      </w:r>
      <w:r w:rsidR="003B1291" w:rsidRPr="0087003F">
        <w:rPr>
          <w:i/>
        </w:rPr>
        <w:t>Evidence Based Nursing,</w:t>
      </w:r>
      <w:r w:rsidR="003B1291" w:rsidRPr="0087003F">
        <w:t xml:space="preserve"> 18</w:t>
      </w:r>
      <w:r w:rsidR="003B1291" w:rsidRPr="0087003F">
        <w:rPr>
          <w:b/>
        </w:rPr>
        <w:t>,</w:t>
      </w:r>
      <w:r w:rsidR="003B1291" w:rsidRPr="0087003F">
        <w:t xml:space="preserve"> 34-35.</w:t>
      </w:r>
    </w:p>
    <w:p w14:paraId="63A13A33" w14:textId="220CF0C3" w:rsidR="003B1291" w:rsidRPr="0087003F" w:rsidRDefault="003B1291" w:rsidP="00E44C0A">
      <w:pPr>
        <w:pStyle w:val="EndNoteBibliography"/>
        <w:spacing w:after="0" w:line="276" w:lineRule="auto"/>
        <w:ind w:left="720" w:hanging="720"/>
      </w:pPr>
      <w:r w:rsidRPr="0087003F">
        <w:t>N</w:t>
      </w:r>
      <w:r w:rsidR="00F201A8" w:rsidRPr="0087003F">
        <w:t>ormansell, R., Holmes, R., Victor, C., Cook, D. G., Kerry, S., Iliffe, S., Ussher, M., Fox-Rushby, J., Whincup, P. &amp; Harris, T. 2016</w:t>
      </w:r>
      <w:r w:rsidRPr="0087003F">
        <w:t xml:space="preserve">. Exploring non-participation in primary care physical activity interventions: PACE-UP trial interview findings. </w:t>
      </w:r>
      <w:r w:rsidRPr="0087003F">
        <w:rPr>
          <w:i/>
        </w:rPr>
        <w:t>Trials,</w:t>
      </w:r>
      <w:r w:rsidRPr="0087003F">
        <w:t xml:space="preserve"> 17</w:t>
      </w:r>
      <w:r w:rsidRPr="0087003F">
        <w:rPr>
          <w:b/>
        </w:rPr>
        <w:t>,</w:t>
      </w:r>
      <w:r w:rsidRPr="0087003F">
        <w:t xml:space="preserve"> 178.</w:t>
      </w:r>
    </w:p>
    <w:p w14:paraId="36F72517" w14:textId="4246E47F" w:rsidR="003B1291" w:rsidRPr="0087003F" w:rsidRDefault="003B1291" w:rsidP="00E44C0A">
      <w:pPr>
        <w:pStyle w:val="EndNoteBibliography"/>
        <w:spacing w:after="0" w:line="276" w:lineRule="auto"/>
        <w:ind w:left="720" w:hanging="720"/>
      </w:pPr>
      <w:r w:rsidRPr="0087003F">
        <w:t>N</w:t>
      </w:r>
      <w:r w:rsidR="00F201A8" w:rsidRPr="0087003F">
        <w:t>ormansell, R., Smith, J., Victor, C., Cook, D. G., Kerry, S., Iliffe, S., Ussher, M., Fox-Rushby, J., Whincup, P. &amp; Harris, T. 2014.</w:t>
      </w:r>
      <w:r w:rsidRPr="0087003F">
        <w:t xml:space="preserve"> Numbers are not the whole story: a qualitative exploration of barriers and facilitators to increased physical activity in a primary care based walking intervention. </w:t>
      </w:r>
      <w:r w:rsidRPr="0087003F">
        <w:rPr>
          <w:i/>
        </w:rPr>
        <w:t>BMC Public Health,</w:t>
      </w:r>
      <w:r w:rsidRPr="0087003F">
        <w:t xml:space="preserve"> 14</w:t>
      </w:r>
      <w:r w:rsidRPr="0087003F">
        <w:rPr>
          <w:b/>
        </w:rPr>
        <w:t>,</w:t>
      </w:r>
      <w:r w:rsidRPr="0087003F">
        <w:t xml:space="preserve"> 1272.</w:t>
      </w:r>
    </w:p>
    <w:p w14:paraId="6A0D11CC" w14:textId="44859599" w:rsidR="003B1291" w:rsidRPr="0087003F" w:rsidRDefault="00F201A8" w:rsidP="00E44C0A">
      <w:pPr>
        <w:pStyle w:val="EndNoteBibliography"/>
        <w:spacing w:after="0" w:line="276" w:lineRule="auto"/>
        <w:ind w:left="720" w:hanging="720"/>
      </w:pPr>
      <w:r w:rsidRPr="0087003F">
        <w:t>O'brien, N., Mcdonald, S., Araujo-Soares, V., Lara, J., Errington, L., Godfrey, A., Meyer, T. D., Rochester, L., Mathers, J. C., White, M. &amp; Sniehotta, F. F. 2015.</w:t>
      </w:r>
      <w:r w:rsidR="003B1291" w:rsidRPr="0087003F">
        <w:t xml:space="preserve"> The features of interventions associated with long-term effectiveness of physical activity interventions in adults aged 55-70 years: a systematic review and meta-analysis. </w:t>
      </w:r>
      <w:r w:rsidR="003B1291" w:rsidRPr="0087003F">
        <w:rPr>
          <w:i/>
        </w:rPr>
        <w:t>Health Psychol Rev,</w:t>
      </w:r>
      <w:r w:rsidR="003B1291" w:rsidRPr="0087003F">
        <w:t xml:space="preserve"> 9</w:t>
      </w:r>
      <w:r w:rsidR="003B1291" w:rsidRPr="0087003F">
        <w:rPr>
          <w:b/>
        </w:rPr>
        <w:t>,</w:t>
      </w:r>
      <w:r w:rsidR="003B1291" w:rsidRPr="0087003F">
        <w:t xml:space="preserve"> 417-33.</w:t>
      </w:r>
    </w:p>
    <w:p w14:paraId="05DC061D" w14:textId="704DFB4B" w:rsidR="003B1291" w:rsidRPr="0087003F" w:rsidRDefault="00F201A8" w:rsidP="00E44C0A">
      <w:pPr>
        <w:pStyle w:val="EndNoteBibliography"/>
        <w:spacing w:after="0" w:line="276" w:lineRule="auto"/>
        <w:ind w:left="720" w:hanging="720"/>
      </w:pPr>
      <w:r w:rsidRPr="0087003F">
        <w:lastRenderedPageBreak/>
        <w:t>Pope, C. &amp; Mays, N. 20</w:t>
      </w:r>
      <w:r w:rsidR="003B1291" w:rsidRPr="0087003F">
        <w:t xml:space="preserve">13. Qualitative Research in Health Care. </w:t>
      </w:r>
      <w:r w:rsidR="003B1291" w:rsidRPr="0087003F">
        <w:rPr>
          <w:i/>
        </w:rPr>
        <w:t>Qualitative Research in Health Care.</w:t>
      </w:r>
      <w:r w:rsidR="003B1291" w:rsidRPr="0087003F">
        <w:t xml:space="preserve"> Blackwell Publishing.</w:t>
      </w:r>
    </w:p>
    <w:p w14:paraId="20E4F692" w14:textId="13D38F78" w:rsidR="003B1291" w:rsidRPr="0087003F" w:rsidRDefault="00F201A8" w:rsidP="00E44C0A">
      <w:pPr>
        <w:pStyle w:val="EndNoteBibliography"/>
        <w:spacing w:after="0" w:line="276" w:lineRule="auto"/>
        <w:ind w:left="720" w:hanging="720"/>
      </w:pPr>
      <w:r w:rsidRPr="0087003F">
        <w:t xml:space="preserve">Reichert, F. F., Barros, A. J. D., Domingues, M. R. &amp; Hallal, P. C. 2007. </w:t>
      </w:r>
      <w:r w:rsidR="003B1291" w:rsidRPr="0087003F">
        <w:t xml:space="preserve">The Role of Perceived Personal Barriers to Engagement in Leisure-Time Physical Activity. </w:t>
      </w:r>
      <w:r w:rsidR="003B1291" w:rsidRPr="0087003F">
        <w:rPr>
          <w:i/>
        </w:rPr>
        <w:t>American Journal of Public Health,</w:t>
      </w:r>
      <w:r w:rsidR="003B1291" w:rsidRPr="0087003F">
        <w:t xml:space="preserve"> 97</w:t>
      </w:r>
      <w:r w:rsidR="003B1291" w:rsidRPr="0087003F">
        <w:rPr>
          <w:b/>
        </w:rPr>
        <w:t>,</w:t>
      </w:r>
      <w:r w:rsidR="003B1291" w:rsidRPr="0087003F">
        <w:t xml:space="preserve"> 515-519.</w:t>
      </w:r>
    </w:p>
    <w:p w14:paraId="3CF9D0E5" w14:textId="49F3C971" w:rsidR="003B1291" w:rsidRPr="0087003F" w:rsidRDefault="003B1291" w:rsidP="00E44C0A">
      <w:pPr>
        <w:pStyle w:val="EndNoteBibliography"/>
        <w:spacing w:after="0" w:line="276" w:lineRule="auto"/>
        <w:ind w:left="720" w:hanging="720"/>
      </w:pPr>
      <w:r w:rsidRPr="0087003F">
        <w:t>R</w:t>
      </w:r>
      <w:r w:rsidR="00F201A8" w:rsidRPr="0087003F">
        <w:t>einer, M., Niermann, C., Jekauc, D. &amp; Woll, A. 2013.</w:t>
      </w:r>
      <w:r w:rsidRPr="0087003F">
        <w:t xml:space="preserve"> Long-term health benefits of physical activity – a systematic review of longitudinal studies. </w:t>
      </w:r>
      <w:r w:rsidRPr="0087003F">
        <w:rPr>
          <w:i/>
        </w:rPr>
        <w:t>BMC Public Health,</w:t>
      </w:r>
      <w:r w:rsidRPr="0087003F">
        <w:t xml:space="preserve"> 13</w:t>
      </w:r>
      <w:r w:rsidRPr="0087003F">
        <w:rPr>
          <w:b/>
        </w:rPr>
        <w:t>,</w:t>
      </w:r>
      <w:r w:rsidRPr="0087003F">
        <w:t xml:space="preserve"> 1-9.</w:t>
      </w:r>
    </w:p>
    <w:p w14:paraId="48433530" w14:textId="512B9873" w:rsidR="003B1291" w:rsidRPr="0087003F" w:rsidRDefault="00F201A8" w:rsidP="00E44C0A">
      <w:pPr>
        <w:pStyle w:val="EndNoteBibliography"/>
        <w:spacing w:after="0" w:line="276" w:lineRule="auto"/>
        <w:ind w:left="720" w:hanging="720"/>
      </w:pPr>
      <w:r w:rsidRPr="0087003F">
        <w:t>Rhodes, R. E., Plotnikoff, R. C. &amp; Courneya, K. S. 2008</w:t>
      </w:r>
      <w:r w:rsidR="003B1291" w:rsidRPr="0087003F">
        <w:t xml:space="preserve">. Predicting the physical activity intention-behavior profiles of adopters and maintainers using three social cognition models. </w:t>
      </w:r>
      <w:r w:rsidR="003B1291" w:rsidRPr="0087003F">
        <w:rPr>
          <w:i/>
        </w:rPr>
        <w:t>Ann Behav Med,</w:t>
      </w:r>
      <w:r w:rsidR="003B1291" w:rsidRPr="0087003F">
        <w:t xml:space="preserve"> 36</w:t>
      </w:r>
      <w:r w:rsidR="003B1291" w:rsidRPr="0087003F">
        <w:rPr>
          <w:b/>
        </w:rPr>
        <w:t>,</w:t>
      </w:r>
      <w:r w:rsidR="003B1291" w:rsidRPr="0087003F">
        <w:t xml:space="preserve"> 244-52.</w:t>
      </w:r>
    </w:p>
    <w:p w14:paraId="512C0E5C" w14:textId="6F811667" w:rsidR="003B1291" w:rsidRPr="0087003F" w:rsidRDefault="00F201A8" w:rsidP="00E44C0A">
      <w:pPr>
        <w:pStyle w:val="EndNoteBibliography"/>
        <w:spacing w:after="0" w:line="276" w:lineRule="auto"/>
        <w:ind w:left="720" w:hanging="720"/>
      </w:pPr>
      <w:r w:rsidRPr="0087003F">
        <w:t>Richards, J., Hillsdon, M., Thorogood, M. &amp; Foster</w:t>
      </w:r>
      <w:r w:rsidR="003B1291" w:rsidRPr="0087003F">
        <w:t xml:space="preserve">, C. 2013. Face-to-face interventions for promoting physical activity. </w:t>
      </w:r>
      <w:r w:rsidR="003B1291" w:rsidRPr="0087003F">
        <w:rPr>
          <w:i/>
        </w:rPr>
        <w:t>Cochrane Database of Systematic Reviews</w:t>
      </w:r>
      <w:r w:rsidR="003B1291" w:rsidRPr="0087003F">
        <w:t>.</w:t>
      </w:r>
    </w:p>
    <w:p w14:paraId="66D35684" w14:textId="64394650" w:rsidR="003B1291" w:rsidRPr="0087003F" w:rsidRDefault="00F201A8" w:rsidP="00E44C0A">
      <w:pPr>
        <w:pStyle w:val="EndNoteBibliography"/>
        <w:spacing w:after="0" w:line="276" w:lineRule="auto"/>
        <w:ind w:left="720" w:hanging="720"/>
      </w:pPr>
      <w:r w:rsidRPr="0087003F">
        <w:t>Sharma, M., Sargent, L. &amp; Stacy, R. 2005. Pr</w:t>
      </w:r>
      <w:r w:rsidR="003B1291" w:rsidRPr="0087003F">
        <w:t xml:space="preserve">edictors of leisure-time physical activity among African American women. </w:t>
      </w:r>
      <w:r w:rsidR="003B1291" w:rsidRPr="0087003F">
        <w:rPr>
          <w:i/>
        </w:rPr>
        <w:t>Am J Health Behav,</w:t>
      </w:r>
      <w:r w:rsidR="003B1291" w:rsidRPr="0087003F">
        <w:t xml:space="preserve"> 29</w:t>
      </w:r>
      <w:r w:rsidR="003B1291" w:rsidRPr="0087003F">
        <w:rPr>
          <w:b/>
        </w:rPr>
        <w:t>,</w:t>
      </w:r>
      <w:r w:rsidR="003B1291" w:rsidRPr="0087003F">
        <w:t xml:space="preserve"> 352-9.</w:t>
      </w:r>
    </w:p>
    <w:p w14:paraId="62048E62" w14:textId="272AA274" w:rsidR="003B1291" w:rsidRPr="0087003F" w:rsidRDefault="00F201A8" w:rsidP="00E44C0A">
      <w:pPr>
        <w:pStyle w:val="EndNoteBibliography"/>
        <w:spacing w:after="0" w:line="276" w:lineRule="auto"/>
        <w:ind w:left="720" w:hanging="720"/>
      </w:pPr>
      <w:r w:rsidRPr="0087003F">
        <w:t>Sørensen, M. &amp; Gill, D. L. 2008. P</w:t>
      </w:r>
      <w:r w:rsidR="003B1291" w:rsidRPr="0087003F">
        <w:t xml:space="preserve">erceived barriers to physical activity across Norwegian adult age groups, gender and stages of change. </w:t>
      </w:r>
      <w:r w:rsidR="003B1291" w:rsidRPr="0087003F">
        <w:rPr>
          <w:i/>
        </w:rPr>
        <w:t>Scandinavian Journal of Medicine &amp; Science in Sports,</w:t>
      </w:r>
      <w:r w:rsidR="003B1291" w:rsidRPr="0087003F">
        <w:t xml:space="preserve"> 18</w:t>
      </w:r>
      <w:r w:rsidR="003B1291" w:rsidRPr="0087003F">
        <w:rPr>
          <w:b/>
        </w:rPr>
        <w:t>,</w:t>
      </w:r>
      <w:r w:rsidR="003B1291" w:rsidRPr="0087003F">
        <w:t xml:space="preserve"> 651-663.</w:t>
      </w:r>
    </w:p>
    <w:p w14:paraId="33DE511B" w14:textId="2CC5EE03" w:rsidR="003B1291" w:rsidRPr="0087003F" w:rsidRDefault="00F201A8" w:rsidP="00E44C0A">
      <w:pPr>
        <w:pStyle w:val="EndNoteBibliography"/>
        <w:spacing w:line="276" w:lineRule="auto"/>
        <w:ind w:left="720" w:hanging="720"/>
      </w:pPr>
      <w:r w:rsidRPr="0087003F">
        <w:t xml:space="preserve">Tulloch, H., Sweet, S. N., Fortier, M., Capstick, G., Kenny, G. P. &amp; Sigal, R. J. </w:t>
      </w:r>
      <w:r w:rsidR="003B1291" w:rsidRPr="0087003F">
        <w:t xml:space="preserve">2013. Exercise Facilitators and Barriers from Adoption to Maintenance in the Diabetes Aerobic and Resistance Exercise Trial. </w:t>
      </w:r>
      <w:r w:rsidR="003B1291" w:rsidRPr="0087003F">
        <w:rPr>
          <w:i/>
        </w:rPr>
        <w:t>Canadian Journal of Diabetes,</w:t>
      </w:r>
      <w:r w:rsidR="003B1291" w:rsidRPr="0087003F">
        <w:t xml:space="preserve"> 37</w:t>
      </w:r>
      <w:r w:rsidR="003B1291" w:rsidRPr="0087003F">
        <w:rPr>
          <w:b/>
        </w:rPr>
        <w:t>,</w:t>
      </w:r>
      <w:r w:rsidR="003B1291" w:rsidRPr="0087003F">
        <w:t xml:space="preserve"> 367-374.</w:t>
      </w:r>
    </w:p>
    <w:p w14:paraId="59180F4A" w14:textId="39D6F767" w:rsidR="00771186" w:rsidRPr="0087003F" w:rsidRDefault="00DA3E42" w:rsidP="00E44C0A">
      <w:pPr>
        <w:pStyle w:val="EndNoteBibliography"/>
        <w:spacing w:after="0" w:line="276" w:lineRule="auto"/>
        <w:ind w:left="709" w:hanging="709"/>
        <w:rPr>
          <w:rFonts w:asciiTheme="minorHAnsi" w:hAnsiTheme="minorHAnsi"/>
        </w:rPr>
      </w:pPr>
      <w:r w:rsidRPr="0087003F">
        <w:rPr>
          <w:rFonts w:asciiTheme="minorHAnsi" w:hAnsiTheme="minorHAnsi"/>
        </w:rPr>
        <w:fldChar w:fldCharType="end"/>
      </w:r>
      <w:r w:rsidR="00892705" w:rsidRPr="0087003F">
        <w:rPr>
          <w:rFonts w:asciiTheme="minorHAnsi" w:hAnsiTheme="minorHAnsi"/>
        </w:rPr>
        <w:t>World Health Organisation. (2010) Global Recommendations on Physical Activity f</w:t>
      </w:r>
      <w:r w:rsidR="00004E28" w:rsidRPr="0087003F">
        <w:rPr>
          <w:rFonts w:asciiTheme="minorHAnsi" w:hAnsiTheme="minorHAnsi"/>
        </w:rPr>
        <w:t xml:space="preserve">or Health. [Online]. Available: </w:t>
      </w:r>
      <w:hyperlink r:id="rId10" w:history="1">
        <w:r w:rsidR="00892705" w:rsidRPr="0087003F">
          <w:rPr>
            <w:rStyle w:val="Hyperlink"/>
            <w:rFonts w:asciiTheme="minorHAnsi" w:hAnsiTheme="minorHAnsi"/>
          </w:rPr>
          <w:t>http://apps.who.int/iris/bitstream/10665/44399/1/9789241599979_eng.pdf</w:t>
        </w:r>
      </w:hyperlink>
      <w:r w:rsidR="00892705" w:rsidRPr="0087003F">
        <w:rPr>
          <w:rFonts w:asciiTheme="minorHAnsi" w:hAnsiTheme="minorHAnsi"/>
        </w:rPr>
        <w:t xml:space="preserve"> [Accessed 01/11/2016].</w:t>
      </w:r>
    </w:p>
    <w:p w14:paraId="0CA26EB1" w14:textId="77777777" w:rsidR="007C63A6" w:rsidRPr="0087003F" w:rsidRDefault="007C63A6" w:rsidP="00E44C0A">
      <w:pPr>
        <w:pStyle w:val="EndNoteBibliography"/>
        <w:spacing w:after="0" w:line="276" w:lineRule="auto"/>
        <w:ind w:left="720" w:hanging="720"/>
        <w:rPr>
          <w:rFonts w:asciiTheme="minorHAnsi" w:hAnsiTheme="minorHAnsi"/>
        </w:rPr>
      </w:pPr>
    </w:p>
    <w:p w14:paraId="4E7D2B81" w14:textId="77777777" w:rsidR="007C63A6" w:rsidRPr="0087003F" w:rsidRDefault="007C63A6" w:rsidP="00E44C0A">
      <w:pPr>
        <w:pStyle w:val="EndNoteBibliography"/>
        <w:spacing w:after="0" w:line="276" w:lineRule="auto"/>
        <w:ind w:left="720" w:hanging="720"/>
        <w:rPr>
          <w:rFonts w:asciiTheme="minorHAnsi" w:hAnsiTheme="minorHAnsi"/>
          <w:sz w:val="24"/>
          <w:szCs w:val="24"/>
        </w:rPr>
      </w:pPr>
    </w:p>
    <w:p w14:paraId="6D84CDE4"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3FC5BF75"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1F1B5999"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30C846F5"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77E50E52"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1D9EEE96"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7E1F06A0"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7CD0E00E"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32C4C173"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7246C24D"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2FBA613A"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2AAC2FD7"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179C5832"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323EFDE6"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124ADAC2"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00E75441" w14:textId="77777777" w:rsidR="00D949B5" w:rsidRPr="0087003F" w:rsidRDefault="00D949B5" w:rsidP="00E44C0A">
      <w:pPr>
        <w:pStyle w:val="EndNoteBibliography"/>
        <w:spacing w:after="0" w:line="276" w:lineRule="auto"/>
        <w:ind w:left="720" w:hanging="720"/>
        <w:rPr>
          <w:rFonts w:asciiTheme="minorHAnsi" w:hAnsiTheme="minorHAnsi"/>
          <w:sz w:val="24"/>
          <w:szCs w:val="24"/>
        </w:rPr>
      </w:pPr>
    </w:p>
    <w:p w14:paraId="5E235ABE" w14:textId="77777777" w:rsidR="00B85880" w:rsidRPr="0087003F" w:rsidRDefault="00B85880" w:rsidP="00E44C0A">
      <w:pPr>
        <w:pStyle w:val="EndNoteBibliography"/>
        <w:spacing w:after="0" w:line="276" w:lineRule="auto"/>
        <w:rPr>
          <w:rFonts w:asciiTheme="minorHAnsi" w:hAnsiTheme="minorHAnsi"/>
          <w:sz w:val="24"/>
          <w:szCs w:val="24"/>
        </w:rPr>
      </w:pPr>
    </w:p>
    <w:p w14:paraId="32FADE56" w14:textId="77777777" w:rsidR="007C63A6" w:rsidRPr="0087003F" w:rsidRDefault="007C63A6" w:rsidP="00E44C0A">
      <w:pPr>
        <w:pStyle w:val="EndNoteBibliography"/>
        <w:spacing w:after="0" w:line="276" w:lineRule="auto"/>
        <w:rPr>
          <w:rFonts w:asciiTheme="minorHAnsi" w:hAnsiTheme="minorHAnsi"/>
          <w:sz w:val="24"/>
          <w:szCs w:val="24"/>
        </w:rPr>
      </w:pPr>
    </w:p>
    <w:p w14:paraId="4D1287A9" w14:textId="0B0F7A81" w:rsidR="00692996" w:rsidRPr="0087003F" w:rsidRDefault="00692996" w:rsidP="00E44C0A">
      <w:pPr>
        <w:pStyle w:val="EndNoteBibliography"/>
        <w:spacing w:after="0" w:line="276" w:lineRule="auto"/>
        <w:rPr>
          <w:rFonts w:asciiTheme="majorHAnsi" w:hAnsiTheme="majorHAnsi"/>
          <w:sz w:val="24"/>
          <w:szCs w:val="24"/>
        </w:rPr>
      </w:pPr>
      <w:r w:rsidRPr="0087003F">
        <w:rPr>
          <w:sz w:val="24"/>
          <w:szCs w:val="24"/>
        </w:rPr>
        <w:lastRenderedPageBreak/>
        <w:t>Appendix 1</w:t>
      </w:r>
    </w:p>
    <w:p w14:paraId="5AEB4439" w14:textId="07E60403" w:rsidR="00692996" w:rsidRPr="0087003F" w:rsidRDefault="004A7039" w:rsidP="00E44C0A">
      <w:pPr>
        <w:spacing w:line="276" w:lineRule="auto"/>
        <w:rPr>
          <w:i/>
          <w:sz w:val="24"/>
          <w:szCs w:val="24"/>
        </w:rPr>
      </w:pPr>
      <w:r w:rsidRPr="0087003F">
        <w:rPr>
          <w:i/>
          <w:sz w:val="24"/>
          <w:szCs w:val="24"/>
        </w:rPr>
        <w:t>Example interview schedule</w:t>
      </w:r>
      <w:r w:rsidR="00692996" w:rsidRPr="0087003F">
        <w:rPr>
          <w:i/>
          <w:sz w:val="24"/>
          <w:szCs w:val="24"/>
        </w:rPr>
        <w:t xml:space="preserve"> for patients in the intervention groups and the control groups.</w:t>
      </w:r>
    </w:p>
    <w:p w14:paraId="5860697F" w14:textId="74074FAB" w:rsidR="004A7039" w:rsidRPr="0087003F" w:rsidRDefault="004A7039" w:rsidP="00E44C0A">
      <w:pPr>
        <w:pStyle w:val="EndNoteBibliography"/>
        <w:spacing w:line="276" w:lineRule="auto"/>
        <w:rPr>
          <w:rFonts w:asciiTheme="minorHAnsi" w:hAnsiTheme="minorHAnsi"/>
          <w:b/>
          <w:sz w:val="24"/>
        </w:rPr>
      </w:pPr>
      <w:r w:rsidRPr="0087003F">
        <w:rPr>
          <w:rFonts w:asciiTheme="minorHAnsi" w:hAnsiTheme="minorHAnsi"/>
          <w:b/>
          <w:sz w:val="24"/>
          <w:szCs w:val="24"/>
        </w:rPr>
        <w:t>Intervention group</w:t>
      </w:r>
    </w:p>
    <w:p w14:paraId="05BC1BF6" w14:textId="77777777" w:rsidR="004A7039" w:rsidRPr="0087003F" w:rsidRDefault="004A7039" w:rsidP="00E44C0A">
      <w:pPr>
        <w:pStyle w:val="ListParagraph"/>
        <w:spacing w:line="276" w:lineRule="auto"/>
        <w:ind w:left="0"/>
        <w:rPr>
          <w:rFonts w:cs="Arial"/>
          <w:sz w:val="24"/>
          <w:szCs w:val="24"/>
        </w:rPr>
      </w:pPr>
      <w:r w:rsidRPr="0087003F">
        <w:rPr>
          <w:rFonts w:cs="Arial"/>
          <w:sz w:val="24"/>
          <w:szCs w:val="24"/>
        </w:rPr>
        <w:t xml:space="preserve">Main questions </w:t>
      </w:r>
    </w:p>
    <w:p w14:paraId="1C895249" w14:textId="77777777" w:rsidR="004A7039" w:rsidRPr="0087003F" w:rsidRDefault="004A7039" w:rsidP="00E44C0A">
      <w:pPr>
        <w:pStyle w:val="ListParagraph"/>
        <w:spacing w:line="276" w:lineRule="auto"/>
        <w:ind w:left="0"/>
        <w:rPr>
          <w:rFonts w:cs="Arial"/>
          <w:b/>
          <w:sz w:val="24"/>
          <w:szCs w:val="24"/>
        </w:rPr>
      </w:pPr>
    </w:p>
    <w:p w14:paraId="5B266A8C" w14:textId="77777777" w:rsidR="004A7039" w:rsidRPr="0087003F" w:rsidRDefault="004A7039" w:rsidP="00E44C0A">
      <w:pPr>
        <w:pStyle w:val="ListParagraph"/>
        <w:numPr>
          <w:ilvl w:val="0"/>
          <w:numId w:val="11"/>
        </w:numPr>
        <w:spacing w:after="200" w:line="276" w:lineRule="auto"/>
        <w:rPr>
          <w:rFonts w:cs="Arial"/>
          <w:sz w:val="24"/>
          <w:szCs w:val="24"/>
        </w:rPr>
      </w:pPr>
      <w:r w:rsidRPr="0087003F">
        <w:rPr>
          <w:rFonts w:cs="Arial"/>
          <w:sz w:val="24"/>
          <w:szCs w:val="24"/>
        </w:rPr>
        <w:t>Can you tell me about what physical activity you did last week? Was that a typical week for you?</w:t>
      </w:r>
    </w:p>
    <w:p w14:paraId="6BD26741" w14:textId="77777777" w:rsidR="004A7039" w:rsidRPr="0087003F" w:rsidRDefault="004A7039" w:rsidP="00E44C0A">
      <w:pPr>
        <w:pStyle w:val="ListParagraph"/>
        <w:spacing w:line="276" w:lineRule="auto"/>
        <w:ind w:left="360"/>
        <w:rPr>
          <w:rFonts w:cs="Arial"/>
          <w:sz w:val="24"/>
          <w:szCs w:val="24"/>
        </w:rPr>
      </w:pPr>
    </w:p>
    <w:p w14:paraId="01D0261F" w14:textId="77777777" w:rsidR="004A7039" w:rsidRPr="0087003F" w:rsidRDefault="004A7039" w:rsidP="00E44C0A">
      <w:pPr>
        <w:pStyle w:val="ListParagraph"/>
        <w:numPr>
          <w:ilvl w:val="0"/>
          <w:numId w:val="11"/>
        </w:numPr>
        <w:spacing w:after="200" w:line="276" w:lineRule="auto"/>
        <w:rPr>
          <w:rFonts w:cs="Arial"/>
          <w:sz w:val="24"/>
          <w:szCs w:val="24"/>
        </w:rPr>
      </w:pPr>
      <w:r w:rsidRPr="0087003F">
        <w:rPr>
          <w:rFonts w:cs="Arial"/>
          <w:sz w:val="24"/>
          <w:szCs w:val="24"/>
        </w:rPr>
        <w:t>Do you think taking part in the PACE-UP trial has changed the physical activity you are doing now?</w:t>
      </w:r>
    </w:p>
    <w:p w14:paraId="29533054" w14:textId="77777777" w:rsidR="004A7039" w:rsidRPr="0087003F" w:rsidRDefault="004A7039" w:rsidP="00E44C0A">
      <w:pPr>
        <w:pStyle w:val="ListParagraph"/>
        <w:spacing w:line="276" w:lineRule="auto"/>
        <w:rPr>
          <w:rFonts w:cs="Arial"/>
          <w:sz w:val="24"/>
          <w:szCs w:val="24"/>
        </w:rPr>
      </w:pPr>
    </w:p>
    <w:p w14:paraId="7771E1C7" w14:textId="77777777" w:rsidR="004A7039" w:rsidRPr="0087003F" w:rsidRDefault="004A7039" w:rsidP="00E44C0A">
      <w:pPr>
        <w:pStyle w:val="ListParagraph"/>
        <w:numPr>
          <w:ilvl w:val="0"/>
          <w:numId w:val="11"/>
        </w:numPr>
        <w:spacing w:after="200" w:line="276" w:lineRule="auto"/>
        <w:rPr>
          <w:rFonts w:cs="Arial"/>
          <w:sz w:val="24"/>
          <w:szCs w:val="24"/>
        </w:rPr>
      </w:pPr>
      <w:r w:rsidRPr="0087003F">
        <w:rPr>
          <w:rFonts w:cs="Arial"/>
          <w:sz w:val="24"/>
          <w:szCs w:val="24"/>
        </w:rPr>
        <w:t xml:space="preserve">Is there anything about the PACE-UP trial that you particularly remember? </w:t>
      </w:r>
      <w:r w:rsidRPr="0087003F">
        <w:rPr>
          <w:rFonts w:cs="Arial"/>
          <w:i/>
          <w:sz w:val="24"/>
          <w:szCs w:val="24"/>
        </w:rPr>
        <w:t>i.e. take home message</w:t>
      </w:r>
    </w:p>
    <w:p w14:paraId="66EF8946" w14:textId="77777777" w:rsidR="004A7039" w:rsidRPr="0087003F" w:rsidRDefault="004A7039" w:rsidP="00E44C0A">
      <w:pPr>
        <w:pStyle w:val="ListParagraph"/>
        <w:spacing w:line="276" w:lineRule="auto"/>
        <w:rPr>
          <w:rFonts w:cs="Arial"/>
          <w:sz w:val="24"/>
          <w:szCs w:val="24"/>
        </w:rPr>
      </w:pPr>
    </w:p>
    <w:p w14:paraId="0E72378C" w14:textId="1371EE63" w:rsidR="004A7039" w:rsidRPr="0087003F" w:rsidRDefault="004A7039" w:rsidP="00E44C0A">
      <w:pPr>
        <w:pStyle w:val="ListParagraph"/>
        <w:numPr>
          <w:ilvl w:val="0"/>
          <w:numId w:val="11"/>
        </w:numPr>
        <w:spacing w:after="200" w:line="276" w:lineRule="auto"/>
        <w:rPr>
          <w:rFonts w:cs="Arial"/>
          <w:sz w:val="24"/>
          <w:szCs w:val="24"/>
        </w:rPr>
      </w:pPr>
      <w:r w:rsidRPr="0087003F">
        <w:rPr>
          <w:rFonts w:cs="Arial"/>
          <w:sz w:val="24"/>
          <w:szCs w:val="24"/>
        </w:rPr>
        <w:t>Do</w:t>
      </w:r>
      <w:r w:rsidR="00544C55" w:rsidRPr="0087003F">
        <w:rPr>
          <w:rFonts w:cs="Arial"/>
          <w:sz w:val="24"/>
          <w:szCs w:val="24"/>
        </w:rPr>
        <w:t xml:space="preserve"> </w:t>
      </w:r>
      <w:r w:rsidRPr="0087003F">
        <w:rPr>
          <w:rFonts w:cs="Arial"/>
          <w:sz w:val="24"/>
          <w:szCs w:val="24"/>
        </w:rPr>
        <w:t xml:space="preserve">you </w:t>
      </w:r>
      <w:r w:rsidR="00AD6637" w:rsidRPr="0087003F">
        <w:rPr>
          <w:rFonts w:cs="Arial"/>
          <w:sz w:val="24"/>
          <w:szCs w:val="24"/>
        </w:rPr>
        <w:t xml:space="preserve">still </w:t>
      </w:r>
      <w:r w:rsidRPr="0087003F">
        <w:rPr>
          <w:rFonts w:cs="Arial"/>
          <w:sz w:val="24"/>
          <w:szCs w:val="24"/>
        </w:rPr>
        <w:t xml:space="preserve">use the pedometer, diary or handbook given to you after the PACE-UP trial? If so, how often do you use them? </w:t>
      </w:r>
      <w:r w:rsidRPr="0087003F">
        <w:rPr>
          <w:rFonts w:cs="Arial"/>
          <w:i/>
          <w:sz w:val="24"/>
          <w:szCs w:val="24"/>
        </w:rPr>
        <w:t xml:space="preserve">If no, do you use anything else? </w:t>
      </w:r>
      <w:proofErr w:type="spellStart"/>
      <w:proofErr w:type="gramStart"/>
      <w:r w:rsidRPr="0087003F">
        <w:rPr>
          <w:rFonts w:cs="Arial"/>
          <w:i/>
          <w:sz w:val="24"/>
          <w:szCs w:val="24"/>
        </w:rPr>
        <w:t>i.e</w:t>
      </w:r>
      <w:proofErr w:type="spellEnd"/>
      <w:proofErr w:type="gramEnd"/>
      <w:r w:rsidRPr="0087003F">
        <w:rPr>
          <w:rFonts w:cs="Arial"/>
          <w:i/>
          <w:sz w:val="24"/>
          <w:szCs w:val="24"/>
        </w:rPr>
        <w:t xml:space="preserve"> phone, </w:t>
      </w:r>
      <w:proofErr w:type="spellStart"/>
      <w:r w:rsidRPr="0087003F">
        <w:rPr>
          <w:rFonts w:cs="Arial"/>
          <w:i/>
          <w:sz w:val="24"/>
          <w:szCs w:val="24"/>
        </w:rPr>
        <w:t>fitbit</w:t>
      </w:r>
      <w:proofErr w:type="spellEnd"/>
      <w:r w:rsidRPr="0087003F">
        <w:rPr>
          <w:rFonts w:cs="Arial"/>
          <w:i/>
          <w:sz w:val="24"/>
          <w:szCs w:val="24"/>
        </w:rPr>
        <w:t xml:space="preserve">. </w:t>
      </w:r>
    </w:p>
    <w:p w14:paraId="4EC9A5AA" w14:textId="77777777" w:rsidR="004A7039" w:rsidRPr="0087003F" w:rsidRDefault="004A7039" w:rsidP="00E44C0A">
      <w:pPr>
        <w:numPr>
          <w:ilvl w:val="0"/>
          <w:numId w:val="11"/>
        </w:numPr>
        <w:spacing w:after="200" w:line="276" w:lineRule="auto"/>
        <w:rPr>
          <w:rFonts w:cs="Arial"/>
          <w:sz w:val="24"/>
          <w:szCs w:val="24"/>
        </w:rPr>
      </w:pPr>
      <w:r w:rsidRPr="0087003F">
        <w:rPr>
          <w:rFonts w:cs="Arial"/>
          <w:sz w:val="24"/>
          <w:szCs w:val="24"/>
        </w:rPr>
        <w:t>What normally motivates you to be physically active? Is that different to how it was before you participated in PACE-UP?</w:t>
      </w:r>
    </w:p>
    <w:p w14:paraId="28E54041" w14:textId="77777777" w:rsidR="004A7039" w:rsidRPr="0087003F" w:rsidRDefault="004A7039" w:rsidP="00E44C0A">
      <w:pPr>
        <w:pStyle w:val="ListParagraph"/>
        <w:numPr>
          <w:ilvl w:val="0"/>
          <w:numId w:val="11"/>
        </w:numPr>
        <w:spacing w:after="200" w:line="276" w:lineRule="auto"/>
        <w:rPr>
          <w:rFonts w:cs="Arial"/>
          <w:sz w:val="24"/>
          <w:szCs w:val="24"/>
        </w:rPr>
      </w:pPr>
      <w:r w:rsidRPr="0087003F">
        <w:rPr>
          <w:rFonts w:cs="Arial"/>
          <w:sz w:val="24"/>
          <w:szCs w:val="24"/>
        </w:rPr>
        <w:t>Would you recommend the PACE-UP trial to family and friends?</w:t>
      </w:r>
    </w:p>
    <w:p w14:paraId="7DDEBAC0" w14:textId="77777777" w:rsidR="004A7039" w:rsidRPr="0087003F" w:rsidRDefault="004A7039" w:rsidP="00E44C0A">
      <w:pPr>
        <w:numPr>
          <w:ilvl w:val="0"/>
          <w:numId w:val="11"/>
        </w:numPr>
        <w:spacing w:after="200" w:line="276" w:lineRule="auto"/>
        <w:rPr>
          <w:rFonts w:cs="Arial"/>
          <w:sz w:val="24"/>
          <w:szCs w:val="24"/>
        </w:rPr>
      </w:pPr>
      <w:r w:rsidRPr="0087003F">
        <w:rPr>
          <w:rFonts w:cs="Arial"/>
          <w:sz w:val="24"/>
          <w:szCs w:val="24"/>
        </w:rPr>
        <w:t xml:space="preserve">Are there any additional resources or support that you could suggest that might help to keep you physically active?” </w:t>
      </w:r>
      <w:proofErr w:type="spellStart"/>
      <w:r w:rsidRPr="0087003F">
        <w:rPr>
          <w:rFonts w:cs="Arial"/>
          <w:sz w:val="24"/>
          <w:szCs w:val="24"/>
        </w:rPr>
        <w:t>i.e</w:t>
      </w:r>
      <w:proofErr w:type="spellEnd"/>
      <w:r w:rsidRPr="0087003F">
        <w:rPr>
          <w:rFonts w:cs="Arial"/>
          <w:sz w:val="24"/>
          <w:szCs w:val="24"/>
        </w:rPr>
        <w:t xml:space="preserve"> family, friends, text messages, online resources, annual visit to nurse, walking groups….</w:t>
      </w:r>
    </w:p>
    <w:p w14:paraId="64AF6058" w14:textId="77777777" w:rsidR="004A7039" w:rsidRPr="0087003F" w:rsidRDefault="004A7039" w:rsidP="00E44C0A">
      <w:pPr>
        <w:spacing w:after="0" w:line="276" w:lineRule="auto"/>
        <w:ind w:firstLine="360"/>
        <w:rPr>
          <w:rFonts w:cs="Arial"/>
          <w:sz w:val="24"/>
          <w:szCs w:val="24"/>
        </w:rPr>
      </w:pPr>
      <w:r w:rsidRPr="0087003F">
        <w:rPr>
          <w:rFonts w:cs="Arial"/>
          <w:sz w:val="24"/>
          <w:szCs w:val="24"/>
        </w:rPr>
        <w:t>Closing</w:t>
      </w:r>
    </w:p>
    <w:p w14:paraId="370FEEE7" w14:textId="77777777" w:rsidR="004A7039" w:rsidRPr="0087003F" w:rsidRDefault="004A7039" w:rsidP="00E44C0A">
      <w:pPr>
        <w:spacing w:after="0" w:line="276" w:lineRule="auto"/>
        <w:rPr>
          <w:rFonts w:cs="Arial"/>
          <w:b/>
          <w:sz w:val="24"/>
          <w:szCs w:val="24"/>
        </w:rPr>
      </w:pPr>
    </w:p>
    <w:p w14:paraId="794CF313" w14:textId="77777777" w:rsidR="004A7039" w:rsidRPr="0087003F" w:rsidRDefault="004A7039" w:rsidP="00E44C0A">
      <w:pPr>
        <w:spacing w:after="0" w:line="276" w:lineRule="auto"/>
        <w:ind w:left="360"/>
        <w:rPr>
          <w:rFonts w:cs="Arial"/>
          <w:sz w:val="24"/>
          <w:szCs w:val="24"/>
        </w:rPr>
      </w:pPr>
      <w:r w:rsidRPr="0087003F">
        <w:rPr>
          <w:rFonts w:cs="Arial"/>
          <w:sz w:val="24"/>
          <w:szCs w:val="24"/>
        </w:rPr>
        <w:t>That was all the questions I had for you, is there anything else you would like to add or think I’ve missed?</w:t>
      </w:r>
    </w:p>
    <w:p w14:paraId="0BBB04B3" w14:textId="77777777" w:rsidR="00544C55" w:rsidRPr="0087003F" w:rsidRDefault="00544C55" w:rsidP="00E44C0A">
      <w:pPr>
        <w:spacing w:after="0" w:line="276" w:lineRule="auto"/>
        <w:rPr>
          <w:rFonts w:cs="Arial"/>
          <w:sz w:val="24"/>
          <w:szCs w:val="24"/>
        </w:rPr>
      </w:pPr>
    </w:p>
    <w:p w14:paraId="1E5A41AF" w14:textId="195A1829" w:rsidR="00692996" w:rsidRPr="0087003F" w:rsidRDefault="00692996" w:rsidP="00E44C0A">
      <w:pPr>
        <w:pStyle w:val="EndNoteBibliography"/>
        <w:spacing w:line="276" w:lineRule="auto"/>
        <w:rPr>
          <w:rFonts w:asciiTheme="minorHAnsi" w:hAnsiTheme="minorHAnsi"/>
          <w:b/>
          <w:sz w:val="24"/>
          <w:szCs w:val="24"/>
        </w:rPr>
      </w:pPr>
      <w:r w:rsidRPr="0087003F">
        <w:rPr>
          <w:rFonts w:asciiTheme="minorHAnsi" w:hAnsiTheme="minorHAnsi"/>
          <w:b/>
          <w:sz w:val="24"/>
          <w:szCs w:val="24"/>
        </w:rPr>
        <w:t>Control group</w:t>
      </w:r>
    </w:p>
    <w:p w14:paraId="54EC9143" w14:textId="305DAB45" w:rsidR="004A7039" w:rsidRPr="0087003F" w:rsidRDefault="004A7039" w:rsidP="00E44C0A">
      <w:pPr>
        <w:pStyle w:val="ListParagraph"/>
        <w:spacing w:line="276" w:lineRule="auto"/>
        <w:ind w:left="0"/>
        <w:rPr>
          <w:rFonts w:cs="Arial"/>
          <w:sz w:val="24"/>
          <w:szCs w:val="24"/>
        </w:rPr>
      </w:pPr>
      <w:r w:rsidRPr="0087003F">
        <w:rPr>
          <w:rFonts w:cs="Arial"/>
          <w:sz w:val="24"/>
          <w:szCs w:val="24"/>
        </w:rPr>
        <w:t xml:space="preserve">Main questions </w:t>
      </w:r>
    </w:p>
    <w:p w14:paraId="5C1D7C50" w14:textId="77777777" w:rsidR="00544C55" w:rsidRPr="0087003F" w:rsidRDefault="004A7039" w:rsidP="00E44C0A">
      <w:pPr>
        <w:pStyle w:val="ListParagraph"/>
        <w:numPr>
          <w:ilvl w:val="0"/>
          <w:numId w:val="29"/>
        </w:numPr>
        <w:spacing w:after="0" w:line="276" w:lineRule="auto"/>
        <w:rPr>
          <w:rFonts w:cs="Arial"/>
          <w:sz w:val="24"/>
          <w:szCs w:val="24"/>
        </w:rPr>
      </w:pPr>
      <w:r w:rsidRPr="0087003F">
        <w:rPr>
          <w:rFonts w:cs="Arial"/>
          <w:sz w:val="24"/>
          <w:szCs w:val="24"/>
        </w:rPr>
        <w:t>Can you tell me about what physical activity you did last week? Was that a typical week for you?</w:t>
      </w:r>
    </w:p>
    <w:p w14:paraId="16815C61" w14:textId="77777777" w:rsidR="00544C55" w:rsidRPr="0087003F" w:rsidRDefault="00544C55" w:rsidP="00E44C0A">
      <w:pPr>
        <w:pStyle w:val="ListParagraph"/>
        <w:spacing w:after="0" w:line="276" w:lineRule="auto"/>
        <w:rPr>
          <w:rFonts w:cs="Arial"/>
          <w:sz w:val="24"/>
          <w:szCs w:val="24"/>
        </w:rPr>
      </w:pPr>
    </w:p>
    <w:p w14:paraId="40A16C91" w14:textId="77777777" w:rsidR="00544C55" w:rsidRPr="0087003F" w:rsidRDefault="004A7039" w:rsidP="00E44C0A">
      <w:pPr>
        <w:pStyle w:val="ListParagraph"/>
        <w:numPr>
          <w:ilvl w:val="0"/>
          <w:numId w:val="29"/>
        </w:numPr>
        <w:spacing w:after="0" w:line="276" w:lineRule="auto"/>
        <w:rPr>
          <w:rFonts w:cs="Arial"/>
          <w:sz w:val="24"/>
          <w:szCs w:val="24"/>
        </w:rPr>
      </w:pPr>
      <w:r w:rsidRPr="0087003F">
        <w:rPr>
          <w:rFonts w:cs="Arial"/>
          <w:sz w:val="24"/>
          <w:szCs w:val="24"/>
        </w:rPr>
        <w:t>Do you think taking part in the PACE-UP trial has changed the physical activity you are doing now?</w:t>
      </w:r>
    </w:p>
    <w:p w14:paraId="53213BE5" w14:textId="0BCEC5A7" w:rsidR="004A7039" w:rsidRPr="0087003F" w:rsidRDefault="004A7039" w:rsidP="00E44C0A">
      <w:pPr>
        <w:pStyle w:val="ListParagraph"/>
        <w:numPr>
          <w:ilvl w:val="0"/>
          <w:numId w:val="29"/>
        </w:numPr>
        <w:spacing w:after="0" w:line="276" w:lineRule="auto"/>
        <w:rPr>
          <w:rFonts w:cs="Arial"/>
          <w:sz w:val="24"/>
          <w:szCs w:val="24"/>
        </w:rPr>
      </w:pPr>
      <w:r w:rsidRPr="0087003F">
        <w:rPr>
          <w:rFonts w:cs="Arial"/>
          <w:sz w:val="24"/>
          <w:szCs w:val="24"/>
        </w:rPr>
        <w:t xml:space="preserve">Is there anything about the PACE-UP trial that you particularly remember? </w:t>
      </w:r>
      <w:r w:rsidRPr="0087003F">
        <w:rPr>
          <w:rFonts w:cs="Arial"/>
          <w:i/>
          <w:sz w:val="24"/>
          <w:szCs w:val="24"/>
        </w:rPr>
        <w:t>i.e. take home message</w:t>
      </w:r>
    </w:p>
    <w:p w14:paraId="4A293D54" w14:textId="77777777" w:rsidR="00544C55" w:rsidRPr="0087003F" w:rsidRDefault="00544C55" w:rsidP="00E44C0A">
      <w:pPr>
        <w:pStyle w:val="ListParagraph"/>
        <w:spacing w:after="0" w:line="276" w:lineRule="auto"/>
        <w:rPr>
          <w:rFonts w:cs="Arial"/>
          <w:sz w:val="24"/>
          <w:szCs w:val="24"/>
        </w:rPr>
      </w:pPr>
    </w:p>
    <w:p w14:paraId="6C288B10" w14:textId="77777777" w:rsidR="00544C55" w:rsidRPr="0087003F" w:rsidRDefault="004A7039" w:rsidP="00E44C0A">
      <w:pPr>
        <w:pStyle w:val="ListParagraph"/>
        <w:numPr>
          <w:ilvl w:val="0"/>
          <w:numId w:val="29"/>
        </w:numPr>
        <w:spacing w:after="0" w:line="276" w:lineRule="auto"/>
        <w:rPr>
          <w:rFonts w:cs="Arial"/>
          <w:sz w:val="24"/>
          <w:szCs w:val="24"/>
        </w:rPr>
      </w:pPr>
      <w:r w:rsidRPr="0087003F">
        <w:rPr>
          <w:rFonts w:cs="Arial"/>
          <w:sz w:val="24"/>
          <w:szCs w:val="24"/>
        </w:rPr>
        <w:t>What normally motivates you to be physically active? Is that different to how it was before you participated in PACE-UP?</w:t>
      </w:r>
    </w:p>
    <w:p w14:paraId="43E52E2D" w14:textId="77777777" w:rsidR="00544C55" w:rsidRPr="0087003F" w:rsidRDefault="00544C55" w:rsidP="00E44C0A">
      <w:pPr>
        <w:pStyle w:val="ListParagraph"/>
        <w:spacing w:after="0" w:line="276" w:lineRule="auto"/>
        <w:rPr>
          <w:rFonts w:cs="Arial"/>
          <w:sz w:val="24"/>
          <w:szCs w:val="24"/>
        </w:rPr>
      </w:pPr>
    </w:p>
    <w:p w14:paraId="2A9210E8" w14:textId="77777777" w:rsidR="00544C55" w:rsidRPr="0087003F" w:rsidRDefault="004A7039" w:rsidP="00E44C0A">
      <w:pPr>
        <w:pStyle w:val="ListParagraph"/>
        <w:numPr>
          <w:ilvl w:val="0"/>
          <w:numId w:val="29"/>
        </w:numPr>
        <w:spacing w:after="0" w:line="276" w:lineRule="auto"/>
        <w:rPr>
          <w:rFonts w:cs="Arial"/>
          <w:sz w:val="24"/>
          <w:szCs w:val="24"/>
        </w:rPr>
      </w:pPr>
      <w:r w:rsidRPr="0087003F">
        <w:rPr>
          <w:rFonts w:cs="Arial"/>
          <w:sz w:val="24"/>
          <w:szCs w:val="24"/>
        </w:rPr>
        <w:t xml:space="preserve">As a participant in the study you </w:t>
      </w:r>
      <w:r w:rsidR="00544C55" w:rsidRPr="0087003F">
        <w:rPr>
          <w:rFonts w:cs="Arial"/>
          <w:sz w:val="24"/>
          <w:szCs w:val="24"/>
        </w:rPr>
        <w:t>may</w:t>
      </w:r>
      <w:r w:rsidRPr="0087003F">
        <w:rPr>
          <w:rFonts w:cs="Arial"/>
          <w:sz w:val="24"/>
          <w:szCs w:val="24"/>
        </w:rPr>
        <w:t xml:space="preserve"> have received a pedometer, diary and handbook after the main trial was over.  Did you find these resources helpful? Have you continued to use any of these resources?</w:t>
      </w:r>
      <w:r w:rsidRPr="0087003F">
        <w:rPr>
          <w:rFonts w:cs="Arial"/>
          <w:i/>
          <w:sz w:val="24"/>
          <w:szCs w:val="24"/>
        </w:rPr>
        <w:t xml:space="preserve"> Do you use anything else? </w:t>
      </w:r>
      <w:proofErr w:type="spellStart"/>
      <w:proofErr w:type="gramStart"/>
      <w:r w:rsidRPr="0087003F">
        <w:rPr>
          <w:rFonts w:cs="Arial"/>
          <w:i/>
          <w:sz w:val="24"/>
          <w:szCs w:val="24"/>
        </w:rPr>
        <w:t>i.e</w:t>
      </w:r>
      <w:proofErr w:type="spellEnd"/>
      <w:proofErr w:type="gramEnd"/>
      <w:r w:rsidRPr="0087003F">
        <w:rPr>
          <w:rFonts w:cs="Arial"/>
          <w:i/>
          <w:sz w:val="24"/>
          <w:szCs w:val="24"/>
        </w:rPr>
        <w:t xml:space="preserve"> phone, </w:t>
      </w:r>
      <w:proofErr w:type="spellStart"/>
      <w:r w:rsidRPr="0087003F">
        <w:rPr>
          <w:rFonts w:cs="Arial"/>
          <w:i/>
          <w:sz w:val="24"/>
          <w:szCs w:val="24"/>
        </w:rPr>
        <w:t>fitbit</w:t>
      </w:r>
      <w:proofErr w:type="spellEnd"/>
      <w:r w:rsidRPr="0087003F">
        <w:rPr>
          <w:rFonts w:cs="Arial"/>
          <w:i/>
          <w:sz w:val="24"/>
          <w:szCs w:val="24"/>
        </w:rPr>
        <w:t>…</w:t>
      </w:r>
    </w:p>
    <w:p w14:paraId="3B56DAB7" w14:textId="77777777" w:rsidR="00544C55" w:rsidRPr="0087003F" w:rsidRDefault="00544C55" w:rsidP="00E44C0A">
      <w:pPr>
        <w:pStyle w:val="ListParagraph"/>
        <w:spacing w:line="276" w:lineRule="auto"/>
        <w:rPr>
          <w:rFonts w:cs="Arial"/>
          <w:sz w:val="24"/>
          <w:szCs w:val="24"/>
        </w:rPr>
      </w:pPr>
    </w:p>
    <w:p w14:paraId="42ED103E" w14:textId="77777777" w:rsidR="00544C55" w:rsidRPr="0087003F" w:rsidRDefault="004A7039" w:rsidP="00E44C0A">
      <w:pPr>
        <w:pStyle w:val="ListParagraph"/>
        <w:numPr>
          <w:ilvl w:val="0"/>
          <w:numId w:val="29"/>
        </w:numPr>
        <w:spacing w:after="0" w:line="276" w:lineRule="auto"/>
        <w:rPr>
          <w:rFonts w:cs="Arial"/>
          <w:sz w:val="24"/>
          <w:szCs w:val="24"/>
        </w:rPr>
      </w:pPr>
      <w:r w:rsidRPr="0087003F">
        <w:rPr>
          <w:rFonts w:cs="Arial"/>
          <w:sz w:val="24"/>
          <w:szCs w:val="24"/>
        </w:rPr>
        <w:t>Would you recommend the PACE-UP trial to family and friends?</w:t>
      </w:r>
    </w:p>
    <w:p w14:paraId="3E2FD148" w14:textId="77777777" w:rsidR="00544C55" w:rsidRPr="0087003F" w:rsidRDefault="00544C55" w:rsidP="00E44C0A">
      <w:pPr>
        <w:pStyle w:val="ListParagraph"/>
        <w:spacing w:line="276" w:lineRule="auto"/>
        <w:rPr>
          <w:rFonts w:cs="Arial"/>
          <w:sz w:val="24"/>
          <w:szCs w:val="24"/>
        </w:rPr>
      </w:pPr>
    </w:p>
    <w:p w14:paraId="764A4B68" w14:textId="1B95000E" w:rsidR="005A4243" w:rsidRPr="0087003F" w:rsidRDefault="004A7039" w:rsidP="00E44C0A">
      <w:pPr>
        <w:pStyle w:val="ListParagraph"/>
        <w:numPr>
          <w:ilvl w:val="0"/>
          <w:numId w:val="29"/>
        </w:numPr>
        <w:spacing w:after="0" w:line="276" w:lineRule="auto"/>
        <w:rPr>
          <w:rFonts w:cs="Arial"/>
          <w:sz w:val="24"/>
          <w:szCs w:val="24"/>
        </w:rPr>
      </w:pPr>
      <w:r w:rsidRPr="0087003F">
        <w:rPr>
          <w:rFonts w:cs="Arial"/>
          <w:sz w:val="24"/>
          <w:szCs w:val="24"/>
        </w:rPr>
        <w:t xml:space="preserve">Are there any additional resources or support that you could suggest that might help to keep you physically active?” </w:t>
      </w:r>
      <w:proofErr w:type="spellStart"/>
      <w:r w:rsidRPr="0087003F">
        <w:rPr>
          <w:rFonts w:cs="Arial"/>
          <w:sz w:val="24"/>
          <w:szCs w:val="24"/>
        </w:rPr>
        <w:t>i.e</w:t>
      </w:r>
      <w:proofErr w:type="spellEnd"/>
      <w:r w:rsidRPr="0087003F">
        <w:rPr>
          <w:rFonts w:cs="Arial"/>
          <w:sz w:val="24"/>
          <w:szCs w:val="24"/>
        </w:rPr>
        <w:t xml:space="preserve"> family, friends, text messages, online resources, annual visit to nurse, walking groups….</w:t>
      </w:r>
    </w:p>
    <w:p w14:paraId="07655E00" w14:textId="77777777" w:rsidR="004828AC" w:rsidRPr="0087003F" w:rsidRDefault="004828AC" w:rsidP="00E44C0A">
      <w:pPr>
        <w:pStyle w:val="ListParagraph"/>
        <w:spacing w:after="0" w:line="276" w:lineRule="auto"/>
        <w:rPr>
          <w:rFonts w:cs="Arial"/>
          <w:sz w:val="24"/>
          <w:szCs w:val="24"/>
        </w:rPr>
      </w:pPr>
    </w:p>
    <w:p w14:paraId="00319122" w14:textId="312A1C66" w:rsidR="004A7039" w:rsidRPr="0087003F" w:rsidRDefault="004A7039" w:rsidP="00E44C0A">
      <w:pPr>
        <w:spacing w:after="0" w:line="276" w:lineRule="auto"/>
        <w:ind w:firstLine="360"/>
        <w:rPr>
          <w:rFonts w:cs="Arial"/>
          <w:sz w:val="24"/>
          <w:szCs w:val="24"/>
        </w:rPr>
      </w:pPr>
      <w:r w:rsidRPr="0087003F">
        <w:rPr>
          <w:rFonts w:cs="Arial"/>
          <w:sz w:val="24"/>
          <w:szCs w:val="24"/>
        </w:rPr>
        <w:t>Closing</w:t>
      </w:r>
    </w:p>
    <w:p w14:paraId="0899826C" w14:textId="37905018" w:rsidR="004A7039" w:rsidRPr="0087003F" w:rsidRDefault="004A7039" w:rsidP="00E44C0A">
      <w:pPr>
        <w:spacing w:after="0" w:line="276" w:lineRule="auto"/>
        <w:rPr>
          <w:rFonts w:cs="Arial"/>
          <w:sz w:val="24"/>
          <w:szCs w:val="24"/>
        </w:rPr>
      </w:pPr>
    </w:p>
    <w:p w14:paraId="042D1E24" w14:textId="3E10508F" w:rsidR="004A7039" w:rsidRPr="0087003F" w:rsidRDefault="004A7039" w:rsidP="00E44C0A">
      <w:pPr>
        <w:spacing w:after="0" w:line="276" w:lineRule="auto"/>
        <w:ind w:left="360"/>
        <w:rPr>
          <w:rFonts w:cs="Arial"/>
          <w:sz w:val="24"/>
          <w:szCs w:val="24"/>
        </w:rPr>
      </w:pPr>
      <w:r w:rsidRPr="0087003F">
        <w:rPr>
          <w:rFonts w:cs="Arial"/>
          <w:sz w:val="24"/>
          <w:szCs w:val="24"/>
        </w:rPr>
        <w:t>That was all the questions I had for you, is there anything else you would like to add or think I’ve missed</w:t>
      </w:r>
      <w:r w:rsidR="004615A8" w:rsidRPr="0087003F">
        <w:rPr>
          <w:rFonts w:cs="Arial"/>
          <w:sz w:val="24"/>
          <w:szCs w:val="24"/>
        </w:rPr>
        <w:t>?</w:t>
      </w:r>
    </w:p>
    <w:p w14:paraId="2ACD7559" w14:textId="77777777" w:rsidR="00AA07A3" w:rsidRPr="0087003F" w:rsidRDefault="00AA07A3" w:rsidP="00E44C0A">
      <w:pPr>
        <w:spacing w:line="276" w:lineRule="auto"/>
        <w:rPr>
          <w:b/>
          <w:sz w:val="24"/>
        </w:rPr>
      </w:pPr>
    </w:p>
    <w:p w14:paraId="19C77A88" w14:textId="197301AD" w:rsidR="00BB74A3" w:rsidRPr="0087003F" w:rsidRDefault="00BB74A3" w:rsidP="00E44C0A">
      <w:pPr>
        <w:spacing w:line="276" w:lineRule="auto"/>
        <w:jc w:val="center"/>
        <w:rPr>
          <w:rFonts w:cs="Arial"/>
          <w:sz w:val="24"/>
          <w:szCs w:val="24"/>
        </w:rPr>
      </w:pPr>
      <w:r w:rsidRPr="0087003F">
        <w:rPr>
          <w:rFonts w:cs="Arial"/>
          <w:sz w:val="24"/>
          <w:szCs w:val="24"/>
        </w:rPr>
        <w:t>P</w:t>
      </w:r>
      <w:r w:rsidR="004828AC" w:rsidRPr="0087003F">
        <w:rPr>
          <w:rFonts w:cs="Arial"/>
          <w:sz w:val="24"/>
          <w:szCs w:val="24"/>
        </w:rPr>
        <w:t>rompt sheet</w:t>
      </w:r>
    </w:p>
    <w:p w14:paraId="14B47A72" w14:textId="77777777" w:rsidR="00BB74A3" w:rsidRPr="0087003F" w:rsidRDefault="00BB74A3" w:rsidP="00E44C0A">
      <w:pPr>
        <w:spacing w:line="276" w:lineRule="auto"/>
        <w:rPr>
          <w:rFonts w:cs="Arial"/>
          <w:sz w:val="24"/>
          <w:szCs w:val="24"/>
          <w:u w:val="single"/>
        </w:rPr>
      </w:pPr>
      <w:r w:rsidRPr="0087003F">
        <w:rPr>
          <w:rFonts w:cs="Arial"/>
          <w:sz w:val="24"/>
          <w:szCs w:val="24"/>
        </w:rPr>
        <w:t>Pedometer use</w:t>
      </w:r>
    </w:p>
    <w:p w14:paraId="65489C14" w14:textId="3AD4C51D" w:rsidR="00BB74A3" w:rsidRPr="0087003F" w:rsidRDefault="00BB74A3" w:rsidP="00E44C0A">
      <w:pPr>
        <w:numPr>
          <w:ilvl w:val="0"/>
          <w:numId w:val="12"/>
        </w:numPr>
        <w:spacing w:after="200" w:line="276" w:lineRule="auto"/>
        <w:rPr>
          <w:rFonts w:cs="Arial"/>
          <w:i/>
          <w:sz w:val="24"/>
          <w:szCs w:val="24"/>
        </w:rPr>
      </w:pPr>
      <w:r w:rsidRPr="0087003F">
        <w:rPr>
          <w:rFonts w:cs="Arial"/>
          <w:sz w:val="24"/>
          <w:szCs w:val="24"/>
        </w:rPr>
        <w:t xml:space="preserve">In what way do you think using a pedometer influences your physical activity? </w:t>
      </w:r>
    </w:p>
    <w:p w14:paraId="2D988F72" w14:textId="77777777" w:rsidR="00BB74A3" w:rsidRPr="0087003F" w:rsidRDefault="00BB74A3" w:rsidP="00E44C0A">
      <w:pPr>
        <w:spacing w:line="276" w:lineRule="auto"/>
        <w:rPr>
          <w:rFonts w:cs="Arial"/>
          <w:sz w:val="24"/>
          <w:szCs w:val="24"/>
        </w:rPr>
      </w:pPr>
      <w:r w:rsidRPr="0087003F">
        <w:rPr>
          <w:rFonts w:cs="Arial"/>
          <w:sz w:val="24"/>
          <w:szCs w:val="24"/>
        </w:rPr>
        <w:t>Barriers to being physically active</w:t>
      </w:r>
    </w:p>
    <w:p w14:paraId="04F412FD" w14:textId="54D045F6" w:rsidR="00BB74A3" w:rsidRPr="0087003F" w:rsidRDefault="00BB74A3" w:rsidP="00E44C0A">
      <w:pPr>
        <w:numPr>
          <w:ilvl w:val="0"/>
          <w:numId w:val="13"/>
        </w:numPr>
        <w:spacing w:after="200" w:line="276" w:lineRule="auto"/>
        <w:rPr>
          <w:rFonts w:cs="Arial"/>
          <w:sz w:val="24"/>
          <w:szCs w:val="24"/>
        </w:rPr>
      </w:pPr>
      <w:r w:rsidRPr="0087003F">
        <w:rPr>
          <w:rFonts w:cs="Arial"/>
          <w:sz w:val="24"/>
          <w:szCs w:val="24"/>
        </w:rPr>
        <w:t xml:space="preserve">Are there any barriers or difficulties you’ve had to overcome when it comes to physical activity? </w:t>
      </w:r>
    </w:p>
    <w:p w14:paraId="2289291D" w14:textId="77777777" w:rsidR="00BB74A3" w:rsidRPr="0087003F" w:rsidRDefault="00BB74A3" w:rsidP="00E44C0A">
      <w:pPr>
        <w:spacing w:line="276" w:lineRule="auto"/>
        <w:rPr>
          <w:rFonts w:cs="Arial"/>
          <w:sz w:val="24"/>
          <w:szCs w:val="24"/>
        </w:rPr>
      </w:pPr>
      <w:r w:rsidRPr="0087003F">
        <w:rPr>
          <w:rFonts w:cs="Arial"/>
          <w:sz w:val="24"/>
          <w:szCs w:val="24"/>
        </w:rPr>
        <w:t xml:space="preserve">Motivation </w:t>
      </w:r>
    </w:p>
    <w:p w14:paraId="02FAEFAB" w14:textId="77777777" w:rsidR="00BB74A3" w:rsidRPr="0087003F" w:rsidRDefault="00BB74A3" w:rsidP="00E44C0A">
      <w:pPr>
        <w:numPr>
          <w:ilvl w:val="0"/>
          <w:numId w:val="13"/>
        </w:numPr>
        <w:spacing w:after="200" w:line="276" w:lineRule="auto"/>
        <w:rPr>
          <w:rFonts w:cs="Arial"/>
          <w:i/>
          <w:sz w:val="24"/>
          <w:szCs w:val="24"/>
        </w:rPr>
      </w:pPr>
      <w:r w:rsidRPr="0087003F">
        <w:rPr>
          <w:rFonts w:cs="Arial"/>
          <w:sz w:val="24"/>
          <w:szCs w:val="24"/>
        </w:rPr>
        <w:t xml:space="preserve">Do you set yourself any physical activity targets/goals? </w:t>
      </w:r>
      <w:r w:rsidRPr="0087003F">
        <w:rPr>
          <w:rFonts w:cs="Arial"/>
          <w:i/>
          <w:sz w:val="24"/>
          <w:szCs w:val="24"/>
        </w:rPr>
        <w:t>If yes, prompt more.</w:t>
      </w:r>
    </w:p>
    <w:p w14:paraId="10148D34" w14:textId="3BEE0EE4" w:rsidR="00BB74A3" w:rsidRPr="0087003F" w:rsidRDefault="00BB74A3" w:rsidP="00E44C0A">
      <w:pPr>
        <w:numPr>
          <w:ilvl w:val="0"/>
          <w:numId w:val="13"/>
        </w:numPr>
        <w:spacing w:after="200" w:line="276" w:lineRule="auto"/>
        <w:rPr>
          <w:rFonts w:cs="Arial"/>
          <w:sz w:val="24"/>
          <w:szCs w:val="24"/>
        </w:rPr>
      </w:pPr>
      <w:r w:rsidRPr="0087003F">
        <w:rPr>
          <w:rFonts w:cs="Arial"/>
          <w:sz w:val="24"/>
          <w:szCs w:val="24"/>
        </w:rPr>
        <w:t xml:space="preserve">Do you adopt any strategies to help you stay motivated to be physically active? </w:t>
      </w:r>
      <w:r w:rsidRPr="0087003F">
        <w:rPr>
          <w:rFonts w:cs="Arial"/>
          <w:i/>
          <w:sz w:val="24"/>
          <w:szCs w:val="24"/>
        </w:rPr>
        <w:t>If yes, prompt more.</w:t>
      </w:r>
    </w:p>
    <w:p w14:paraId="7F79BC02" w14:textId="77777777" w:rsidR="00BB74A3" w:rsidRPr="0087003F" w:rsidRDefault="00BB74A3" w:rsidP="00E44C0A">
      <w:pPr>
        <w:spacing w:line="276" w:lineRule="auto"/>
        <w:rPr>
          <w:rFonts w:cs="Arial"/>
          <w:sz w:val="24"/>
          <w:szCs w:val="24"/>
        </w:rPr>
      </w:pPr>
      <w:r w:rsidRPr="0087003F">
        <w:rPr>
          <w:rFonts w:cs="Arial"/>
          <w:sz w:val="24"/>
          <w:szCs w:val="24"/>
        </w:rPr>
        <w:t xml:space="preserve">Peer/social support and physical activity </w:t>
      </w:r>
    </w:p>
    <w:p w14:paraId="57E0CB9F" w14:textId="6BA0783F" w:rsidR="00FC3566" w:rsidRPr="0087003F" w:rsidRDefault="00BB74A3" w:rsidP="00E44C0A">
      <w:pPr>
        <w:spacing w:line="276" w:lineRule="auto"/>
        <w:rPr>
          <w:rFonts w:cs="Arial"/>
          <w:sz w:val="24"/>
          <w:szCs w:val="24"/>
        </w:rPr>
      </w:pPr>
      <w:r w:rsidRPr="0087003F">
        <w:rPr>
          <w:rFonts w:cs="Arial"/>
          <w:sz w:val="24"/>
          <w:szCs w:val="24"/>
        </w:rPr>
        <w:t>Under question 5 if not discussed</w:t>
      </w:r>
    </w:p>
    <w:p w14:paraId="4570DE9A" w14:textId="77777777" w:rsidR="001150DE" w:rsidRPr="0087003F" w:rsidRDefault="001150DE" w:rsidP="00E44C0A">
      <w:pPr>
        <w:spacing w:line="276" w:lineRule="auto"/>
        <w:rPr>
          <w:rFonts w:cs="Arial"/>
          <w:sz w:val="24"/>
          <w:szCs w:val="24"/>
        </w:rPr>
      </w:pPr>
    </w:p>
    <w:p w14:paraId="0EF96617" w14:textId="2993A753" w:rsidR="00A0666D" w:rsidRPr="0087003F" w:rsidRDefault="00A0666D" w:rsidP="00E44C0A">
      <w:pPr>
        <w:spacing w:line="276" w:lineRule="auto"/>
        <w:rPr>
          <w:sz w:val="24"/>
          <w:szCs w:val="24"/>
        </w:rPr>
        <w:sectPr w:rsidR="00A0666D" w:rsidRPr="0087003F" w:rsidSect="0087003F">
          <w:footerReference w:type="default" r:id="rId11"/>
          <w:type w:val="continuous"/>
          <w:pgSz w:w="11906" w:h="16838"/>
          <w:pgMar w:top="1440" w:right="1440" w:bottom="1440" w:left="1440" w:header="709" w:footer="709" w:gutter="0"/>
          <w:cols w:space="708"/>
          <w:docGrid w:linePitch="360"/>
        </w:sectPr>
      </w:pPr>
    </w:p>
    <w:p w14:paraId="46657EC2" w14:textId="68D22B60" w:rsidR="005B38F1" w:rsidRPr="0087003F" w:rsidRDefault="00A0666D" w:rsidP="00E44C0A">
      <w:pPr>
        <w:spacing w:line="276" w:lineRule="auto"/>
        <w:rPr>
          <w:sz w:val="24"/>
          <w:szCs w:val="24"/>
        </w:rPr>
      </w:pPr>
      <w:r w:rsidRPr="0087003F">
        <w:rPr>
          <w:sz w:val="24"/>
          <w:szCs w:val="24"/>
        </w:rPr>
        <w:lastRenderedPageBreak/>
        <w:t>Appendix 2: Theme</w:t>
      </w:r>
      <w:r w:rsidR="009E3121" w:rsidRPr="0087003F">
        <w:rPr>
          <w:sz w:val="24"/>
          <w:szCs w:val="24"/>
        </w:rPr>
        <w:t xml:space="preserve">s and sub-themes with </w:t>
      </w:r>
      <w:r w:rsidR="00933976" w:rsidRPr="0087003F">
        <w:rPr>
          <w:sz w:val="24"/>
          <w:szCs w:val="24"/>
        </w:rPr>
        <w:t xml:space="preserve">additional </w:t>
      </w:r>
      <w:r w:rsidR="009E3121" w:rsidRPr="0087003F">
        <w:rPr>
          <w:sz w:val="24"/>
          <w:szCs w:val="24"/>
        </w:rPr>
        <w:t>supporting quotes</w:t>
      </w:r>
    </w:p>
    <w:tbl>
      <w:tblPr>
        <w:tblStyle w:val="TableGrid"/>
        <w:tblpPr w:leftFromText="180" w:rightFromText="180" w:vertAnchor="page" w:horzAnchor="margin" w:tblpY="2061"/>
        <w:tblW w:w="14174" w:type="dxa"/>
        <w:tblLayout w:type="fixed"/>
        <w:tblLook w:val="04A0" w:firstRow="1" w:lastRow="0" w:firstColumn="1" w:lastColumn="0" w:noHBand="0" w:noVBand="1"/>
      </w:tblPr>
      <w:tblGrid>
        <w:gridCol w:w="1526"/>
        <w:gridCol w:w="1871"/>
        <w:gridCol w:w="10777"/>
      </w:tblGrid>
      <w:tr w:rsidR="009E3121" w:rsidRPr="0087003F" w14:paraId="5CDD5F51" w14:textId="77777777" w:rsidTr="00D34C86">
        <w:tc>
          <w:tcPr>
            <w:tcW w:w="1526" w:type="dxa"/>
          </w:tcPr>
          <w:p w14:paraId="65D670D0" w14:textId="48994F46" w:rsidR="009E3121" w:rsidRPr="0087003F" w:rsidRDefault="009E3121" w:rsidP="00E44C0A">
            <w:pPr>
              <w:spacing w:line="276" w:lineRule="auto"/>
              <w:rPr>
                <w:sz w:val="24"/>
                <w:szCs w:val="24"/>
              </w:rPr>
            </w:pPr>
            <w:r w:rsidRPr="0087003F">
              <w:rPr>
                <w:sz w:val="24"/>
                <w:szCs w:val="24"/>
              </w:rPr>
              <w:t xml:space="preserve">Theme </w:t>
            </w:r>
          </w:p>
        </w:tc>
        <w:tc>
          <w:tcPr>
            <w:tcW w:w="1871" w:type="dxa"/>
          </w:tcPr>
          <w:p w14:paraId="6EB2D3E5" w14:textId="77777777" w:rsidR="009E3121" w:rsidRPr="0087003F" w:rsidRDefault="009E3121" w:rsidP="00E44C0A">
            <w:pPr>
              <w:spacing w:line="276" w:lineRule="auto"/>
              <w:rPr>
                <w:sz w:val="24"/>
                <w:szCs w:val="24"/>
              </w:rPr>
            </w:pPr>
            <w:r w:rsidRPr="0087003F">
              <w:rPr>
                <w:sz w:val="24"/>
                <w:szCs w:val="24"/>
              </w:rPr>
              <w:t xml:space="preserve">Sub-theme </w:t>
            </w:r>
          </w:p>
        </w:tc>
        <w:tc>
          <w:tcPr>
            <w:tcW w:w="10777" w:type="dxa"/>
          </w:tcPr>
          <w:p w14:paraId="5D77ED74" w14:textId="77777777" w:rsidR="009E3121" w:rsidRPr="0087003F" w:rsidRDefault="009E3121" w:rsidP="00E44C0A">
            <w:pPr>
              <w:spacing w:line="276" w:lineRule="auto"/>
              <w:rPr>
                <w:sz w:val="24"/>
                <w:szCs w:val="24"/>
              </w:rPr>
            </w:pPr>
            <w:r w:rsidRPr="0087003F">
              <w:rPr>
                <w:sz w:val="24"/>
                <w:szCs w:val="24"/>
              </w:rPr>
              <w:t xml:space="preserve">Evidence </w:t>
            </w:r>
          </w:p>
        </w:tc>
      </w:tr>
      <w:tr w:rsidR="009E3121" w:rsidRPr="0087003F" w14:paraId="35CBC58A" w14:textId="77777777" w:rsidTr="00D34C86">
        <w:tc>
          <w:tcPr>
            <w:tcW w:w="1526" w:type="dxa"/>
            <w:vMerge w:val="restart"/>
          </w:tcPr>
          <w:p w14:paraId="339EA102" w14:textId="22F193CB" w:rsidR="009E3121" w:rsidRPr="0087003F" w:rsidRDefault="009E3121" w:rsidP="00E44C0A">
            <w:pPr>
              <w:spacing w:line="276" w:lineRule="auto"/>
              <w:rPr>
                <w:sz w:val="24"/>
                <w:szCs w:val="24"/>
              </w:rPr>
            </w:pPr>
            <w:r w:rsidRPr="0087003F">
              <w:rPr>
                <w:b/>
                <w:sz w:val="24"/>
                <w:szCs w:val="24"/>
              </w:rPr>
              <w:t>Long-term effect of the PACE-UP trial</w:t>
            </w:r>
          </w:p>
        </w:tc>
        <w:tc>
          <w:tcPr>
            <w:tcW w:w="1871" w:type="dxa"/>
          </w:tcPr>
          <w:p w14:paraId="6793A9DC" w14:textId="28BF8C25" w:rsidR="009E3121" w:rsidRPr="0087003F" w:rsidRDefault="009E3121" w:rsidP="00E44C0A">
            <w:pPr>
              <w:spacing w:line="276" w:lineRule="auto"/>
              <w:rPr>
                <w:sz w:val="24"/>
                <w:szCs w:val="24"/>
              </w:rPr>
            </w:pPr>
            <w:r w:rsidRPr="0087003F">
              <w:rPr>
                <w:sz w:val="24"/>
                <w:szCs w:val="24"/>
              </w:rPr>
              <w:t>Increased awareness</w:t>
            </w:r>
          </w:p>
        </w:tc>
        <w:tc>
          <w:tcPr>
            <w:tcW w:w="10777" w:type="dxa"/>
          </w:tcPr>
          <w:p w14:paraId="26E8387C" w14:textId="532476D1" w:rsidR="009E3121" w:rsidRPr="0087003F" w:rsidRDefault="009E3121" w:rsidP="00E44C0A">
            <w:pPr>
              <w:spacing w:after="120" w:line="276" w:lineRule="auto"/>
              <w:rPr>
                <w:b/>
                <w:sz w:val="24"/>
                <w:szCs w:val="24"/>
              </w:rPr>
            </w:pPr>
            <w:r w:rsidRPr="0087003F">
              <w:rPr>
                <w:i/>
                <w:sz w:val="24"/>
                <w:szCs w:val="24"/>
              </w:rPr>
              <w:t>‘I think it’s made me more aware. Well as soon as I started the trial, I started thinking of the physical side of my life, and whether I was umm / you know how much exercise I was doing and umm / so it was informative because I didn't realise that you were supposed to try and get out of breath, once a day’.</w:t>
            </w:r>
            <w:r w:rsidRPr="0087003F">
              <w:rPr>
                <w:b/>
                <w:sz w:val="24"/>
                <w:szCs w:val="24"/>
              </w:rPr>
              <w:t xml:space="preserve"> (</w:t>
            </w:r>
            <w:r w:rsidR="00D93B25" w:rsidRPr="0087003F">
              <w:rPr>
                <w:b/>
                <w:sz w:val="24"/>
                <w:szCs w:val="24"/>
              </w:rPr>
              <w:t>Female</w:t>
            </w:r>
            <w:r w:rsidRPr="0087003F">
              <w:rPr>
                <w:b/>
                <w:sz w:val="24"/>
                <w:szCs w:val="24"/>
              </w:rPr>
              <w:t>, aged 63</w:t>
            </w:r>
            <w:r w:rsidR="00D34E6E" w:rsidRPr="0087003F">
              <w:rPr>
                <w:b/>
                <w:sz w:val="24"/>
                <w:szCs w:val="24"/>
              </w:rPr>
              <w:t>, white British, control group)</w:t>
            </w:r>
          </w:p>
        </w:tc>
      </w:tr>
      <w:tr w:rsidR="009E3121" w:rsidRPr="0087003F" w14:paraId="2747DE62" w14:textId="77777777" w:rsidTr="00D34C86">
        <w:tc>
          <w:tcPr>
            <w:tcW w:w="1526" w:type="dxa"/>
            <w:vMerge/>
          </w:tcPr>
          <w:p w14:paraId="65660676" w14:textId="77777777" w:rsidR="009E3121" w:rsidRPr="0087003F" w:rsidRDefault="009E3121" w:rsidP="00E44C0A">
            <w:pPr>
              <w:spacing w:line="276" w:lineRule="auto"/>
              <w:rPr>
                <w:b/>
                <w:bCs/>
                <w:sz w:val="24"/>
                <w:szCs w:val="24"/>
              </w:rPr>
            </w:pPr>
          </w:p>
        </w:tc>
        <w:tc>
          <w:tcPr>
            <w:tcW w:w="1871" w:type="dxa"/>
          </w:tcPr>
          <w:p w14:paraId="1612DA13" w14:textId="5083BC07" w:rsidR="009E3121" w:rsidRPr="0087003F" w:rsidRDefault="008F7964" w:rsidP="00E44C0A">
            <w:pPr>
              <w:spacing w:line="276" w:lineRule="auto"/>
              <w:rPr>
                <w:sz w:val="24"/>
              </w:rPr>
            </w:pPr>
            <w:r w:rsidRPr="0087003F">
              <w:rPr>
                <w:sz w:val="24"/>
              </w:rPr>
              <w:t>Lifestyle changes</w:t>
            </w:r>
          </w:p>
        </w:tc>
        <w:tc>
          <w:tcPr>
            <w:tcW w:w="10777" w:type="dxa"/>
          </w:tcPr>
          <w:p w14:paraId="28CE6EB5" w14:textId="38EF13E2" w:rsidR="009E3121" w:rsidRPr="0087003F" w:rsidRDefault="00573475" w:rsidP="00E44C0A">
            <w:pPr>
              <w:spacing w:line="276" w:lineRule="auto"/>
              <w:rPr>
                <w:b/>
                <w:i/>
                <w:sz w:val="24"/>
              </w:rPr>
            </w:pPr>
            <w:r w:rsidRPr="0087003F">
              <w:rPr>
                <w:i/>
                <w:sz w:val="24"/>
                <w:szCs w:val="24"/>
              </w:rPr>
              <w:t xml:space="preserve">‘My interests are more cerebral really, you know, I was a researcher, I do a lot of reading, </w:t>
            </w:r>
            <w:proofErr w:type="gramStart"/>
            <w:r w:rsidRPr="0087003F">
              <w:rPr>
                <w:i/>
                <w:sz w:val="24"/>
                <w:szCs w:val="24"/>
              </w:rPr>
              <w:t>I</w:t>
            </w:r>
            <w:proofErr w:type="gramEnd"/>
            <w:r w:rsidRPr="0087003F">
              <w:rPr>
                <w:i/>
                <w:sz w:val="24"/>
                <w:szCs w:val="24"/>
              </w:rPr>
              <w:t xml:space="preserve"> belong to a book club... I do photography.  I suppose that's a bit more active but not a lot more active actually. I'm always doing as much as I can.  I could do more if I perhaps dropped my other interests, which I'm not prepared to do’</w:t>
            </w:r>
            <w:r w:rsidRPr="0087003F">
              <w:rPr>
                <w:i/>
                <w:sz w:val="24"/>
              </w:rPr>
              <w:t xml:space="preserve"> </w:t>
            </w:r>
            <w:r w:rsidRPr="0087003F">
              <w:rPr>
                <w:b/>
                <w:i/>
                <w:sz w:val="24"/>
              </w:rPr>
              <w:t>(</w:t>
            </w:r>
            <w:r w:rsidR="00D93B25" w:rsidRPr="0087003F">
              <w:rPr>
                <w:b/>
                <w:i/>
                <w:sz w:val="24"/>
                <w:szCs w:val="24"/>
              </w:rPr>
              <w:t>Female</w:t>
            </w:r>
            <w:r w:rsidRPr="0087003F">
              <w:rPr>
                <w:b/>
                <w:i/>
                <w:sz w:val="24"/>
              </w:rPr>
              <w:t>, aged 69, white British, control group)</w:t>
            </w:r>
          </w:p>
          <w:p w14:paraId="731E6477" w14:textId="77777777" w:rsidR="00DE1E23" w:rsidRPr="0087003F" w:rsidRDefault="00DE1E23" w:rsidP="00E44C0A">
            <w:pPr>
              <w:spacing w:line="276" w:lineRule="auto"/>
              <w:rPr>
                <w:b/>
                <w:i/>
                <w:sz w:val="24"/>
              </w:rPr>
            </w:pPr>
          </w:p>
          <w:p w14:paraId="53D2CB71" w14:textId="7662DCDA" w:rsidR="00BF3A01" w:rsidRPr="0087003F" w:rsidRDefault="00BF3A01" w:rsidP="00E44C0A">
            <w:pPr>
              <w:spacing w:after="120" w:line="276" w:lineRule="auto"/>
              <w:rPr>
                <w:b/>
                <w:sz w:val="24"/>
                <w:szCs w:val="24"/>
              </w:rPr>
            </w:pPr>
            <w:r w:rsidRPr="0087003F">
              <w:rPr>
                <w:i/>
                <w:sz w:val="24"/>
                <w:szCs w:val="24"/>
              </w:rPr>
              <w:t>‘I also realised how fairly easy it is just to build up the steps so today, for example, there are two stations I could have gone to</w:t>
            </w:r>
            <w:r w:rsidR="00220FCC" w:rsidRPr="0087003F">
              <w:rPr>
                <w:i/>
                <w:sz w:val="24"/>
                <w:szCs w:val="24"/>
              </w:rPr>
              <w:t>,</w:t>
            </w:r>
            <w:r w:rsidRPr="0087003F">
              <w:rPr>
                <w:i/>
                <w:sz w:val="24"/>
                <w:szCs w:val="24"/>
              </w:rPr>
              <w:t xml:space="preserve"> to come home from where I was and I just walked to station which was furthest away, you know, it's just what I will do and walk up the escalators and underground stations’ </w:t>
            </w:r>
            <w:r w:rsidR="00220FCC" w:rsidRPr="0087003F">
              <w:rPr>
                <w:b/>
                <w:sz w:val="24"/>
                <w:szCs w:val="24"/>
              </w:rPr>
              <w:t>(Male, aged 66, white British, nurse group)</w:t>
            </w:r>
          </w:p>
          <w:p w14:paraId="6C44D262" w14:textId="2A73F372" w:rsidR="00DE1E23" w:rsidRPr="0087003F" w:rsidRDefault="00DE1E23" w:rsidP="00E44C0A">
            <w:pPr>
              <w:spacing w:line="276" w:lineRule="auto"/>
              <w:rPr>
                <w:i/>
                <w:sz w:val="24"/>
              </w:rPr>
            </w:pPr>
          </w:p>
        </w:tc>
      </w:tr>
      <w:tr w:rsidR="009E3121" w:rsidRPr="0087003F" w14:paraId="21B18908" w14:textId="77777777" w:rsidTr="00D34C86">
        <w:tc>
          <w:tcPr>
            <w:tcW w:w="1526" w:type="dxa"/>
            <w:vMerge/>
          </w:tcPr>
          <w:p w14:paraId="0B2B14EB" w14:textId="77777777" w:rsidR="009E3121" w:rsidRPr="0087003F" w:rsidRDefault="009E3121" w:rsidP="00E44C0A">
            <w:pPr>
              <w:spacing w:line="276" w:lineRule="auto"/>
              <w:rPr>
                <w:b/>
                <w:bCs/>
                <w:sz w:val="24"/>
                <w:szCs w:val="24"/>
              </w:rPr>
            </w:pPr>
          </w:p>
        </w:tc>
        <w:tc>
          <w:tcPr>
            <w:tcW w:w="1871" w:type="dxa"/>
          </w:tcPr>
          <w:p w14:paraId="0ECE4182" w14:textId="5649A7CF" w:rsidR="009E3121" w:rsidRPr="0087003F" w:rsidRDefault="00573475" w:rsidP="00E44C0A">
            <w:pPr>
              <w:spacing w:line="276" w:lineRule="auto"/>
              <w:rPr>
                <w:sz w:val="24"/>
                <w:szCs w:val="24"/>
              </w:rPr>
            </w:pPr>
            <w:r w:rsidRPr="0087003F">
              <w:rPr>
                <w:sz w:val="24"/>
                <w:szCs w:val="24"/>
              </w:rPr>
              <w:t>Pedometer use</w:t>
            </w:r>
          </w:p>
        </w:tc>
        <w:tc>
          <w:tcPr>
            <w:tcW w:w="10777" w:type="dxa"/>
          </w:tcPr>
          <w:p w14:paraId="62C56A1E" w14:textId="2C43D7CE" w:rsidR="00573475" w:rsidRPr="0087003F" w:rsidRDefault="00573475" w:rsidP="00E44C0A">
            <w:pPr>
              <w:spacing w:line="276" w:lineRule="auto"/>
              <w:rPr>
                <w:b/>
                <w:sz w:val="24"/>
                <w:szCs w:val="24"/>
              </w:rPr>
            </w:pPr>
            <w:r w:rsidRPr="0087003F">
              <w:rPr>
                <w:i/>
                <w:sz w:val="24"/>
                <w:szCs w:val="24"/>
              </w:rPr>
              <w:t>‘I want to walk more every day but I'm two or three days which sometimes I don't do it, but now I do, so no, it has been a great incentive with the pedometer, it does keep you on track to be healthy’</w:t>
            </w:r>
            <w:r w:rsidRPr="0087003F">
              <w:rPr>
                <w:sz w:val="24"/>
                <w:szCs w:val="24"/>
              </w:rPr>
              <w:t xml:space="preserve"> </w:t>
            </w:r>
            <w:r w:rsidRPr="0087003F">
              <w:rPr>
                <w:b/>
                <w:sz w:val="24"/>
                <w:szCs w:val="24"/>
              </w:rPr>
              <w:t>(</w:t>
            </w:r>
            <w:r w:rsidR="00D93B25" w:rsidRPr="0087003F">
              <w:rPr>
                <w:b/>
                <w:sz w:val="24"/>
                <w:szCs w:val="24"/>
              </w:rPr>
              <w:t>Female</w:t>
            </w:r>
            <w:r w:rsidRPr="0087003F">
              <w:rPr>
                <w:b/>
                <w:sz w:val="24"/>
                <w:szCs w:val="24"/>
              </w:rPr>
              <w:t>, aged 57, Asian other, control group)</w:t>
            </w:r>
          </w:p>
          <w:p w14:paraId="14A0400A" w14:textId="77777777" w:rsidR="00573475" w:rsidRPr="0087003F" w:rsidRDefault="00573475" w:rsidP="00E44C0A">
            <w:pPr>
              <w:spacing w:line="276" w:lineRule="auto"/>
              <w:rPr>
                <w:b/>
                <w:sz w:val="24"/>
                <w:szCs w:val="24"/>
              </w:rPr>
            </w:pPr>
          </w:p>
          <w:p w14:paraId="57C91342" w14:textId="41BAB687" w:rsidR="00573475" w:rsidRPr="0087003F" w:rsidRDefault="00573475" w:rsidP="00E44C0A">
            <w:pPr>
              <w:spacing w:line="276" w:lineRule="auto"/>
              <w:rPr>
                <w:b/>
                <w:sz w:val="24"/>
                <w:szCs w:val="24"/>
              </w:rPr>
            </w:pPr>
            <w:r w:rsidRPr="0087003F">
              <w:rPr>
                <w:i/>
                <w:sz w:val="24"/>
                <w:szCs w:val="24"/>
              </w:rPr>
              <w:t>‘The pedometer I think probably helped a lot initially, just to encourage me to go, but I've sort of abandoned that because it just is a bit awkward really.’</w:t>
            </w:r>
            <w:r w:rsidRPr="0087003F">
              <w:rPr>
                <w:sz w:val="24"/>
                <w:szCs w:val="24"/>
              </w:rPr>
              <w:t xml:space="preserve"> </w:t>
            </w:r>
            <w:r w:rsidRPr="0087003F">
              <w:rPr>
                <w:b/>
                <w:sz w:val="24"/>
                <w:szCs w:val="24"/>
              </w:rPr>
              <w:t>(</w:t>
            </w:r>
            <w:r w:rsidR="00D93B25" w:rsidRPr="0087003F">
              <w:rPr>
                <w:b/>
                <w:sz w:val="24"/>
                <w:szCs w:val="24"/>
              </w:rPr>
              <w:t>Female</w:t>
            </w:r>
            <w:r w:rsidRPr="0087003F">
              <w:rPr>
                <w:b/>
                <w:sz w:val="24"/>
                <w:szCs w:val="24"/>
              </w:rPr>
              <w:t>, aged 61, white Irish, postal group)</w:t>
            </w:r>
          </w:p>
          <w:p w14:paraId="6E574D4D" w14:textId="77777777" w:rsidR="00573475" w:rsidRPr="0087003F" w:rsidRDefault="00573475" w:rsidP="00E44C0A">
            <w:pPr>
              <w:spacing w:line="276" w:lineRule="auto"/>
              <w:rPr>
                <w:b/>
                <w:sz w:val="24"/>
                <w:szCs w:val="24"/>
              </w:rPr>
            </w:pPr>
          </w:p>
          <w:p w14:paraId="1E828241" w14:textId="32F937D4" w:rsidR="00573475" w:rsidRPr="0087003F" w:rsidRDefault="00573475" w:rsidP="00E44C0A">
            <w:pPr>
              <w:pStyle w:val="Header"/>
              <w:spacing w:line="276" w:lineRule="auto"/>
              <w:rPr>
                <w:rFonts w:asciiTheme="minorHAnsi" w:hAnsiTheme="minorHAnsi"/>
                <w:b/>
                <w:sz w:val="24"/>
                <w:szCs w:val="24"/>
              </w:rPr>
            </w:pPr>
            <w:r w:rsidRPr="0087003F">
              <w:rPr>
                <w:rFonts w:asciiTheme="minorHAnsi" w:hAnsiTheme="minorHAnsi"/>
                <w:i/>
                <w:sz w:val="24"/>
                <w:szCs w:val="24"/>
              </w:rPr>
              <w:t>‘Sometimes you think you've done more than you have, when you look in your pocket, you think, oh the pedometer's not working (laughs)’</w:t>
            </w:r>
            <w:r w:rsidRPr="0087003F">
              <w:rPr>
                <w:rFonts w:asciiTheme="minorHAnsi" w:hAnsiTheme="minorHAnsi"/>
                <w:b/>
                <w:sz w:val="24"/>
                <w:szCs w:val="24"/>
              </w:rPr>
              <w:t xml:space="preserve"> (</w:t>
            </w:r>
            <w:r w:rsidR="00D93B25" w:rsidRPr="0087003F">
              <w:rPr>
                <w:rFonts w:asciiTheme="minorHAnsi" w:hAnsiTheme="minorHAnsi"/>
                <w:b/>
                <w:sz w:val="24"/>
                <w:szCs w:val="24"/>
              </w:rPr>
              <w:t>Female</w:t>
            </w:r>
            <w:r w:rsidRPr="0087003F">
              <w:rPr>
                <w:rFonts w:asciiTheme="minorHAnsi" w:hAnsiTheme="minorHAnsi"/>
                <w:b/>
                <w:sz w:val="24"/>
                <w:szCs w:val="24"/>
              </w:rPr>
              <w:t>, aged 64, white British, control group)</w:t>
            </w:r>
          </w:p>
          <w:p w14:paraId="263D7371" w14:textId="77777777" w:rsidR="00573475" w:rsidRPr="0087003F" w:rsidRDefault="00573475" w:rsidP="00E44C0A">
            <w:pPr>
              <w:spacing w:line="276" w:lineRule="auto"/>
              <w:rPr>
                <w:b/>
                <w:sz w:val="24"/>
                <w:szCs w:val="24"/>
              </w:rPr>
            </w:pPr>
          </w:p>
          <w:p w14:paraId="19B3CC4E" w14:textId="1DDF913E" w:rsidR="00D26550" w:rsidRPr="0087003F" w:rsidRDefault="00E717C8" w:rsidP="00E44C0A">
            <w:pPr>
              <w:spacing w:line="276" w:lineRule="auto"/>
              <w:rPr>
                <w:sz w:val="24"/>
                <w:szCs w:val="24"/>
              </w:rPr>
            </w:pPr>
            <w:r w:rsidRPr="0087003F">
              <w:rPr>
                <w:i/>
                <w:sz w:val="24"/>
                <w:szCs w:val="24"/>
              </w:rPr>
              <w:t>‘I felt in competition with myself and I'm not sure that that was a good thing, because I thought I'm trying to walk more than I really need to, just so I can get my figures up.’</w:t>
            </w:r>
            <w:r w:rsidRPr="0087003F">
              <w:rPr>
                <w:sz w:val="24"/>
                <w:szCs w:val="24"/>
              </w:rPr>
              <w:t xml:space="preserve"> </w:t>
            </w:r>
            <w:r w:rsidRPr="0087003F">
              <w:rPr>
                <w:b/>
                <w:sz w:val="24"/>
                <w:szCs w:val="24"/>
              </w:rPr>
              <w:t>(</w:t>
            </w:r>
            <w:r w:rsidR="00D93B25" w:rsidRPr="0087003F">
              <w:rPr>
                <w:b/>
                <w:sz w:val="24"/>
                <w:szCs w:val="24"/>
              </w:rPr>
              <w:t>Female</w:t>
            </w:r>
            <w:r w:rsidRPr="0087003F">
              <w:rPr>
                <w:b/>
                <w:sz w:val="24"/>
                <w:szCs w:val="24"/>
              </w:rPr>
              <w:t>, aged 65, white British, postal group)</w:t>
            </w:r>
          </w:p>
        </w:tc>
      </w:tr>
      <w:tr w:rsidR="00AD0AB7" w:rsidRPr="0087003F" w14:paraId="36760F72" w14:textId="77777777" w:rsidTr="00D34C86">
        <w:tc>
          <w:tcPr>
            <w:tcW w:w="1526" w:type="dxa"/>
            <w:vMerge w:val="restart"/>
          </w:tcPr>
          <w:p w14:paraId="610E2E0F" w14:textId="5B601CAD" w:rsidR="00AD0AB7" w:rsidRPr="0087003F" w:rsidRDefault="00AD0AB7" w:rsidP="00E44C0A">
            <w:pPr>
              <w:spacing w:line="276" w:lineRule="auto"/>
              <w:rPr>
                <w:b/>
                <w:sz w:val="24"/>
                <w:szCs w:val="24"/>
              </w:rPr>
            </w:pPr>
            <w:r w:rsidRPr="0087003F">
              <w:rPr>
                <w:b/>
                <w:sz w:val="24"/>
                <w:szCs w:val="24"/>
              </w:rPr>
              <w:lastRenderedPageBreak/>
              <w:t>Facilitators and barriers to physical activity maintenance</w:t>
            </w:r>
          </w:p>
        </w:tc>
        <w:tc>
          <w:tcPr>
            <w:tcW w:w="1871" w:type="dxa"/>
          </w:tcPr>
          <w:p w14:paraId="7809D68E" w14:textId="1138F4B7" w:rsidR="00AD0AB7" w:rsidRPr="0087003F" w:rsidRDefault="00AD0AB7" w:rsidP="00E44C0A">
            <w:pPr>
              <w:spacing w:line="276" w:lineRule="auto"/>
              <w:rPr>
                <w:sz w:val="24"/>
                <w:szCs w:val="24"/>
              </w:rPr>
            </w:pPr>
            <w:r w:rsidRPr="0087003F">
              <w:rPr>
                <w:sz w:val="24"/>
                <w:szCs w:val="24"/>
              </w:rPr>
              <w:t>Weather and season</w:t>
            </w:r>
          </w:p>
        </w:tc>
        <w:tc>
          <w:tcPr>
            <w:tcW w:w="10777" w:type="dxa"/>
          </w:tcPr>
          <w:p w14:paraId="08B3947F" w14:textId="24D3A71B" w:rsidR="001C3B02" w:rsidRPr="0087003F" w:rsidRDefault="00A43AFC" w:rsidP="00E44C0A">
            <w:pPr>
              <w:spacing w:line="276" w:lineRule="auto"/>
              <w:rPr>
                <w:b/>
                <w:sz w:val="24"/>
                <w:szCs w:val="24"/>
              </w:rPr>
            </w:pPr>
            <w:r w:rsidRPr="0087003F">
              <w:rPr>
                <w:i/>
                <w:sz w:val="24"/>
                <w:szCs w:val="24"/>
              </w:rPr>
              <w:t>‘The sun shining is a bit encouraging!... when you work and when you finish it's dark and before you go to work it's dark, so it's really not a nice time of year to go out and do something and I'm not a person that would go to a gym and stuff like that, so it really is outdoor stuff, so really the spring and the summer.’</w:t>
            </w:r>
            <w:r w:rsidRPr="0087003F">
              <w:rPr>
                <w:sz w:val="24"/>
                <w:szCs w:val="24"/>
              </w:rPr>
              <w:t xml:space="preserve"> </w:t>
            </w:r>
            <w:r w:rsidRPr="0087003F">
              <w:rPr>
                <w:b/>
                <w:sz w:val="24"/>
                <w:szCs w:val="24"/>
              </w:rPr>
              <w:t>(</w:t>
            </w:r>
            <w:r w:rsidR="00D93B25" w:rsidRPr="0087003F">
              <w:rPr>
                <w:b/>
                <w:sz w:val="24"/>
                <w:szCs w:val="24"/>
              </w:rPr>
              <w:t>F</w:t>
            </w:r>
            <w:r w:rsidRPr="0087003F">
              <w:rPr>
                <w:b/>
                <w:sz w:val="24"/>
                <w:szCs w:val="24"/>
              </w:rPr>
              <w:t>emale, aged 61, white British, postal group)</w:t>
            </w:r>
          </w:p>
          <w:p w14:paraId="4F2345D7" w14:textId="77777777" w:rsidR="00D34E6E" w:rsidRPr="0087003F" w:rsidRDefault="00D34E6E" w:rsidP="00E44C0A">
            <w:pPr>
              <w:spacing w:line="276" w:lineRule="auto"/>
              <w:rPr>
                <w:b/>
                <w:sz w:val="24"/>
                <w:szCs w:val="24"/>
              </w:rPr>
            </w:pPr>
          </w:p>
          <w:p w14:paraId="2C78EF03" w14:textId="66BE7765" w:rsidR="001C3B02" w:rsidRPr="0087003F" w:rsidRDefault="001C3B02" w:rsidP="00E44C0A">
            <w:pPr>
              <w:pStyle w:val="Header"/>
              <w:spacing w:line="276" w:lineRule="auto"/>
              <w:rPr>
                <w:rFonts w:asciiTheme="minorHAnsi" w:hAnsiTheme="minorHAnsi"/>
                <w:b/>
                <w:sz w:val="24"/>
                <w:szCs w:val="24"/>
              </w:rPr>
            </w:pPr>
            <w:r w:rsidRPr="0087003F">
              <w:rPr>
                <w:rFonts w:asciiTheme="minorHAnsi" w:hAnsiTheme="minorHAnsi"/>
                <w:i/>
                <w:sz w:val="24"/>
                <w:szCs w:val="24"/>
              </w:rPr>
              <w:t>‘I mean I'm waiting for the weather to get a bit better to start going out for walks with groups like the Ramblers.’</w:t>
            </w:r>
            <w:r w:rsidRPr="0087003F">
              <w:rPr>
                <w:rFonts w:asciiTheme="minorHAnsi" w:hAnsiTheme="minorHAnsi"/>
                <w:sz w:val="24"/>
                <w:szCs w:val="24"/>
              </w:rPr>
              <w:t xml:space="preserve">  </w:t>
            </w:r>
            <w:r w:rsidRPr="0087003F">
              <w:rPr>
                <w:rFonts w:asciiTheme="minorHAnsi" w:hAnsiTheme="minorHAnsi"/>
                <w:b/>
                <w:sz w:val="24"/>
                <w:szCs w:val="24"/>
              </w:rPr>
              <w:t>(</w:t>
            </w:r>
            <w:r w:rsidR="00D93B25" w:rsidRPr="0087003F">
              <w:rPr>
                <w:rFonts w:asciiTheme="minorHAnsi" w:hAnsiTheme="minorHAnsi"/>
                <w:b/>
                <w:sz w:val="24"/>
                <w:szCs w:val="24"/>
              </w:rPr>
              <w:t>Female</w:t>
            </w:r>
            <w:r w:rsidRPr="0087003F">
              <w:rPr>
                <w:rFonts w:asciiTheme="minorHAnsi" w:hAnsiTheme="minorHAnsi"/>
                <w:b/>
                <w:sz w:val="24"/>
                <w:szCs w:val="24"/>
              </w:rPr>
              <w:t>, aged 63, white British, control group)</w:t>
            </w:r>
          </w:p>
        </w:tc>
      </w:tr>
      <w:tr w:rsidR="00AD0AB7" w:rsidRPr="0087003F" w14:paraId="30240CD4" w14:textId="77777777" w:rsidTr="00D34C86">
        <w:tc>
          <w:tcPr>
            <w:tcW w:w="1526" w:type="dxa"/>
            <w:vMerge/>
          </w:tcPr>
          <w:p w14:paraId="6A3B5B95" w14:textId="77777777" w:rsidR="00AD0AB7" w:rsidRPr="0087003F" w:rsidRDefault="00AD0AB7" w:rsidP="00E44C0A">
            <w:pPr>
              <w:spacing w:line="276" w:lineRule="auto"/>
              <w:rPr>
                <w:b/>
                <w:bCs/>
                <w:sz w:val="24"/>
                <w:szCs w:val="24"/>
              </w:rPr>
            </w:pPr>
          </w:p>
        </w:tc>
        <w:tc>
          <w:tcPr>
            <w:tcW w:w="1871" w:type="dxa"/>
          </w:tcPr>
          <w:p w14:paraId="023554CD" w14:textId="5110B81E" w:rsidR="00AD0AB7" w:rsidRPr="0087003F" w:rsidRDefault="00AD0AB7" w:rsidP="00E44C0A">
            <w:pPr>
              <w:spacing w:line="276" w:lineRule="auto"/>
              <w:rPr>
                <w:sz w:val="24"/>
                <w:szCs w:val="24"/>
              </w:rPr>
            </w:pPr>
            <w:r w:rsidRPr="0087003F">
              <w:rPr>
                <w:sz w:val="24"/>
                <w:szCs w:val="24"/>
              </w:rPr>
              <w:t>Health (physical and mental)</w:t>
            </w:r>
          </w:p>
        </w:tc>
        <w:tc>
          <w:tcPr>
            <w:tcW w:w="10777" w:type="dxa"/>
          </w:tcPr>
          <w:p w14:paraId="733F3CE0" w14:textId="33F74D8F" w:rsidR="00507F31" w:rsidRPr="0087003F" w:rsidRDefault="00DA11F4" w:rsidP="00E44C0A">
            <w:pPr>
              <w:spacing w:line="276" w:lineRule="auto"/>
              <w:rPr>
                <w:i/>
                <w:sz w:val="24"/>
                <w:szCs w:val="24"/>
              </w:rPr>
            </w:pPr>
            <w:r w:rsidRPr="0087003F">
              <w:rPr>
                <w:i/>
                <w:sz w:val="24"/>
                <w:szCs w:val="24"/>
              </w:rPr>
              <w:t>‘I don't want to gain any weight, and my family history has diabetes in it and I know keeping your weight down is a factor, so that's my motivation.</w:t>
            </w:r>
            <w:r w:rsidRPr="0087003F">
              <w:rPr>
                <w:sz w:val="24"/>
                <w:szCs w:val="24"/>
              </w:rPr>
              <w:t xml:space="preserve">’ </w:t>
            </w:r>
            <w:r w:rsidRPr="0087003F">
              <w:rPr>
                <w:b/>
                <w:sz w:val="24"/>
                <w:szCs w:val="24"/>
              </w:rPr>
              <w:t>(</w:t>
            </w:r>
            <w:r w:rsidR="00D93B25" w:rsidRPr="0087003F">
              <w:rPr>
                <w:b/>
                <w:sz w:val="24"/>
                <w:szCs w:val="24"/>
              </w:rPr>
              <w:t>Female</w:t>
            </w:r>
            <w:r w:rsidRPr="0087003F">
              <w:rPr>
                <w:b/>
                <w:sz w:val="24"/>
                <w:szCs w:val="24"/>
              </w:rPr>
              <w:t>, aged 64, Caribbean, nurse group).</w:t>
            </w:r>
          </w:p>
          <w:p w14:paraId="49F16268" w14:textId="77777777" w:rsidR="00DA11F4" w:rsidRPr="0087003F" w:rsidRDefault="00DA11F4" w:rsidP="00E44C0A">
            <w:pPr>
              <w:spacing w:line="276" w:lineRule="auto"/>
              <w:rPr>
                <w:i/>
                <w:sz w:val="24"/>
                <w:szCs w:val="24"/>
              </w:rPr>
            </w:pPr>
          </w:p>
          <w:p w14:paraId="5302DEA4" w14:textId="3167480F" w:rsidR="00AD0AB7" w:rsidRPr="0087003F" w:rsidRDefault="00507F31" w:rsidP="00E44C0A">
            <w:pPr>
              <w:spacing w:line="276" w:lineRule="auto"/>
              <w:rPr>
                <w:sz w:val="24"/>
                <w:szCs w:val="24"/>
              </w:rPr>
            </w:pPr>
            <w:r w:rsidRPr="0087003F">
              <w:rPr>
                <w:i/>
                <w:sz w:val="24"/>
                <w:szCs w:val="24"/>
              </w:rPr>
              <w:t>‘I shouldn't just blame everything on my illness that I need to / in spite of my difficulties, I still need to be fit, to be healthy.’</w:t>
            </w:r>
            <w:r w:rsidRPr="0087003F">
              <w:rPr>
                <w:sz w:val="24"/>
                <w:szCs w:val="24"/>
              </w:rPr>
              <w:t xml:space="preserve"> </w:t>
            </w:r>
            <w:r w:rsidRPr="0087003F">
              <w:rPr>
                <w:b/>
                <w:sz w:val="24"/>
                <w:szCs w:val="24"/>
              </w:rPr>
              <w:t>(</w:t>
            </w:r>
            <w:r w:rsidR="00D93B25" w:rsidRPr="0087003F">
              <w:rPr>
                <w:b/>
                <w:sz w:val="24"/>
                <w:szCs w:val="24"/>
              </w:rPr>
              <w:t>Female</w:t>
            </w:r>
            <w:r w:rsidRPr="0087003F">
              <w:rPr>
                <w:b/>
                <w:sz w:val="24"/>
                <w:szCs w:val="24"/>
              </w:rPr>
              <w:t>, aged 57, Asian other, control group)</w:t>
            </w:r>
          </w:p>
        </w:tc>
      </w:tr>
      <w:tr w:rsidR="00AD0AB7" w:rsidRPr="0087003F" w14:paraId="065ED1FE" w14:textId="77777777" w:rsidTr="00D34C86">
        <w:tc>
          <w:tcPr>
            <w:tcW w:w="1526" w:type="dxa"/>
            <w:vMerge/>
          </w:tcPr>
          <w:p w14:paraId="335DD7D1" w14:textId="77777777" w:rsidR="00AD0AB7" w:rsidRPr="0087003F" w:rsidRDefault="00AD0AB7" w:rsidP="00E44C0A">
            <w:pPr>
              <w:spacing w:line="276" w:lineRule="auto"/>
              <w:rPr>
                <w:b/>
                <w:bCs/>
                <w:sz w:val="24"/>
                <w:szCs w:val="24"/>
              </w:rPr>
            </w:pPr>
          </w:p>
        </w:tc>
        <w:tc>
          <w:tcPr>
            <w:tcW w:w="1871" w:type="dxa"/>
            <w:shd w:val="clear" w:color="auto" w:fill="auto"/>
          </w:tcPr>
          <w:p w14:paraId="322D341C" w14:textId="56D20A06" w:rsidR="00AD0AB7" w:rsidRPr="0087003F" w:rsidRDefault="00AD0AB7" w:rsidP="00E44C0A">
            <w:pPr>
              <w:spacing w:line="276" w:lineRule="auto"/>
              <w:rPr>
                <w:sz w:val="24"/>
                <w:szCs w:val="24"/>
              </w:rPr>
            </w:pPr>
            <w:r w:rsidRPr="0087003F">
              <w:rPr>
                <w:sz w:val="24"/>
                <w:szCs w:val="24"/>
              </w:rPr>
              <w:t>Self-motivation</w:t>
            </w:r>
          </w:p>
        </w:tc>
        <w:tc>
          <w:tcPr>
            <w:tcW w:w="10777" w:type="dxa"/>
            <w:shd w:val="clear" w:color="auto" w:fill="auto"/>
          </w:tcPr>
          <w:p w14:paraId="0B34DF15" w14:textId="62442A82" w:rsidR="00AD0AB7" w:rsidRPr="0087003F" w:rsidRDefault="00DE1E23" w:rsidP="00E44C0A">
            <w:pPr>
              <w:spacing w:after="120" w:line="276" w:lineRule="auto"/>
              <w:rPr>
                <w:b/>
                <w:sz w:val="24"/>
                <w:szCs w:val="24"/>
              </w:rPr>
            </w:pPr>
            <w:r w:rsidRPr="0087003F">
              <w:rPr>
                <w:i/>
                <w:sz w:val="24"/>
                <w:szCs w:val="24"/>
              </w:rPr>
              <w:t>‘I think it comes from you.  You have to want to do these things don't you …’</w:t>
            </w:r>
            <w:r w:rsidRPr="0087003F">
              <w:rPr>
                <w:sz w:val="24"/>
                <w:szCs w:val="24"/>
              </w:rPr>
              <w:t xml:space="preserve"> </w:t>
            </w:r>
            <w:r w:rsidRPr="0087003F">
              <w:rPr>
                <w:b/>
                <w:sz w:val="24"/>
                <w:szCs w:val="24"/>
              </w:rPr>
              <w:t>(</w:t>
            </w:r>
            <w:r w:rsidR="00D93B25" w:rsidRPr="0087003F">
              <w:rPr>
                <w:b/>
                <w:sz w:val="24"/>
                <w:szCs w:val="24"/>
              </w:rPr>
              <w:t>Female</w:t>
            </w:r>
            <w:r w:rsidRPr="0087003F">
              <w:rPr>
                <w:b/>
                <w:sz w:val="24"/>
                <w:szCs w:val="24"/>
              </w:rPr>
              <w:t>, aged 65, white British, nurse group)</w:t>
            </w:r>
          </w:p>
        </w:tc>
      </w:tr>
      <w:tr w:rsidR="00AD0AB7" w:rsidRPr="0087003F" w14:paraId="04E0D73E" w14:textId="77777777" w:rsidTr="00D34C86">
        <w:tc>
          <w:tcPr>
            <w:tcW w:w="1526" w:type="dxa"/>
            <w:vMerge/>
          </w:tcPr>
          <w:p w14:paraId="18690ABF" w14:textId="77777777" w:rsidR="00AD0AB7" w:rsidRPr="0087003F" w:rsidRDefault="00AD0AB7" w:rsidP="00E44C0A">
            <w:pPr>
              <w:spacing w:line="276" w:lineRule="auto"/>
              <w:rPr>
                <w:b/>
                <w:bCs/>
                <w:sz w:val="24"/>
                <w:szCs w:val="24"/>
              </w:rPr>
            </w:pPr>
          </w:p>
        </w:tc>
        <w:tc>
          <w:tcPr>
            <w:tcW w:w="1871" w:type="dxa"/>
            <w:shd w:val="clear" w:color="auto" w:fill="auto"/>
          </w:tcPr>
          <w:p w14:paraId="10CDF94A" w14:textId="085CB9AB" w:rsidR="00AD0AB7" w:rsidRPr="0087003F" w:rsidRDefault="00C01B22" w:rsidP="00E44C0A">
            <w:pPr>
              <w:spacing w:line="276" w:lineRule="auto"/>
              <w:rPr>
                <w:sz w:val="24"/>
                <w:szCs w:val="24"/>
              </w:rPr>
            </w:pPr>
            <w:r w:rsidRPr="0087003F">
              <w:rPr>
                <w:sz w:val="24"/>
                <w:szCs w:val="24"/>
              </w:rPr>
              <w:t>Ageing</w:t>
            </w:r>
          </w:p>
        </w:tc>
        <w:tc>
          <w:tcPr>
            <w:tcW w:w="10777" w:type="dxa"/>
            <w:shd w:val="clear" w:color="auto" w:fill="auto"/>
          </w:tcPr>
          <w:p w14:paraId="48E14354" w14:textId="08FB5D63" w:rsidR="00AD0AB7" w:rsidRPr="0087003F" w:rsidRDefault="00A43AFC" w:rsidP="00E44C0A">
            <w:pPr>
              <w:spacing w:line="276" w:lineRule="auto"/>
              <w:rPr>
                <w:b/>
                <w:sz w:val="24"/>
                <w:szCs w:val="24"/>
              </w:rPr>
            </w:pPr>
            <w:r w:rsidRPr="0087003F">
              <w:rPr>
                <w:i/>
                <w:sz w:val="24"/>
                <w:szCs w:val="24"/>
              </w:rPr>
              <w:t>‘But you’re only as good as your sort of last day I think at my age, which is / something's going to strike me down at some point, but there are things that I can do to help myself, and one of those is exercise.</w:t>
            </w:r>
            <w:r w:rsidRPr="0087003F">
              <w:rPr>
                <w:sz w:val="24"/>
                <w:szCs w:val="24"/>
              </w:rPr>
              <w:t xml:space="preserve">’ </w:t>
            </w:r>
            <w:r w:rsidRPr="0087003F">
              <w:rPr>
                <w:b/>
                <w:sz w:val="24"/>
                <w:szCs w:val="24"/>
              </w:rPr>
              <w:t>(male, aged 67, white British, posta</w:t>
            </w:r>
            <w:r w:rsidR="00D34E6E" w:rsidRPr="0087003F">
              <w:rPr>
                <w:b/>
                <w:sz w:val="24"/>
                <w:szCs w:val="24"/>
              </w:rPr>
              <w:t>l group)</w:t>
            </w:r>
          </w:p>
        </w:tc>
      </w:tr>
      <w:tr w:rsidR="00AD0AB7" w:rsidRPr="0087003F" w14:paraId="0760D093" w14:textId="77777777" w:rsidTr="00D34C86">
        <w:tc>
          <w:tcPr>
            <w:tcW w:w="1526" w:type="dxa"/>
            <w:vMerge/>
          </w:tcPr>
          <w:p w14:paraId="2A1F0738" w14:textId="77777777" w:rsidR="00AD0AB7" w:rsidRPr="0087003F" w:rsidRDefault="00AD0AB7" w:rsidP="00E44C0A">
            <w:pPr>
              <w:spacing w:line="276" w:lineRule="auto"/>
              <w:rPr>
                <w:b/>
                <w:bCs/>
                <w:sz w:val="24"/>
                <w:szCs w:val="24"/>
              </w:rPr>
            </w:pPr>
          </w:p>
        </w:tc>
        <w:tc>
          <w:tcPr>
            <w:tcW w:w="1871" w:type="dxa"/>
            <w:shd w:val="clear" w:color="auto" w:fill="auto"/>
          </w:tcPr>
          <w:p w14:paraId="0364C06C" w14:textId="00064F8F" w:rsidR="00AD0AB7" w:rsidRPr="0087003F" w:rsidRDefault="00AD0AB7" w:rsidP="00E44C0A">
            <w:pPr>
              <w:spacing w:line="276" w:lineRule="auto"/>
              <w:rPr>
                <w:sz w:val="24"/>
                <w:szCs w:val="24"/>
              </w:rPr>
            </w:pPr>
            <w:r w:rsidRPr="0087003F">
              <w:rPr>
                <w:sz w:val="24"/>
                <w:szCs w:val="24"/>
              </w:rPr>
              <w:t>Social support</w:t>
            </w:r>
          </w:p>
        </w:tc>
        <w:tc>
          <w:tcPr>
            <w:tcW w:w="10777" w:type="dxa"/>
            <w:shd w:val="clear" w:color="auto" w:fill="auto"/>
          </w:tcPr>
          <w:p w14:paraId="4B3690E0" w14:textId="10A171E5" w:rsidR="00AD0AB7" w:rsidRPr="0087003F" w:rsidRDefault="00A43AFC" w:rsidP="00E44C0A">
            <w:pPr>
              <w:spacing w:line="276" w:lineRule="auto"/>
              <w:rPr>
                <w:b/>
                <w:sz w:val="24"/>
                <w:szCs w:val="24"/>
              </w:rPr>
            </w:pPr>
            <w:r w:rsidRPr="0087003F">
              <w:rPr>
                <w:i/>
                <w:sz w:val="24"/>
                <w:szCs w:val="24"/>
              </w:rPr>
              <w:t>‘I go with my friend, so we sort of motivate each other as much as we can …Yes, it's nice to go with somebody and I think they make you go, you know, it's very easy just to come home and sit down and not go, whereas if you've arranged to go with somebody, I think you're more likely to do it.’</w:t>
            </w:r>
            <w:r w:rsidR="00821863" w:rsidRPr="0087003F">
              <w:rPr>
                <w:b/>
                <w:sz w:val="24"/>
                <w:szCs w:val="24"/>
              </w:rPr>
              <w:t xml:space="preserve"> (F</w:t>
            </w:r>
            <w:r w:rsidRPr="0087003F">
              <w:rPr>
                <w:b/>
                <w:sz w:val="24"/>
                <w:szCs w:val="24"/>
              </w:rPr>
              <w:t xml:space="preserve">emale, aged </w:t>
            </w:r>
            <w:r w:rsidR="00D34E6E" w:rsidRPr="0087003F">
              <w:rPr>
                <w:b/>
                <w:sz w:val="24"/>
                <w:szCs w:val="24"/>
              </w:rPr>
              <w:t>54, white British, nurse group)</w:t>
            </w:r>
          </w:p>
        </w:tc>
      </w:tr>
      <w:tr w:rsidR="00AD0AB7" w:rsidRPr="0087003F" w14:paraId="030CADCE" w14:textId="77777777" w:rsidTr="00D34C86">
        <w:tc>
          <w:tcPr>
            <w:tcW w:w="1526" w:type="dxa"/>
            <w:vMerge/>
          </w:tcPr>
          <w:p w14:paraId="5E59B5BE" w14:textId="77777777" w:rsidR="00AD0AB7" w:rsidRPr="0087003F" w:rsidRDefault="00AD0AB7" w:rsidP="00E44C0A">
            <w:pPr>
              <w:spacing w:line="276" w:lineRule="auto"/>
              <w:rPr>
                <w:b/>
                <w:bCs/>
                <w:sz w:val="24"/>
                <w:szCs w:val="24"/>
              </w:rPr>
            </w:pPr>
          </w:p>
        </w:tc>
        <w:tc>
          <w:tcPr>
            <w:tcW w:w="1871" w:type="dxa"/>
            <w:shd w:val="clear" w:color="auto" w:fill="auto"/>
          </w:tcPr>
          <w:p w14:paraId="329E1703" w14:textId="6F1663A2" w:rsidR="00AD0AB7" w:rsidRPr="0087003F" w:rsidRDefault="00A0666D" w:rsidP="00E44C0A">
            <w:pPr>
              <w:spacing w:line="276" w:lineRule="auto"/>
              <w:rPr>
                <w:sz w:val="24"/>
                <w:szCs w:val="24"/>
              </w:rPr>
            </w:pPr>
            <w:r w:rsidRPr="0087003F">
              <w:rPr>
                <w:sz w:val="24"/>
                <w:szCs w:val="24"/>
              </w:rPr>
              <w:t>Lack of t</w:t>
            </w:r>
            <w:r w:rsidR="00AD0AB7" w:rsidRPr="0087003F">
              <w:rPr>
                <w:sz w:val="24"/>
                <w:szCs w:val="24"/>
              </w:rPr>
              <w:t xml:space="preserve">ime </w:t>
            </w:r>
          </w:p>
        </w:tc>
        <w:tc>
          <w:tcPr>
            <w:tcW w:w="10777" w:type="dxa"/>
            <w:shd w:val="clear" w:color="auto" w:fill="auto"/>
          </w:tcPr>
          <w:p w14:paraId="0C3BF8AE" w14:textId="061846BE" w:rsidR="001C3B02" w:rsidRPr="0087003F" w:rsidRDefault="001C3B02" w:rsidP="00E44C0A">
            <w:pPr>
              <w:spacing w:line="276" w:lineRule="auto"/>
              <w:rPr>
                <w:b/>
                <w:sz w:val="24"/>
                <w:szCs w:val="24"/>
              </w:rPr>
            </w:pPr>
            <w:r w:rsidRPr="0087003F">
              <w:rPr>
                <w:i/>
                <w:sz w:val="24"/>
                <w:szCs w:val="24"/>
              </w:rPr>
              <w:t>‘I used to absolutely love walking, but also it's the time factor.  At the moment I've got a mother who's 90 and I've had to spend a lot of time going around and sorting out carers and different things, so time-wise, I haven't had a lot of spare time.’</w:t>
            </w:r>
            <w:r w:rsidRPr="0087003F">
              <w:rPr>
                <w:sz w:val="24"/>
                <w:szCs w:val="24"/>
              </w:rPr>
              <w:t xml:space="preserve"> </w:t>
            </w:r>
            <w:r w:rsidRPr="0087003F">
              <w:rPr>
                <w:b/>
                <w:sz w:val="24"/>
                <w:szCs w:val="24"/>
              </w:rPr>
              <w:t>(</w:t>
            </w:r>
            <w:r w:rsidR="00821863" w:rsidRPr="0087003F">
              <w:rPr>
                <w:b/>
                <w:sz w:val="24"/>
                <w:szCs w:val="24"/>
              </w:rPr>
              <w:t>Female</w:t>
            </w:r>
            <w:r w:rsidRPr="0087003F">
              <w:rPr>
                <w:b/>
                <w:sz w:val="24"/>
                <w:szCs w:val="24"/>
              </w:rPr>
              <w:t>, aged 62, white British, control group)</w:t>
            </w:r>
          </w:p>
          <w:p w14:paraId="1B6A4FED" w14:textId="77777777" w:rsidR="00C01B22" w:rsidRPr="0087003F" w:rsidRDefault="00C01B22" w:rsidP="00E44C0A">
            <w:pPr>
              <w:spacing w:line="276" w:lineRule="auto"/>
              <w:rPr>
                <w:sz w:val="24"/>
                <w:szCs w:val="24"/>
              </w:rPr>
            </w:pPr>
          </w:p>
          <w:p w14:paraId="75E59186" w14:textId="046571A9" w:rsidR="00AD0AB7" w:rsidRPr="0087003F" w:rsidRDefault="001C3B02" w:rsidP="00E44C0A">
            <w:pPr>
              <w:spacing w:line="276" w:lineRule="auto"/>
              <w:rPr>
                <w:b/>
                <w:sz w:val="24"/>
                <w:szCs w:val="24"/>
              </w:rPr>
            </w:pPr>
            <w:r w:rsidRPr="0087003F">
              <w:rPr>
                <w:i/>
                <w:sz w:val="24"/>
                <w:szCs w:val="24"/>
              </w:rPr>
              <w:t xml:space="preserve">‘I have a disabled child so I’m a full time </w:t>
            </w:r>
            <w:proofErr w:type="spellStart"/>
            <w:r w:rsidRPr="0087003F">
              <w:rPr>
                <w:i/>
                <w:sz w:val="24"/>
                <w:szCs w:val="24"/>
              </w:rPr>
              <w:t>carer</w:t>
            </w:r>
            <w:proofErr w:type="spellEnd"/>
            <w:r w:rsidRPr="0087003F">
              <w:rPr>
                <w:i/>
                <w:sz w:val="24"/>
                <w:szCs w:val="24"/>
              </w:rPr>
              <w:t xml:space="preserve"> and sometimes I would feel I really don’t have the energy to do that ... because actually it's very difficult, when you're caring for a young child, in particular, to find time, energy, motivation, to do something for yourself and actually it's easier to sit in and eat a big bag of crisps and a huge packet of biscuits.’</w:t>
            </w:r>
            <w:r w:rsidRPr="0087003F">
              <w:rPr>
                <w:b/>
                <w:sz w:val="24"/>
                <w:szCs w:val="24"/>
              </w:rPr>
              <w:t xml:space="preserve"> (</w:t>
            </w:r>
            <w:r w:rsidR="00821863" w:rsidRPr="0087003F">
              <w:rPr>
                <w:b/>
                <w:sz w:val="24"/>
                <w:szCs w:val="24"/>
              </w:rPr>
              <w:t>Female</w:t>
            </w:r>
            <w:r w:rsidRPr="0087003F">
              <w:rPr>
                <w:b/>
                <w:sz w:val="24"/>
                <w:szCs w:val="24"/>
              </w:rPr>
              <w:t xml:space="preserve">, aged </w:t>
            </w:r>
            <w:r w:rsidR="00D34E6E" w:rsidRPr="0087003F">
              <w:rPr>
                <w:b/>
                <w:sz w:val="24"/>
                <w:szCs w:val="24"/>
              </w:rPr>
              <w:t>50, white British, nurse group)</w:t>
            </w:r>
          </w:p>
        </w:tc>
      </w:tr>
      <w:tr w:rsidR="009E3121" w:rsidRPr="0087003F" w14:paraId="49B25BE8" w14:textId="77777777" w:rsidTr="00D34C86">
        <w:trPr>
          <w:trHeight w:val="266"/>
        </w:trPr>
        <w:tc>
          <w:tcPr>
            <w:tcW w:w="1526" w:type="dxa"/>
            <w:vMerge w:val="restart"/>
          </w:tcPr>
          <w:p w14:paraId="720CE3ED" w14:textId="15EEFF57" w:rsidR="009E3121" w:rsidRPr="0087003F" w:rsidRDefault="00954CD2" w:rsidP="00E44C0A">
            <w:pPr>
              <w:spacing w:line="276" w:lineRule="auto"/>
              <w:rPr>
                <w:b/>
                <w:bCs/>
                <w:sz w:val="24"/>
                <w:szCs w:val="24"/>
              </w:rPr>
            </w:pPr>
            <w:r w:rsidRPr="0087003F">
              <w:rPr>
                <w:b/>
                <w:bCs/>
                <w:sz w:val="24"/>
                <w:szCs w:val="24"/>
              </w:rPr>
              <w:t>Reflections from trial participants</w:t>
            </w:r>
          </w:p>
        </w:tc>
        <w:tc>
          <w:tcPr>
            <w:tcW w:w="1871" w:type="dxa"/>
          </w:tcPr>
          <w:p w14:paraId="7390DCCD" w14:textId="0C9447BE" w:rsidR="009E3121" w:rsidRPr="0087003F" w:rsidRDefault="004425F5" w:rsidP="00E44C0A">
            <w:pPr>
              <w:spacing w:line="276" w:lineRule="auto"/>
              <w:rPr>
                <w:sz w:val="24"/>
                <w:szCs w:val="24"/>
              </w:rPr>
            </w:pPr>
            <w:r w:rsidRPr="0087003F">
              <w:rPr>
                <w:sz w:val="24"/>
                <w:szCs w:val="24"/>
              </w:rPr>
              <w:t>Annual nurse appointments</w:t>
            </w:r>
          </w:p>
        </w:tc>
        <w:tc>
          <w:tcPr>
            <w:tcW w:w="10777" w:type="dxa"/>
          </w:tcPr>
          <w:p w14:paraId="17739F48" w14:textId="417140A7" w:rsidR="009E3121" w:rsidRPr="0087003F" w:rsidRDefault="004425F5" w:rsidP="00E44C0A">
            <w:pPr>
              <w:spacing w:after="160" w:line="276" w:lineRule="auto"/>
              <w:rPr>
                <w:sz w:val="24"/>
                <w:szCs w:val="24"/>
              </w:rPr>
            </w:pPr>
            <w:r w:rsidRPr="0087003F">
              <w:rPr>
                <w:i/>
                <w:sz w:val="24"/>
                <w:szCs w:val="24"/>
              </w:rPr>
              <w:t>‘If you are having it validated by professionals, I think it's taken more seriously.’</w:t>
            </w:r>
            <w:r w:rsidRPr="0087003F">
              <w:rPr>
                <w:sz w:val="24"/>
                <w:szCs w:val="24"/>
              </w:rPr>
              <w:t xml:space="preserve"> </w:t>
            </w:r>
            <w:r w:rsidRPr="0087003F">
              <w:rPr>
                <w:b/>
                <w:sz w:val="24"/>
                <w:szCs w:val="24"/>
              </w:rPr>
              <w:t>(</w:t>
            </w:r>
            <w:r w:rsidR="00821863" w:rsidRPr="0087003F">
              <w:rPr>
                <w:b/>
                <w:sz w:val="24"/>
                <w:szCs w:val="24"/>
              </w:rPr>
              <w:t>Female</w:t>
            </w:r>
            <w:r w:rsidRPr="0087003F">
              <w:rPr>
                <w:b/>
                <w:sz w:val="24"/>
                <w:szCs w:val="24"/>
              </w:rPr>
              <w:t>, aged 57, Asian other, control group)</w:t>
            </w:r>
          </w:p>
        </w:tc>
      </w:tr>
      <w:tr w:rsidR="00480B25" w:rsidRPr="0087003F" w14:paraId="04CE7B46" w14:textId="77777777" w:rsidTr="00D34C86">
        <w:tc>
          <w:tcPr>
            <w:tcW w:w="1526" w:type="dxa"/>
            <w:vMerge/>
          </w:tcPr>
          <w:p w14:paraId="5A7CA973" w14:textId="77777777" w:rsidR="00480B25" w:rsidRPr="0087003F" w:rsidRDefault="00480B25" w:rsidP="00E44C0A">
            <w:pPr>
              <w:spacing w:line="276" w:lineRule="auto"/>
              <w:rPr>
                <w:b/>
                <w:bCs/>
                <w:sz w:val="24"/>
                <w:szCs w:val="24"/>
              </w:rPr>
            </w:pPr>
          </w:p>
        </w:tc>
        <w:tc>
          <w:tcPr>
            <w:tcW w:w="1871" w:type="dxa"/>
          </w:tcPr>
          <w:p w14:paraId="7B7D7644" w14:textId="56394E66" w:rsidR="00480B25" w:rsidRPr="0087003F" w:rsidRDefault="00480B25" w:rsidP="00E44C0A">
            <w:pPr>
              <w:spacing w:line="276" w:lineRule="auto"/>
              <w:rPr>
                <w:sz w:val="24"/>
                <w:szCs w:val="24"/>
              </w:rPr>
            </w:pPr>
            <w:r w:rsidRPr="0087003F">
              <w:rPr>
                <w:sz w:val="24"/>
                <w:szCs w:val="24"/>
              </w:rPr>
              <w:t>Walking groups</w:t>
            </w:r>
          </w:p>
        </w:tc>
        <w:tc>
          <w:tcPr>
            <w:tcW w:w="10777" w:type="dxa"/>
          </w:tcPr>
          <w:p w14:paraId="172F1893" w14:textId="5598A989" w:rsidR="00480B25" w:rsidRPr="0087003F" w:rsidRDefault="00480B25" w:rsidP="00E44C0A">
            <w:pPr>
              <w:spacing w:line="276" w:lineRule="auto"/>
              <w:rPr>
                <w:sz w:val="24"/>
                <w:szCs w:val="24"/>
              </w:rPr>
            </w:pPr>
            <w:r w:rsidRPr="0087003F">
              <w:rPr>
                <w:i/>
                <w:sz w:val="24"/>
                <w:szCs w:val="24"/>
              </w:rPr>
              <w:t>‘If I was part of a [walking] group, if I reported to somebody, I would definitely do it, because I don't really report in to anybody, I'm not part of a group, I don't do it, as much, even though I know the benefits are there.’</w:t>
            </w:r>
            <w:r w:rsidRPr="0087003F">
              <w:rPr>
                <w:b/>
                <w:sz w:val="24"/>
                <w:szCs w:val="24"/>
              </w:rPr>
              <w:t xml:space="preserve"> (</w:t>
            </w:r>
            <w:r w:rsidR="00821863" w:rsidRPr="0087003F">
              <w:rPr>
                <w:b/>
                <w:sz w:val="24"/>
                <w:szCs w:val="24"/>
              </w:rPr>
              <w:t>Female</w:t>
            </w:r>
            <w:r w:rsidRPr="0087003F">
              <w:rPr>
                <w:b/>
                <w:sz w:val="24"/>
                <w:szCs w:val="24"/>
              </w:rPr>
              <w:t>, aged 62, White British, nurse group)</w:t>
            </w:r>
          </w:p>
        </w:tc>
      </w:tr>
      <w:tr w:rsidR="00480B25" w:rsidRPr="0087003F" w14:paraId="6816E71A" w14:textId="77777777" w:rsidTr="00D34C86">
        <w:tc>
          <w:tcPr>
            <w:tcW w:w="1526" w:type="dxa"/>
            <w:vMerge/>
          </w:tcPr>
          <w:p w14:paraId="005BE4EE" w14:textId="77777777" w:rsidR="00480B25" w:rsidRPr="0087003F" w:rsidRDefault="00480B25" w:rsidP="00E44C0A">
            <w:pPr>
              <w:spacing w:line="276" w:lineRule="auto"/>
              <w:rPr>
                <w:b/>
                <w:bCs/>
                <w:sz w:val="24"/>
                <w:szCs w:val="24"/>
              </w:rPr>
            </w:pPr>
          </w:p>
        </w:tc>
        <w:tc>
          <w:tcPr>
            <w:tcW w:w="1871" w:type="dxa"/>
          </w:tcPr>
          <w:p w14:paraId="606A3049" w14:textId="53C0099B" w:rsidR="00480B25" w:rsidRPr="0087003F" w:rsidRDefault="00480B25" w:rsidP="00E44C0A">
            <w:pPr>
              <w:spacing w:line="276" w:lineRule="auto"/>
              <w:rPr>
                <w:sz w:val="24"/>
                <w:szCs w:val="24"/>
              </w:rPr>
            </w:pPr>
            <w:r w:rsidRPr="0087003F">
              <w:rPr>
                <w:sz w:val="24"/>
                <w:szCs w:val="24"/>
              </w:rPr>
              <w:t>Text messages and online resources</w:t>
            </w:r>
          </w:p>
        </w:tc>
        <w:tc>
          <w:tcPr>
            <w:tcW w:w="10777" w:type="dxa"/>
          </w:tcPr>
          <w:p w14:paraId="64CB58B4" w14:textId="7603066C" w:rsidR="00480B25" w:rsidRPr="0087003F" w:rsidRDefault="00024CE5" w:rsidP="00E44C0A">
            <w:pPr>
              <w:spacing w:line="276" w:lineRule="auto"/>
              <w:rPr>
                <w:b/>
                <w:i/>
                <w:color w:val="0070C0"/>
                <w:sz w:val="24"/>
                <w:szCs w:val="24"/>
              </w:rPr>
            </w:pPr>
            <w:r w:rsidRPr="0087003F">
              <w:rPr>
                <w:i/>
                <w:sz w:val="24"/>
                <w:szCs w:val="24"/>
              </w:rPr>
              <w:t xml:space="preserve">‘I think you need little reminders, little jolly reminders, probably quite a good thing, I think anything with a / like a positive message, yes, is very helpful’ </w:t>
            </w:r>
            <w:r w:rsidRPr="0087003F">
              <w:rPr>
                <w:b/>
                <w:sz w:val="24"/>
                <w:szCs w:val="24"/>
              </w:rPr>
              <w:t>(</w:t>
            </w:r>
            <w:r w:rsidR="00821863" w:rsidRPr="0087003F">
              <w:rPr>
                <w:b/>
                <w:sz w:val="24"/>
                <w:szCs w:val="24"/>
              </w:rPr>
              <w:t>Female</w:t>
            </w:r>
            <w:r w:rsidRPr="0087003F">
              <w:rPr>
                <w:b/>
                <w:sz w:val="24"/>
                <w:szCs w:val="24"/>
              </w:rPr>
              <w:t>, aged 52, unknown, nurse group)</w:t>
            </w:r>
          </w:p>
        </w:tc>
      </w:tr>
    </w:tbl>
    <w:p w14:paraId="76B159BD" w14:textId="3ECE6094" w:rsidR="009E3121" w:rsidRPr="00E41C18" w:rsidRDefault="00FE4E62" w:rsidP="00E44C0A">
      <w:pPr>
        <w:spacing w:line="276" w:lineRule="auto"/>
        <w:rPr>
          <w:sz w:val="24"/>
          <w:szCs w:val="24"/>
        </w:rPr>
      </w:pPr>
      <w:r w:rsidRPr="0087003F">
        <w:rPr>
          <w:sz w:val="24"/>
          <w:szCs w:val="24"/>
        </w:rPr>
        <w:fldChar w:fldCharType="begin"/>
      </w:r>
      <w:r w:rsidRPr="0087003F">
        <w:rPr>
          <w:sz w:val="24"/>
          <w:szCs w:val="24"/>
        </w:rPr>
        <w:instrText xml:space="preserve"> ADDIN </w:instrText>
      </w:r>
      <w:r w:rsidRPr="0087003F">
        <w:rPr>
          <w:sz w:val="24"/>
          <w:szCs w:val="24"/>
        </w:rPr>
        <w:fldChar w:fldCharType="end"/>
      </w:r>
    </w:p>
    <w:sectPr w:rsidR="009E3121" w:rsidRPr="00E41C18" w:rsidSect="0087003F">
      <w:footerReference w:type="default" r:id="rId12"/>
      <w:type w:val="continuous"/>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FEB3DA" w14:textId="77777777" w:rsidR="008E7602" w:rsidRDefault="008E7602" w:rsidP="00D845B8">
      <w:pPr>
        <w:spacing w:after="0" w:line="240" w:lineRule="auto"/>
      </w:pPr>
      <w:r>
        <w:separator/>
      </w:r>
    </w:p>
  </w:endnote>
  <w:endnote w:type="continuationSeparator" w:id="0">
    <w:p w14:paraId="11EAEF37" w14:textId="77777777" w:rsidR="008E7602" w:rsidRDefault="008E7602" w:rsidP="00D845B8">
      <w:pPr>
        <w:spacing w:after="0" w:line="240" w:lineRule="auto"/>
      </w:pPr>
      <w:r>
        <w:continuationSeparator/>
      </w:r>
    </w:p>
  </w:endnote>
  <w:endnote w:type="continuationNotice" w:id="1">
    <w:p w14:paraId="62AD8B12" w14:textId="77777777" w:rsidR="008E7602" w:rsidRDefault="008E76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94973"/>
      <w:docPartObj>
        <w:docPartGallery w:val="Page Numbers (Bottom of Page)"/>
        <w:docPartUnique/>
      </w:docPartObj>
    </w:sdtPr>
    <w:sdtEndPr>
      <w:rPr>
        <w:noProof/>
      </w:rPr>
    </w:sdtEndPr>
    <w:sdtContent>
      <w:p w14:paraId="0C32B9AA" w14:textId="27F5C4FF" w:rsidR="00E54BCF" w:rsidRDefault="00E54BCF">
        <w:pPr>
          <w:pStyle w:val="Footer"/>
          <w:jc w:val="center"/>
        </w:pPr>
        <w:r>
          <w:fldChar w:fldCharType="begin"/>
        </w:r>
        <w:r>
          <w:instrText xml:space="preserve"> PAGE   \* MERGEFORMAT </w:instrText>
        </w:r>
        <w:r>
          <w:fldChar w:fldCharType="separate"/>
        </w:r>
        <w:r w:rsidR="008B7129">
          <w:rPr>
            <w:noProof/>
          </w:rPr>
          <w:t>21</w:t>
        </w:r>
        <w:r>
          <w:rPr>
            <w:noProof/>
          </w:rPr>
          <w:fldChar w:fldCharType="end"/>
        </w:r>
      </w:p>
    </w:sdtContent>
  </w:sdt>
  <w:p w14:paraId="3B18928A" w14:textId="77777777" w:rsidR="00E54BCF" w:rsidRDefault="00E54B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3290139"/>
      <w:docPartObj>
        <w:docPartGallery w:val="Page Numbers (Bottom of Page)"/>
        <w:docPartUnique/>
      </w:docPartObj>
    </w:sdtPr>
    <w:sdtEndPr>
      <w:rPr>
        <w:noProof/>
      </w:rPr>
    </w:sdtEndPr>
    <w:sdtContent>
      <w:p w14:paraId="59472E98" w14:textId="4950FE3A" w:rsidR="00E54BCF" w:rsidRDefault="00E54BCF">
        <w:pPr>
          <w:pStyle w:val="Footer"/>
          <w:jc w:val="center"/>
        </w:pPr>
        <w:r>
          <w:fldChar w:fldCharType="begin"/>
        </w:r>
        <w:r>
          <w:instrText xml:space="preserve"> PAGE   \* MERGEFORMAT </w:instrText>
        </w:r>
        <w:r>
          <w:fldChar w:fldCharType="separate"/>
        </w:r>
        <w:r w:rsidR="0087003F">
          <w:rPr>
            <w:noProof/>
          </w:rPr>
          <w:t>32</w:t>
        </w:r>
        <w:r>
          <w:rPr>
            <w:noProof/>
          </w:rPr>
          <w:fldChar w:fldCharType="end"/>
        </w:r>
      </w:p>
    </w:sdtContent>
  </w:sdt>
  <w:p w14:paraId="1501077E" w14:textId="77777777" w:rsidR="00E54BCF" w:rsidRDefault="00E54B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0EEF6A" w14:textId="77777777" w:rsidR="008E7602" w:rsidRDefault="008E7602" w:rsidP="00D845B8">
      <w:pPr>
        <w:spacing w:after="0" w:line="240" w:lineRule="auto"/>
      </w:pPr>
      <w:r>
        <w:separator/>
      </w:r>
    </w:p>
  </w:footnote>
  <w:footnote w:type="continuationSeparator" w:id="0">
    <w:p w14:paraId="5A3F65B8" w14:textId="77777777" w:rsidR="008E7602" w:rsidRDefault="008E7602" w:rsidP="00D845B8">
      <w:pPr>
        <w:spacing w:after="0" w:line="240" w:lineRule="auto"/>
      </w:pPr>
      <w:r>
        <w:continuationSeparator/>
      </w:r>
    </w:p>
  </w:footnote>
  <w:footnote w:type="continuationNotice" w:id="1">
    <w:p w14:paraId="0168A3E2" w14:textId="77777777" w:rsidR="008E7602" w:rsidRDefault="008E7602">
      <w:pPr>
        <w:spacing w:after="0" w:line="240" w:lineRule="auto"/>
      </w:pPr>
    </w:p>
  </w:footnote>
  <w:footnote w:id="2">
    <w:p w14:paraId="41742D34" w14:textId="65E77F1F" w:rsidR="00E54BCF" w:rsidRDefault="00E54BCF">
      <w:pPr>
        <w:pStyle w:val="FootnoteText"/>
      </w:pPr>
      <w:bookmarkStart w:id="0" w:name="_GoBack"/>
      <w:bookmarkEnd w:id="0"/>
      <w:r w:rsidRPr="008B7129">
        <w:rPr>
          <w:rStyle w:val="FootnoteReference"/>
        </w:rPr>
        <w:footnoteRef/>
      </w:r>
      <w:r w:rsidRPr="008B7129">
        <w:t xml:space="preserve"> Nine participants were not contacted as the target number of participants had already been recruited and data saturation reach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12DA"/>
    <w:multiLevelType w:val="hybridMultilevel"/>
    <w:tmpl w:val="CA62A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F771A8"/>
    <w:multiLevelType w:val="hybridMultilevel"/>
    <w:tmpl w:val="466CED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445F05"/>
    <w:multiLevelType w:val="hybridMultilevel"/>
    <w:tmpl w:val="32A0A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025351"/>
    <w:multiLevelType w:val="hybridMultilevel"/>
    <w:tmpl w:val="24646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FB3A74"/>
    <w:multiLevelType w:val="hybridMultilevel"/>
    <w:tmpl w:val="48A44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1F0493"/>
    <w:multiLevelType w:val="hybridMultilevel"/>
    <w:tmpl w:val="A240E74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F92122"/>
    <w:multiLevelType w:val="hybridMultilevel"/>
    <w:tmpl w:val="15246642"/>
    <w:lvl w:ilvl="0" w:tplc="E4AAEC04">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7" w15:restartNumberingAfterBreak="0">
    <w:nsid w:val="17600491"/>
    <w:multiLevelType w:val="hybridMultilevel"/>
    <w:tmpl w:val="C20E28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17AE1782"/>
    <w:multiLevelType w:val="hybridMultilevel"/>
    <w:tmpl w:val="462A3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714FFA"/>
    <w:multiLevelType w:val="hybridMultilevel"/>
    <w:tmpl w:val="1CE2733C"/>
    <w:lvl w:ilvl="0" w:tplc="D99E39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E10E7B"/>
    <w:multiLevelType w:val="hybridMultilevel"/>
    <w:tmpl w:val="EF82CC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657B72"/>
    <w:multiLevelType w:val="hybridMultilevel"/>
    <w:tmpl w:val="376A4780"/>
    <w:lvl w:ilvl="0" w:tplc="7EA280F0">
      <w:start w:val="2"/>
      <w:numFmt w:val="decimal"/>
      <w:lvlText w:val="%1."/>
      <w:lvlJc w:val="left"/>
      <w:pPr>
        <w:ind w:left="720" w:hanging="360"/>
      </w:pPr>
      <w:rPr>
        <w:rFonts w:ascii="Arial" w:hAnsi="Arial" w:hint="default"/>
        <w:b/>
        <w:i w:val="0"/>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57B7"/>
    <w:multiLevelType w:val="hybridMultilevel"/>
    <w:tmpl w:val="4BAEDCB6"/>
    <w:lvl w:ilvl="0" w:tplc="FA9CC1C6">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2519F0"/>
    <w:multiLevelType w:val="hybridMultilevel"/>
    <w:tmpl w:val="64C65BA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1BA7689"/>
    <w:multiLevelType w:val="hybridMultilevel"/>
    <w:tmpl w:val="FEB0390E"/>
    <w:lvl w:ilvl="0" w:tplc="8AAC4AC0">
      <w:start w:val="1"/>
      <w:numFmt w:val="lowerRoman"/>
      <w:lvlText w:val="%1)"/>
      <w:lvlJc w:val="left"/>
      <w:pPr>
        <w:ind w:left="720" w:hanging="360"/>
      </w:pPr>
      <w:rPr>
        <w:rFonts w:hint="default"/>
        <w:b/>
        <w:i w:val="0"/>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5A5C3C"/>
    <w:multiLevelType w:val="hybridMultilevel"/>
    <w:tmpl w:val="7D3E4C88"/>
    <w:lvl w:ilvl="0" w:tplc="2BF492F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917974"/>
    <w:multiLevelType w:val="hybridMultilevel"/>
    <w:tmpl w:val="42C61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235D98"/>
    <w:multiLevelType w:val="hybridMultilevel"/>
    <w:tmpl w:val="1F660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AC27080"/>
    <w:multiLevelType w:val="hybridMultilevel"/>
    <w:tmpl w:val="8FFAF3C4"/>
    <w:lvl w:ilvl="0" w:tplc="C3EE361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E8406F4"/>
    <w:multiLevelType w:val="hybridMultilevel"/>
    <w:tmpl w:val="D8A0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EC700C"/>
    <w:multiLevelType w:val="hybridMultilevel"/>
    <w:tmpl w:val="BC323F28"/>
    <w:lvl w:ilvl="0" w:tplc="2B8A9A8C">
      <w:start w:val="3"/>
      <w:numFmt w:val="lowerRoman"/>
      <w:lvlText w:val="%1)"/>
      <w:lvlJc w:val="left"/>
      <w:pPr>
        <w:ind w:left="720" w:hanging="360"/>
      </w:pPr>
      <w:rPr>
        <w:rFonts w:hint="default"/>
        <w:b/>
        <w:i w:val="0"/>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5301EA"/>
    <w:multiLevelType w:val="hybridMultilevel"/>
    <w:tmpl w:val="55668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777093"/>
    <w:multiLevelType w:val="hybridMultilevel"/>
    <w:tmpl w:val="FF748E0C"/>
    <w:lvl w:ilvl="0" w:tplc="759672B8">
      <w:start w:val="2"/>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72688E"/>
    <w:multiLevelType w:val="hybridMultilevel"/>
    <w:tmpl w:val="C46E3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DC43A99"/>
    <w:multiLevelType w:val="hybridMultilevel"/>
    <w:tmpl w:val="72BE796C"/>
    <w:lvl w:ilvl="0" w:tplc="7EA280F0">
      <w:start w:val="2"/>
      <w:numFmt w:val="decimal"/>
      <w:lvlText w:val="%1."/>
      <w:lvlJc w:val="left"/>
      <w:pPr>
        <w:ind w:left="720" w:hanging="360"/>
      </w:pPr>
      <w:rPr>
        <w:rFonts w:ascii="Arial" w:hAnsi="Arial" w:hint="default"/>
        <w:b/>
        <w:i w:val="0"/>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265C66"/>
    <w:multiLevelType w:val="hybridMultilevel"/>
    <w:tmpl w:val="7442A7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2450E9E"/>
    <w:multiLevelType w:val="hybridMultilevel"/>
    <w:tmpl w:val="05EA1C30"/>
    <w:lvl w:ilvl="0" w:tplc="8AAC4AC0">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FA221F"/>
    <w:multiLevelType w:val="hybridMultilevel"/>
    <w:tmpl w:val="6D527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3E4E6B"/>
    <w:multiLevelType w:val="hybridMultilevel"/>
    <w:tmpl w:val="5ED448A0"/>
    <w:lvl w:ilvl="0" w:tplc="2D86E40A">
      <w:start w:val="2"/>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B043B6"/>
    <w:multiLevelType w:val="hybridMultilevel"/>
    <w:tmpl w:val="AE4E5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8F11A9"/>
    <w:multiLevelType w:val="hybridMultilevel"/>
    <w:tmpl w:val="24F07D94"/>
    <w:lvl w:ilvl="0" w:tplc="8AAC4AC0">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23"/>
  </w:num>
  <w:num w:numId="3">
    <w:abstractNumId w:val="27"/>
  </w:num>
  <w:num w:numId="4">
    <w:abstractNumId w:val="2"/>
  </w:num>
  <w:num w:numId="5">
    <w:abstractNumId w:val="0"/>
  </w:num>
  <w:num w:numId="6">
    <w:abstractNumId w:val="3"/>
  </w:num>
  <w:num w:numId="7">
    <w:abstractNumId w:val="25"/>
  </w:num>
  <w:num w:numId="8">
    <w:abstractNumId w:val="7"/>
  </w:num>
  <w:num w:numId="9">
    <w:abstractNumId w:val="12"/>
  </w:num>
  <w:num w:numId="10">
    <w:abstractNumId w:val="9"/>
  </w:num>
  <w:num w:numId="11">
    <w:abstractNumId w:val="1"/>
  </w:num>
  <w:num w:numId="12">
    <w:abstractNumId w:val="19"/>
  </w:num>
  <w:num w:numId="13">
    <w:abstractNumId w:val="5"/>
  </w:num>
  <w:num w:numId="14">
    <w:abstractNumId w:val="16"/>
  </w:num>
  <w:num w:numId="15">
    <w:abstractNumId w:val="21"/>
  </w:num>
  <w:num w:numId="16">
    <w:abstractNumId w:val="30"/>
  </w:num>
  <w:num w:numId="17">
    <w:abstractNumId w:val="28"/>
  </w:num>
  <w:num w:numId="18">
    <w:abstractNumId w:val="13"/>
  </w:num>
  <w:num w:numId="19">
    <w:abstractNumId w:val="17"/>
  </w:num>
  <w:num w:numId="20">
    <w:abstractNumId w:val="15"/>
  </w:num>
  <w:num w:numId="21">
    <w:abstractNumId w:val="26"/>
  </w:num>
  <w:num w:numId="22">
    <w:abstractNumId w:val="14"/>
  </w:num>
  <w:num w:numId="23">
    <w:abstractNumId w:val="24"/>
  </w:num>
  <w:num w:numId="24">
    <w:abstractNumId w:val="11"/>
  </w:num>
  <w:num w:numId="25">
    <w:abstractNumId w:val="22"/>
  </w:num>
  <w:num w:numId="26">
    <w:abstractNumId w:val="20"/>
  </w:num>
  <w:num w:numId="27">
    <w:abstractNumId w:val="6"/>
  </w:num>
  <w:num w:numId="28">
    <w:abstractNumId w:val="8"/>
  </w:num>
  <w:num w:numId="29">
    <w:abstractNumId w:val="4"/>
  </w:num>
  <w:num w:numId="30">
    <w:abstractNumId w:val="10"/>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sdf5pdx5vr5deav9qxvwthzf9sexsrtrpa&quot;&gt;PACE-UP qualitative paper Sept 2016&lt;record-ids&gt;&lt;item&gt;2&lt;/item&gt;&lt;item&gt;43&lt;/item&gt;&lt;item&gt;44&lt;/item&gt;&lt;item&gt;45&lt;/item&gt;&lt;item&gt;46&lt;/item&gt;&lt;item&gt;47&lt;/item&gt;&lt;item&gt;48&lt;/item&gt;&lt;item&gt;49&lt;/item&gt;&lt;item&gt;51&lt;/item&gt;&lt;item&gt;52&lt;/item&gt;&lt;item&gt;53&lt;/item&gt;&lt;item&gt;56&lt;/item&gt;&lt;item&gt;57&lt;/item&gt;&lt;item&gt;59&lt;/item&gt;&lt;item&gt;60&lt;/item&gt;&lt;item&gt;61&lt;/item&gt;&lt;item&gt;63&lt;/item&gt;&lt;item&gt;64&lt;/item&gt;&lt;item&gt;67&lt;/item&gt;&lt;item&gt;68&lt;/item&gt;&lt;item&gt;69&lt;/item&gt;&lt;item&gt;124&lt;/item&gt;&lt;item&gt;125&lt;/item&gt;&lt;item&gt;126&lt;/item&gt;&lt;item&gt;127&lt;/item&gt;&lt;item&gt;128&lt;/item&gt;&lt;item&gt;130&lt;/item&gt;&lt;item&gt;131&lt;/item&gt;&lt;item&gt;132&lt;/item&gt;&lt;item&gt;134&lt;/item&gt;&lt;item&gt;135&lt;/item&gt;&lt;item&gt;136&lt;/item&gt;&lt;item&gt;137&lt;/item&gt;&lt;item&gt;138&lt;/item&gt;&lt;item&gt;140&lt;/item&gt;&lt;item&gt;141&lt;/item&gt;&lt;item&gt;142&lt;/item&gt;&lt;item&gt;143&lt;/item&gt;&lt;item&gt;144&lt;/item&gt;&lt;item&gt;145&lt;/item&gt;&lt;item&gt;148&lt;/item&gt;&lt;item&gt;211&lt;/item&gt;&lt;item&gt;212&lt;/item&gt;&lt;item&gt;213&lt;/item&gt;&lt;item&gt;214&lt;/item&gt;&lt;item&gt;215&lt;/item&gt;&lt;/record-ids&gt;&lt;/item&gt;&lt;/Libraries&gt;"/>
  </w:docVars>
  <w:rsids>
    <w:rsidRoot w:val="003844DE"/>
    <w:rsid w:val="0000258C"/>
    <w:rsid w:val="00003804"/>
    <w:rsid w:val="00004B57"/>
    <w:rsid w:val="00004E28"/>
    <w:rsid w:val="00006134"/>
    <w:rsid w:val="00007CB1"/>
    <w:rsid w:val="00011099"/>
    <w:rsid w:val="00011980"/>
    <w:rsid w:val="000158AB"/>
    <w:rsid w:val="000165E6"/>
    <w:rsid w:val="000168B0"/>
    <w:rsid w:val="000224D6"/>
    <w:rsid w:val="000227B4"/>
    <w:rsid w:val="00024CE5"/>
    <w:rsid w:val="00026460"/>
    <w:rsid w:val="000271E1"/>
    <w:rsid w:val="000301FC"/>
    <w:rsid w:val="00032491"/>
    <w:rsid w:val="000342EA"/>
    <w:rsid w:val="00035228"/>
    <w:rsid w:val="00035C84"/>
    <w:rsid w:val="000428B3"/>
    <w:rsid w:val="00043769"/>
    <w:rsid w:val="00043A8E"/>
    <w:rsid w:val="00044DE2"/>
    <w:rsid w:val="00045766"/>
    <w:rsid w:val="00046C1E"/>
    <w:rsid w:val="00052A80"/>
    <w:rsid w:val="0005373E"/>
    <w:rsid w:val="000560E2"/>
    <w:rsid w:val="00056281"/>
    <w:rsid w:val="0006390F"/>
    <w:rsid w:val="0006488E"/>
    <w:rsid w:val="00064A1A"/>
    <w:rsid w:val="00064CEA"/>
    <w:rsid w:val="00067F3B"/>
    <w:rsid w:val="00071ED1"/>
    <w:rsid w:val="0007246E"/>
    <w:rsid w:val="0007289D"/>
    <w:rsid w:val="00072AEA"/>
    <w:rsid w:val="000745F6"/>
    <w:rsid w:val="00075251"/>
    <w:rsid w:val="00081484"/>
    <w:rsid w:val="00084208"/>
    <w:rsid w:val="000848D4"/>
    <w:rsid w:val="00087B14"/>
    <w:rsid w:val="00087D41"/>
    <w:rsid w:val="00090128"/>
    <w:rsid w:val="00090E7A"/>
    <w:rsid w:val="000910CC"/>
    <w:rsid w:val="000944B7"/>
    <w:rsid w:val="0009516E"/>
    <w:rsid w:val="00096D36"/>
    <w:rsid w:val="00096ED2"/>
    <w:rsid w:val="000A28CE"/>
    <w:rsid w:val="000A3A01"/>
    <w:rsid w:val="000A41B1"/>
    <w:rsid w:val="000A4AFE"/>
    <w:rsid w:val="000B38F7"/>
    <w:rsid w:val="000B44D2"/>
    <w:rsid w:val="000B721E"/>
    <w:rsid w:val="000C42CE"/>
    <w:rsid w:val="000C63AA"/>
    <w:rsid w:val="000D0A22"/>
    <w:rsid w:val="000D30D6"/>
    <w:rsid w:val="000D6948"/>
    <w:rsid w:val="000D7CD8"/>
    <w:rsid w:val="000E3199"/>
    <w:rsid w:val="000E6A25"/>
    <w:rsid w:val="000F1205"/>
    <w:rsid w:val="000F6635"/>
    <w:rsid w:val="00101301"/>
    <w:rsid w:val="0010256A"/>
    <w:rsid w:val="00103663"/>
    <w:rsid w:val="001046D3"/>
    <w:rsid w:val="001049FA"/>
    <w:rsid w:val="00112E6C"/>
    <w:rsid w:val="00113928"/>
    <w:rsid w:val="00114470"/>
    <w:rsid w:val="001150DE"/>
    <w:rsid w:val="0012187E"/>
    <w:rsid w:val="0012309C"/>
    <w:rsid w:val="00123BB3"/>
    <w:rsid w:val="001245DE"/>
    <w:rsid w:val="00130E6B"/>
    <w:rsid w:val="00133335"/>
    <w:rsid w:val="00133D13"/>
    <w:rsid w:val="00135EDE"/>
    <w:rsid w:val="001378E6"/>
    <w:rsid w:val="0013796A"/>
    <w:rsid w:val="00142792"/>
    <w:rsid w:val="001456A1"/>
    <w:rsid w:val="001462A2"/>
    <w:rsid w:val="001469E1"/>
    <w:rsid w:val="00146FD9"/>
    <w:rsid w:val="00147EE8"/>
    <w:rsid w:val="00151BC6"/>
    <w:rsid w:val="001532D3"/>
    <w:rsid w:val="0015410E"/>
    <w:rsid w:val="00155C1F"/>
    <w:rsid w:val="00157750"/>
    <w:rsid w:val="00163724"/>
    <w:rsid w:val="001651F0"/>
    <w:rsid w:val="001656E1"/>
    <w:rsid w:val="00166C91"/>
    <w:rsid w:val="00167848"/>
    <w:rsid w:val="001718A2"/>
    <w:rsid w:val="001729C7"/>
    <w:rsid w:val="00173688"/>
    <w:rsid w:val="00174F69"/>
    <w:rsid w:val="001754FC"/>
    <w:rsid w:val="00175AEF"/>
    <w:rsid w:val="00176290"/>
    <w:rsid w:val="00184B50"/>
    <w:rsid w:val="00184D12"/>
    <w:rsid w:val="0018718C"/>
    <w:rsid w:val="00190BCB"/>
    <w:rsid w:val="001937F8"/>
    <w:rsid w:val="0019594B"/>
    <w:rsid w:val="00195B2A"/>
    <w:rsid w:val="00196452"/>
    <w:rsid w:val="00196561"/>
    <w:rsid w:val="00196FE6"/>
    <w:rsid w:val="00197E3A"/>
    <w:rsid w:val="001A1E84"/>
    <w:rsid w:val="001A4170"/>
    <w:rsid w:val="001A571E"/>
    <w:rsid w:val="001A63E6"/>
    <w:rsid w:val="001A6EA4"/>
    <w:rsid w:val="001A70B4"/>
    <w:rsid w:val="001A7D21"/>
    <w:rsid w:val="001A7E79"/>
    <w:rsid w:val="001B0AD0"/>
    <w:rsid w:val="001B317A"/>
    <w:rsid w:val="001B712E"/>
    <w:rsid w:val="001C3B02"/>
    <w:rsid w:val="001C471D"/>
    <w:rsid w:val="001C4CC6"/>
    <w:rsid w:val="001C4E1C"/>
    <w:rsid w:val="001D1359"/>
    <w:rsid w:val="001D1D3E"/>
    <w:rsid w:val="001D2512"/>
    <w:rsid w:val="001D54F2"/>
    <w:rsid w:val="001D6223"/>
    <w:rsid w:val="001D718E"/>
    <w:rsid w:val="001E04B5"/>
    <w:rsid w:val="001E0C2E"/>
    <w:rsid w:val="001E260A"/>
    <w:rsid w:val="001E2E7C"/>
    <w:rsid w:val="001E359E"/>
    <w:rsid w:val="001E59D2"/>
    <w:rsid w:val="001E5BC9"/>
    <w:rsid w:val="001F2450"/>
    <w:rsid w:val="001F2DE8"/>
    <w:rsid w:val="001F310F"/>
    <w:rsid w:val="001F3264"/>
    <w:rsid w:val="001F7875"/>
    <w:rsid w:val="001F7D6D"/>
    <w:rsid w:val="00203D18"/>
    <w:rsid w:val="002047DE"/>
    <w:rsid w:val="00207C90"/>
    <w:rsid w:val="00211FA6"/>
    <w:rsid w:val="00215B93"/>
    <w:rsid w:val="00220FCC"/>
    <w:rsid w:val="0022314D"/>
    <w:rsid w:val="00223551"/>
    <w:rsid w:val="00224069"/>
    <w:rsid w:val="00226761"/>
    <w:rsid w:val="00227676"/>
    <w:rsid w:val="00232532"/>
    <w:rsid w:val="0023378F"/>
    <w:rsid w:val="00235506"/>
    <w:rsid w:val="00235853"/>
    <w:rsid w:val="00235854"/>
    <w:rsid w:val="00236B1B"/>
    <w:rsid w:val="00244467"/>
    <w:rsid w:val="00245184"/>
    <w:rsid w:val="0024518F"/>
    <w:rsid w:val="002451E3"/>
    <w:rsid w:val="00245B51"/>
    <w:rsid w:val="00246CBD"/>
    <w:rsid w:val="002508DC"/>
    <w:rsid w:val="002527BA"/>
    <w:rsid w:val="002528AF"/>
    <w:rsid w:val="0025295E"/>
    <w:rsid w:val="0025381C"/>
    <w:rsid w:val="00255996"/>
    <w:rsid w:val="00255C74"/>
    <w:rsid w:val="002565AC"/>
    <w:rsid w:val="0025717A"/>
    <w:rsid w:val="00257527"/>
    <w:rsid w:val="002608FC"/>
    <w:rsid w:val="00264AEB"/>
    <w:rsid w:val="00266AF4"/>
    <w:rsid w:val="00266E62"/>
    <w:rsid w:val="00271271"/>
    <w:rsid w:val="002716CA"/>
    <w:rsid w:val="002721AC"/>
    <w:rsid w:val="002725CD"/>
    <w:rsid w:val="00272B73"/>
    <w:rsid w:val="00274059"/>
    <w:rsid w:val="0027415D"/>
    <w:rsid w:val="00276B2C"/>
    <w:rsid w:val="002774DB"/>
    <w:rsid w:val="002841FA"/>
    <w:rsid w:val="00284F89"/>
    <w:rsid w:val="0029487C"/>
    <w:rsid w:val="002A385C"/>
    <w:rsid w:val="002A624C"/>
    <w:rsid w:val="002B11B0"/>
    <w:rsid w:val="002B5D31"/>
    <w:rsid w:val="002B5D80"/>
    <w:rsid w:val="002B67AC"/>
    <w:rsid w:val="002B6B2B"/>
    <w:rsid w:val="002B71E1"/>
    <w:rsid w:val="002B71F2"/>
    <w:rsid w:val="002C6FA5"/>
    <w:rsid w:val="002C70F4"/>
    <w:rsid w:val="002D1679"/>
    <w:rsid w:val="002D1892"/>
    <w:rsid w:val="002D26E6"/>
    <w:rsid w:val="002D529B"/>
    <w:rsid w:val="002D700E"/>
    <w:rsid w:val="002E0FA8"/>
    <w:rsid w:val="002E1750"/>
    <w:rsid w:val="002E2CCA"/>
    <w:rsid w:val="002E424E"/>
    <w:rsid w:val="002E4A80"/>
    <w:rsid w:val="002E6776"/>
    <w:rsid w:val="002E6D72"/>
    <w:rsid w:val="002F111F"/>
    <w:rsid w:val="002F114F"/>
    <w:rsid w:val="002F13FD"/>
    <w:rsid w:val="002F2CF4"/>
    <w:rsid w:val="002F47CF"/>
    <w:rsid w:val="002F5DCE"/>
    <w:rsid w:val="002F600D"/>
    <w:rsid w:val="002F66A6"/>
    <w:rsid w:val="003010FC"/>
    <w:rsid w:val="00302871"/>
    <w:rsid w:val="0030462A"/>
    <w:rsid w:val="0030479E"/>
    <w:rsid w:val="0030638B"/>
    <w:rsid w:val="00306ACD"/>
    <w:rsid w:val="00311A31"/>
    <w:rsid w:val="003143FD"/>
    <w:rsid w:val="00314AAF"/>
    <w:rsid w:val="00321EED"/>
    <w:rsid w:val="00322BAF"/>
    <w:rsid w:val="0032330F"/>
    <w:rsid w:val="00323BA6"/>
    <w:rsid w:val="003309C0"/>
    <w:rsid w:val="00334F27"/>
    <w:rsid w:val="00340025"/>
    <w:rsid w:val="003440A0"/>
    <w:rsid w:val="003456BE"/>
    <w:rsid w:val="003510D4"/>
    <w:rsid w:val="003547C4"/>
    <w:rsid w:val="00354D82"/>
    <w:rsid w:val="003564AA"/>
    <w:rsid w:val="00360545"/>
    <w:rsid w:val="00361043"/>
    <w:rsid w:val="003619B0"/>
    <w:rsid w:val="0036203C"/>
    <w:rsid w:val="00364201"/>
    <w:rsid w:val="00364D5A"/>
    <w:rsid w:val="003674BF"/>
    <w:rsid w:val="00367E2B"/>
    <w:rsid w:val="00373E79"/>
    <w:rsid w:val="00375445"/>
    <w:rsid w:val="00377781"/>
    <w:rsid w:val="003778A7"/>
    <w:rsid w:val="003801FD"/>
    <w:rsid w:val="00383256"/>
    <w:rsid w:val="003844DE"/>
    <w:rsid w:val="00387483"/>
    <w:rsid w:val="0039038D"/>
    <w:rsid w:val="00390D73"/>
    <w:rsid w:val="00392F5A"/>
    <w:rsid w:val="0039502C"/>
    <w:rsid w:val="003959C2"/>
    <w:rsid w:val="003A3068"/>
    <w:rsid w:val="003A336A"/>
    <w:rsid w:val="003A7607"/>
    <w:rsid w:val="003B1291"/>
    <w:rsid w:val="003B2A45"/>
    <w:rsid w:val="003B2DE9"/>
    <w:rsid w:val="003B372F"/>
    <w:rsid w:val="003B3C97"/>
    <w:rsid w:val="003C0897"/>
    <w:rsid w:val="003C2DDD"/>
    <w:rsid w:val="003C4830"/>
    <w:rsid w:val="003C519E"/>
    <w:rsid w:val="003C5B73"/>
    <w:rsid w:val="003D0581"/>
    <w:rsid w:val="003D408C"/>
    <w:rsid w:val="003D4CDB"/>
    <w:rsid w:val="003D50DC"/>
    <w:rsid w:val="003D5EC3"/>
    <w:rsid w:val="003E094C"/>
    <w:rsid w:val="003E0F59"/>
    <w:rsid w:val="003E1ACE"/>
    <w:rsid w:val="003E6624"/>
    <w:rsid w:val="003E6767"/>
    <w:rsid w:val="003E7A89"/>
    <w:rsid w:val="003F546C"/>
    <w:rsid w:val="003F5DC1"/>
    <w:rsid w:val="003F7133"/>
    <w:rsid w:val="00400FBB"/>
    <w:rsid w:val="00401D83"/>
    <w:rsid w:val="004027C2"/>
    <w:rsid w:val="00403840"/>
    <w:rsid w:val="00404380"/>
    <w:rsid w:val="00407BAA"/>
    <w:rsid w:val="00407DB1"/>
    <w:rsid w:val="00410020"/>
    <w:rsid w:val="004146C0"/>
    <w:rsid w:val="00417C8F"/>
    <w:rsid w:val="00417DFE"/>
    <w:rsid w:val="004207A1"/>
    <w:rsid w:val="00421CFA"/>
    <w:rsid w:val="00422697"/>
    <w:rsid w:val="00422AE5"/>
    <w:rsid w:val="00437D40"/>
    <w:rsid w:val="004425F5"/>
    <w:rsid w:val="00442E0D"/>
    <w:rsid w:val="0044518B"/>
    <w:rsid w:val="00445288"/>
    <w:rsid w:val="0044613F"/>
    <w:rsid w:val="00452ADD"/>
    <w:rsid w:val="004542D1"/>
    <w:rsid w:val="00455079"/>
    <w:rsid w:val="004551A1"/>
    <w:rsid w:val="0045749B"/>
    <w:rsid w:val="00457975"/>
    <w:rsid w:val="004579FB"/>
    <w:rsid w:val="004603AF"/>
    <w:rsid w:val="0046148A"/>
    <w:rsid w:val="004615A8"/>
    <w:rsid w:val="00462586"/>
    <w:rsid w:val="004659FE"/>
    <w:rsid w:val="00465E6E"/>
    <w:rsid w:val="00466B72"/>
    <w:rsid w:val="004676C5"/>
    <w:rsid w:val="00467C95"/>
    <w:rsid w:val="00467D8E"/>
    <w:rsid w:val="00470105"/>
    <w:rsid w:val="00474C05"/>
    <w:rsid w:val="00475570"/>
    <w:rsid w:val="00477345"/>
    <w:rsid w:val="004774BC"/>
    <w:rsid w:val="00477D8F"/>
    <w:rsid w:val="00480B25"/>
    <w:rsid w:val="004819BC"/>
    <w:rsid w:val="004828AC"/>
    <w:rsid w:val="00482DE3"/>
    <w:rsid w:val="00486180"/>
    <w:rsid w:val="004874EC"/>
    <w:rsid w:val="0049132D"/>
    <w:rsid w:val="004913F1"/>
    <w:rsid w:val="004938C2"/>
    <w:rsid w:val="00494B5D"/>
    <w:rsid w:val="00496EE2"/>
    <w:rsid w:val="004971E2"/>
    <w:rsid w:val="004979C7"/>
    <w:rsid w:val="004A1BD5"/>
    <w:rsid w:val="004A2C1A"/>
    <w:rsid w:val="004A32FD"/>
    <w:rsid w:val="004A44B8"/>
    <w:rsid w:val="004A648C"/>
    <w:rsid w:val="004A6A07"/>
    <w:rsid w:val="004A7039"/>
    <w:rsid w:val="004A7739"/>
    <w:rsid w:val="004A7AC4"/>
    <w:rsid w:val="004B1DDB"/>
    <w:rsid w:val="004B303C"/>
    <w:rsid w:val="004B3F8F"/>
    <w:rsid w:val="004B452B"/>
    <w:rsid w:val="004B71BA"/>
    <w:rsid w:val="004C0D2A"/>
    <w:rsid w:val="004C2253"/>
    <w:rsid w:val="004C2C20"/>
    <w:rsid w:val="004C7290"/>
    <w:rsid w:val="004D0F60"/>
    <w:rsid w:val="004E2F4E"/>
    <w:rsid w:val="004E4D5C"/>
    <w:rsid w:val="004E7767"/>
    <w:rsid w:val="004F0E85"/>
    <w:rsid w:val="004F3514"/>
    <w:rsid w:val="004F519F"/>
    <w:rsid w:val="004F56F4"/>
    <w:rsid w:val="004F71CB"/>
    <w:rsid w:val="004F783B"/>
    <w:rsid w:val="00500F29"/>
    <w:rsid w:val="005020FF"/>
    <w:rsid w:val="00504442"/>
    <w:rsid w:val="00505224"/>
    <w:rsid w:val="00505E34"/>
    <w:rsid w:val="00507F31"/>
    <w:rsid w:val="00511FD7"/>
    <w:rsid w:val="005205A5"/>
    <w:rsid w:val="00521291"/>
    <w:rsid w:val="00522FE9"/>
    <w:rsid w:val="00523622"/>
    <w:rsid w:val="00523DC5"/>
    <w:rsid w:val="0052731E"/>
    <w:rsid w:val="0052745B"/>
    <w:rsid w:val="00530F6A"/>
    <w:rsid w:val="00531628"/>
    <w:rsid w:val="00533F95"/>
    <w:rsid w:val="00535463"/>
    <w:rsid w:val="0054078B"/>
    <w:rsid w:val="0054176A"/>
    <w:rsid w:val="00541826"/>
    <w:rsid w:val="00544C55"/>
    <w:rsid w:val="00546218"/>
    <w:rsid w:val="005463E6"/>
    <w:rsid w:val="00552FBD"/>
    <w:rsid w:val="00555DC6"/>
    <w:rsid w:val="00556A70"/>
    <w:rsid w:val="00561000"/>
    <w:rsid w:val="00564CCC"/>
    <w:rsid w:val="00567734"/>
    <w:rsid w:val="00570480"/>
    <w:rsid w:val="00573475"/>
    <w:rsid w:val="00573508"/>
    <w:rsid w:val="0057639E"/>
    <w:rsid w:val="00580543"/>
    <w:rsid w:val="005807FD"/>
    <w:rsid w:val="005816A8"/>
    <w:rsid w:val="00583650"/>
    <w:rsid w:val="005837B3"/>
    <w:rsid w:val="005856BC"/>
    <w:rsid w:val="005860E2"/>
    <w:rsid w:val="00586B2E"/>
    <w:rsid w:val="00587A4D"/>
    <w:rsid w:val="00587A95"/>
    <w:rsid w:val="005939AF"/>
    <w:rsid w:val="00594786"/>
    <w:rsid w:val="005960AF"/>
    <w:rsid w:val="00597B50"/>
    <w:rsid w:val="005A0E87"/>
    <w:rsid w:val="005A1703"/>
    <w:rsid w:val="005A1E60"/>
    <w:rsid w:val="005A3358"/>
    <w:rsid w:val="005A343E"/>
    <w:rsid w:val="005A4243"/>
    <w:rsid w:val="005A4447"/>
    <w:rsid w:val="005A4625"/>
    <w:rsid w:val="005A64DB"/>
    <w:rsid w:val="005B09CA"/>
    <w:rsid w:val="005B3723"/>
    <w:rsid w:val="005B38F1"/>
    <w:rsid w:val="005B3952"/>
    <w:rsid w:val="005B3AB7"/>
    <w:rsid w:val="005B5465"/>
    <w:rsid w:val="005B5A5E"/>
    <w:rsid w:val="005B7E57"/>
    <w:rsid w:val="005B7FAE"/>
    <w:rsid w:val="005C1FD9"/>
    <w:rsid w:val="005C2D42"/>
    <w:rsid w:val="005C4A59"/>
    <w:rsid w:val="005C50BB"/>
    <w:rsid w:val="005C57C8"/>
    <w:rsid w:val="005C680F"/>
    <w:rsid w:val="005D0819"/>
    <w:rsid w:val="005D13D7"/>
    <w:rsid w:val="005D1BF2"/>
    <w:rsid w:val="005D303B"/>
    <w:rsid w:val="005D581B"/>
    <w:rsid w:val="005D63EE"/>
    <w:rsid w:val="005D75EA"/>
    <w:rsid w:val="005D7A10"/>
    <w:rsid w:val="005E1C76"/>
    <w:rsid w:val="005E1F68"/>
    <w:rsid w:val="005E47CA"/>
    <w:rsid w:val="005E5209"/>
    <w:rsid w:val="005E5C5E"/>
    <w:rsid w:val="005E5E93"/>
    <w:rsid w:val="005F1F83"/>
    <w:rsid w:val="005F43A7"/>
    <w:rsid w:val="005F472E"/>
    <w:rsid w:val="005F76A7"/>
    <w:rsid w:val="00600ADC"/>
    <w:rsid w:val="00601130"/>
    <w:rsid w:val="0060326D"/>
    <w:rsid w:val="00603779"/>
    <w:rsid w:val="0061001D"/>
    <w:rsid w:val="00611289"/>
    <w:rsid w:val="006159F1"/>
    <w:rsid w:val="00615F7F"/>
    <w:rsid w:val="00616E5D"/>
    <w:rsid w:val="006170C8"/>
    <w:rsid w:val="00617602"/>
    <w:rsid w:val="00620219"/>
    <w:rsid w:val="00623517"/>
    <w:rsid w:val="00623B66"/>
    <w:rsid w:val="0063064F"/>
    <w:rsid w:val="0063204D"/>
    <w:rsid w:val="0063216B"/>
    <w:rsid w:val="0063241C"/>
    <w:rsid w:val="006324E3"/>
    <w:rsid w:val="0063309F"/>
    <w:rsid w:val="0063451D"/>
    <w:rsid w:val="006367F3"/>
    <w:rsid w:val="00637CF0"/>
    <w:rsid w:val="00637FF6"/>
    <w:rsid w:val="00641ADC"/>
    <w:rsid w:val="006420DE"/>
    <w:rsid w:val="006427A4"/>
    <w:rsid w:val="00644041"/>
    <w:rsid w:val="00644048"/>
    <w:rsid w:val="00645241"/>
    <w:rsid w:val="00645BF3"/>
    <w:rsid w:val="006469C5"/>
    <w:rsid w:val="006508F5"/>
    <w:rsid w:val="00650AE0"/>
    <w:rsid w:val="00652393"/>
    <w:rsid w:val="00654988"/>
    <w:rsid w:val="00654C77"/>
    <w:rsid w:val="00654DBF"/>
    <w:rsid w:val="00657CE0"/>
    <w:rsid w:val="00662442"/>
    <w:rsid w:val="00663D0A"/>
    <w:rsid w:val="00664671"/>
    <w:rsid w:val="00664F97"/>
    <w:rsid w:val="0066506A"/>
    <w:rsid w:val="006658BD"/>
    <w:rsid w:val="00665C0C"/>
    <w:rsid w:val="00671309"/>
    <w:rsid w:val="00671BF4"/>
    <w:rsid w:val="0067333C"/>
    <w:rsid w:val="00673C01"/>
    <w:rsid w:val="00674909"/>
    <w:rsid w:val="006750B5"/>
    <w:rsid w:val="00681C02"/>
    <w:rsid w:val="00682C96"/>
    <w:rsid w:val="00684B6A"/>
    <w:rsid w:val="00684CAA"/>
    <w:rsid w:val="00685F10"/>
    <w:rsid w:val="0068797A"/>
    <w:rsid w:val="00690CF9"/>
    <w:rsid w:val="00691006"/>
    <w:rsid w:val="00692996"/>
    <w:rsid w:val="0069468B"/>
    <w:rsid w:val="00696F16"/>
    <w:rsid w:val="006A54C3"/>
    <w:rsid w:val="006A5530"/>
    <w:rsid w:val="006A6D37"/>
    <w:rsid w:val="006A77A9"/>
    <w:rsid w:val="006B0B35"/>
    <w:rsid w:val="006B1FD9"/>
    <w:rsid w:val="006B337F"/>
    <w:rsid w:val="006B44F8"/>
    <w:rsid w:val="006C34FA"/>
    <w:rsid w:val="006C5DE3"/>
    <w:rsid w:val="006D3B3E"/>
    <w:rsid w:val="006D69DC"/>
    <w:rsid w:val="006E25B6"/>
    <w:rsid w:val="006E3068"/>
    <w:rsid w:val="006E3825"/>
    <w:rsid w:val="006E3D4D"/>
    <w:rsid w:val="006E5A25"/>
    <w:rsid w:val="006E750E"/>
    <w:rsid w:val="006F2FE3"/>
    <w:rsid w:val="006F586D"/>
    <w:rsid w:val="006F69E4"/>
    <w:rsid w:val="007068DE"/>
    <w:rsid w:val="0070769D"/>
    <w:rsid w:val="00707D4D"/>
    <w:rsid w:val="00713039"/>
    <w:rsid w:val="007221BC"/>
    <w:rsid w:val="00722221"/>
    <w:rsid w:val="00723829"/>
    <w:rsid w:val="00725FDA"/>
    <w:rsid w:val="0072667D"/>
    <w:rsid w:val="00726DB9"/>
    <w:rsid w:val="00730654"/>
    <w:rsid w:val="0073112D"/>
    <w:rsid w:val="007322C7"/>
    <w:rsid w:val="0073234A"/>
    <w:rsid w:val="00734CE1"/>
    <w:rsid w:val="007360AE"/>
    <w:rsid w:val="00736BD8"/>
    <w:rsid w:val="00741168"/>
    <w:rsid w:val="00741E44"/>
    <w:rsid w:val="00742EE3"/>
    <w:rsid w:val="007476ED"/>
    <w:rsid w:val="00750A76"/>
    <w:rsid w:val="00754311"/>
    <w:rsid w:val="007549B6"/>
    <w:rsid w:val="00754F2B"/>
    <w:rsid w:val="007557D8"/>
    <w:rsid w:val="00761F49"/>
    <w:rsid w:val="007628C1"/>
    <w:rsid w:val="00762980"/>
    <w:rsid w:val="00762C0A"/>
    <w:rsid w:val="00763F60"/>
    <w:rsid w:val="0076418F"/>
    <w:rsid w:val="0076619B"/>
    <w:rsid w:val="00766DD2"/>
    <w:rsid w:val="007673A0"/>
    <w:rsid w:val="007701AA"/>
    <w:rsid w:val="00771186"/>
    <w:rsid w:val="00771B21"/>
    <w:rsid w:val="00771D28"/>
    <w:rsid w:val="00772CE9"/>
    <w:rsid w:val="00773CAA"/>
    <w:rsid w:val="007763A1"/>
    <w:rsid w:val="0077716E"/>
    <w:rsid w:val="00780243"/>
    <w:rsid w:val="00782AD3"/>
    <w:rsid w:val="00782D5B"/>
    <w:rsid w:val="00785F55"/>
    <w:rsid w:val="007878FB"/>
    <w:rsid w:val="00787A67"/>
    <w:rsid w:val="00787B3F"/>
    <w:rsid w:val="00792FE6"/>
    <w:rsid w:val="007978DE"/>
    <w:rsid w:val="007A0DE9"/>
    <w:rsid w:val="007A2CF5"/>
    <w:rsid w:val="007A4855"/>
    <w:rsid w:val="007A6112"/>
    <w:rsid w:val="007A76E6"/>
    <w:rsid w:val="007A770D"/>
    <w:rsid w:val="007B0922"/>
    <w:rsid w:val="007B19F8"/>
    <w:rsid w:val="007B2C12"/>
    <w:rsid w:val="007B60B8"/>
    <w:rsid w:val="007B7469"/>
    <w:rsid w:val="007B7DCA"/>
    <w:rsid w:val="007C20CE"/>
    <w:rsid w:val="007C2D67"/>
    <w:rsid w:val="007C4A82"/>
    <w:rsid w:val="007C56AB"/>
    <w:rsid w:val="007C578F"/>
    <w:rsid w:val="007C63A6"/>
    <w:rsid w:val="007C677C"/>
    <w:rsid w:val="007C6DEA"/>
    <w:rsid w:val="007D6CA5"/>
    <w:rsid w:val="007D7237"/>
    <w:rsid w:val="007E0E14"/>
    <w:rsid w:val="007E121E"/>
    <w:rsid w:val="007E3943"/>
    <w:rsid w:val="007E58A4"/>
    <w:rsid w:val="007E7582"/>
    <w:rsid w:val="007F03C7"/>
    <w:rsid w:val="007F12D5"/>
    <w:rsid w:val="007F2DB1"/>
    <w:rsid w:val="007F4BCF"/>
    <w:rsid w:val="007F4EAB"/>
    <w:rsid w:val="007F72CD"/>
    <w:rsid w:val="0080246C"/>
    <w:rsid w:val="0080269A"/>
    <w:rsid w:val="00805C86"/>
    <w:rsid w:val="0080638C"/>
    <w:rsid w:val="00806454"/>
    <w:rsid w:val="00806E2C"/>
    <w:rsid w:val="00810275"/>
    <w:rsid w:val="00810D00"/>
    <w:rsid w:val="00810E6B"/>
    <w:rsid w:val="00813824"/>
    <w:rsid w:val="00814DD9"/>
    <w:rsid w:val="00815989"/>
    <w:rsid w:val="00816706"/>
    <w:rsid w:val="00821863"/>
    <w:rsid w:val="008218DD"/>
    <w:rsid w:val="008259CD"/>
    <w:rsid w:val="00826012"/>
    <w:rsid w:val="008269A1"/>
    <w:rsid w:val="008269F0"/>
    <w:rsid w:val="00831C25"/>
    <w:rsid w:val="00833007"/>
    <w:rsid w:val="00833B32"/>
    <w:rsid w:val="00835D26"/>
    <w:rsid w:val="00835E4F"/>
    <w:rsid w:val="008374BA"/>
    <w:rsid w:val="00837E02"/>
    <w:rsid w:val="00840643"/>
    <w:rsid w:val="00841493"/>
    <w:rsid w:val="008434AC"/>
    <w:rsid w:val="0084684A"/>
    <w:rsid w:val="00846BE6"/>
    <w:rsid w:val="008502A8"/>
    <w:rsid w:val="008509B3"/>
    <w:rsid w:val="00851974"/>
    <w:rsid w:val="0085285C"/>
    <w:rsid w:val="00854621"/>
    <w:rsid w:val="00855564"/>
    <w:rsid w:val="00856CFA"/>
    <w:rsid w:val="00857174"/>
    <w:rsid w:val="0086085D"/>
    <w:rsid w:val="00860CF3"/>
    <w:rsid w:val="00860EBD"/>
    <w:rsid w:val="00861AA3"/>
    <w:rsid w:val="008626C6"/>
    <w:rsid w:val="00862C06"/>
    <w:rsid w:val="00865BE7"/>
    <w:rsid w:val="00865C59"/>
    <w:rsid w:val="00867003"/>
    <w:rsid w:val="00867747"/>
    <w:rsid w:val="0087003F"/>
    <w:rsid w:val="00873349"/>
    <w:rsid w:val="00875A75"/>
    <w:rsid w:val="00877CB6"/>
    <w:rsid w:val="00882AFF"/>
    <w:rsid w:val="00882E74"/>
    <w:rsid w:val="008838CE"/>
    <w:rsid w:val="00886111"/>
    <w:rsid w:val="00890CAF"/>
    <w:rsid w:val="00892705"/>
    <w:rsid w:val="00893157"/>
    <w:rsid w:val="00894520"/>
    <w:rsid w:val="008948F2"/>
    <w:rsid w:val="00894F4B"/>
    <w:rsid w:val="0089508E"/>
    <w:rsid w:val="00895125"/>
    <w:rsid w:val="00895F76"/>
    <w:rsid w:val="00896057"/>
    <w:rsid w:val="00896F05"/>
    <w:rsid w:val="008A1D18"/>
    <w:rsid w:val="008A2192"/>
    <w:rsid w:val="008A23A6"/>
    <w:rsid w:val="008A41A8"/>
    <w:rsid w:val="008B0842"/>
    <w:rsid w:val="008B25DD"/>
    <w:rsid w:val="008B29BD"/>
    <w:rsid w:val="008B3093"/>
    <w:rsid w:val="008B3753"/>
    <w:rsid w:val="008B573D"/>
    <w:rsid w:val="008B6A22"/>
    <w:rsid w:val="008B6C91"/>
    <w:rsid w:val="008B7129"/>
    <w:rsid w:val="008B725E"/>
    <w:rsid w:val="008B797F"/>
    <w:rsid w:val="008C263E"/>
    <w:rsid w:val="008C38B4"/>
    <w:rsid w:val="008C5AA0"/>
    <w:rsid w:val="008C5D29"/>
    <w:rsid w:val="008C70FD"/>
    <w:rsid w:val="008D0802"/>
    <w:rsid w:val="008D0B6C"/>
    <w:rsid w:val="008D24EB"/>
    <w:rsid w:val="008D2FBA"/>
    <w:rsid w:val="008D4F89"/>
    <w:rsid w:val="008D6CED"/>
    <w:rsid w:val="008D7807"/>
    <w:rsid w:val="008E4022"/>
    <w:rsid w:val="008E428E"/>
    <w:rsid w:val="008E70B0"/>
    <w:rsid w:val="008E7602"/>
    <w:rsid w:val="008F6680"/>
    <w:rsid w:val="008F7964"/>
    <w:rsid w:val="00900785"/>
    <w:rsid w:val="00900E55"/>
    <w:rsid w:val="00910C8D"/>
    <w:rsid w:val="00915A54"/>
    <w:rsid w:val="00915C80"/>
    <w:rsid w:val="00917C2B"/>
    <w:rsid w:val="0092175B"/>
    <w:rsid w:val="009246DA"/>
    <w:rsid w:val="009254DE"/>
    <w:rsid w:val="0092743E"/>
    <w:rsid w:val="00930C91"/>
    <w:rsid w:val="00933577"/>
    <w:rsid w:val="00933976"/>
    <w:rsid w:val="00937A1C"/>
    <w:rsid w:val="0094033A"/>
    <w:rsid w:val="00940C8F"/>
    <w:rsid w:val="009428EB"/>
    <w:rsid w:val="00943C99"/>
    <w:rsid w:val="00944E48"/>
    <w:rsid w:val="009452FC"/>
    <w:rsid w:val="0094568C"/>
    <w:rsid w:val="009475A8"/>
    <w:rsid w:val="00951C82"/>
    <w:rsid w:val="009535E4"/>
    <w:rsid w:val="00953A6D"/>
    <w:rsid w:val="00953D1F"/>
    <w:rsid w:val="00954CD2"/>
    <w:rsid w:val="00955A2E"/>
    <w:rsid w:val="00955FAD"/>
    <w:rsid w:val="009606BD"/>
    <w:rsid w:val="00961DCC"/>
    <w:rsid w:val="00962798"/>
    <w:rsid w:val="00963C58"/>
    <w:rsid w:val="00964652"/>
    <w:rsid w:val="00964B8C"/>
    <w:rsid w:val="00965C03"/>
    <w:rsid w:val="00967264"/>
    <w:rsid w:val="00970459"/>
    <w:rsid w:val="009704A5"/>
    <w:rsid w:val="00970663"/>
    <w:rsid w:val="0097286B"/>
    <w:rsid w:val="00972B3E"/>
    <w:rsid w:val="009732B0"/>
    <w:rsid w:val="00974101"/>
    <w:rsid w:val="0097485C"/>
    <w:rsid w:val="0097601E"/>
    <w:rsid w:val="009825E9"/>
    <w:rsid w:val="00982F71"/>
    <w:rsid w:val="009834C4"/>
    <w:rsid w:val="0098539D"/>
    <w:rsid w:val="0098651E"/>
    <w:rsid w:val="009872F8"/>
    <w:rsid w:val="009955E4"/>
    <w:rsid w:val="0099564C"/>
    <w:rsid w:val="009A0297"/>
    <w:rsid w:val="009A0B5D"/>
    <w:rsid w:val="009A4BF1"/>
    <w:rsid w:val="009A607C"/>
    <w:rsid w:val="009A71D3"/>
    <w:rsid w:val="009B6E17"/>
    <w:rsid w:val="009C1C13"/>
    <w:rsid w:val="009C5DAB"/>
    <w:rsid w:val="009C7BAD"/>
    <w:rsid w:val="009D3C69"/>
    <w:rsid w:val="009D3F77"/>
    <w:rsid w:val="009E0CA3"/>
    <w:rsid w:val="009E1139"/>
    <w:rsid w:val="009E1C95"/>
    <w:rsid w:val="009E1FEE"/>
    <w:rsid w:val="009E21AE"/>
    <w:rsid w:val="009E22D9"/>
    <w:rsid w:val="009E23C4"/>
    <w:rsid w:val="009E26F0"/>
    <w:rsid w:val="009E3121"/>
    <w:rsid w:val="009E349B"/>
    <w:rsid w:val="009E37FB"/>
    <w:rsid w:val="009E4C68"/>
    <w:rsid w:val="009E4F6C"/>
    <w:rsid w:val="009E61D0"/>
    <w:rsid w:val="009E6863"/>
    <w:rsid w:val="009F092B"/>
    <w:rsid w:val="009F1451"/>
    <w:rsid w:val="009F586A"/>
    <w:rsid w:val="009F7DE5"/>
    <w:rsid w:val="00A0666D"/>
    <w:rsid w:val="00A10AA4"/>
    <w:rsid w:val="00A16F30"/>
    <w:rsid w:val="00A17AA7"/>
    <w:rsid w:val="00A20327"/>
    <w:rsid w:val="00A23838"/>
    <w:rsid w:val="00A24860"/>
    <w:rsid w:val="00A30200"/>
    <w:rsid w:val="00A30ED1"/>
    <w:rsid w:val="00A33D46"/>
    <w:rsid w:val="00A34518"/>
    <w:rsid w:val="00A357A6"/>
    <w:rsid w:val="00A404BC"/>
    <w:rsid w:val="00A43AFC"/>
    <w:rsid w:val="00A44147"/>
    <w:rsid w:val="00A44FA3"/>
    <w:rsid w:val="00A46B3C"/>
    <w:rsid w:val="00A523C0"/>
    <w:rsid w:val="00A53559"/>
    <w:rsid w:val="00A53CFF"/>
    <w:rsid w:val="00A54E21"/>
    <w:rsid w:val="00A54FEE"/>
    <w:rsid w:val="00A61F2E"/>
    <w:rsid w:val="00A62057"/>
    <w:rsid w:val="00A62387"/>
    <w:rsid w:val="00A62C83"/>
    <w:rsid w:val="00A703C4"/>
    <w:rsid w:val="00A7276D"/>
    <w:rsid w:val="00A731C4"/>
    <w:rsid w:val="00A75C10"/>
    <w:rsid w:val="00A77690"/>
    <w:rsid w:val="00A804C7"/>
    <w:rsid w:val="00A81934"/>
    <w:rsid w:val="00A826EA"/>
    <w:rsid w:val="00A83A79"/>
    <w:rsid w:val="00A85DDA"/>
    <w:rsid w:val="00A87C6E"/>
    <w:rsid w:val="00A908E8"/>
    <w:rsid w:val="00A91C3F"/>
    <w:rsid w:val="00A9357B"/>
    <w:rsid w:val="00A94CE1"/>
    <w:rsid w:val="00A96255"/>
    <w:rsid w:val="00AA07A3"/>
    <w:rsid w:val="00AA1095"/>
    <w:rsid w:val="00AA13F8"/>
    <w:rsid w:val="00AA2119"/>
    <w:rsid w:val="00AA6376"/>
    <w:rsid w:val="00AA7024"/>
    <w:rsid w:val="00AB02CE"/>
    <w:rsid w:val="00AB3727"/>
    <w:rsid w:val="00AB4B8D"/>
    <w:rsid w:val="00AC0680"/>
    <w:rsid w:val="00AC12B9"/>
    <w:rsid w:val="00AC3718"/>
    <w:rsid w:val="00AC509C"/>
    <w:rsid w:val="00AC5FF8"/>
    <w:rsid w:val="00AC62FA"/>
    <w:rsid w:val="00AC7B30"/>
    <w:rsid w:val="00AD0AB7"/>
    <w:rsid w:val="00AD40CF"/>
    <w:rsid w:val="00AD4352"/>
    <w:rsid w:val="00AD639A"/>
    <w:rsid w:val="00AD6637"/>
    <w:rsid w:val="00AD68F6"/>
    <w:rsid w:val="00AE256B"/>
    <w:rsid w:val="00AE6848"/>
    <w:rsid w:val="00AF16EF"/>
    <w:rsid w:val="00AF1A74"/>
    <w:rsid w:val="00AF2E96"/>
    <w:rsid w:val="00AF34C5"/>
    <w:rsid w:val="00AF36BA"/>
    <w:rsid w:val="00AF5F39"/>
    <w:rsid w:val="00AF68EB"/>
    <w:rsid w:val="00AF7ED9"/>
    <w:rsid w:val="00B008AE"/>
    <w:rsid w:val="00B020D8"/>
    <w:rsid w:val="00B05142"/>
    <w:rsid w:val="00B10572"/>
    <w:rsid w:val="00B110FA"/>
    <w:rsid w:val="00B132F9"/>
    <w:rsid w:val="00B13E2E"/>
    <w:rsid w:val="00B13E76"/>
    <w:rsid w:val="00B1587D"/>
    <w:rsid w:val="00B209B2"/>
    <w:rsid w:val="00B30C10"/>
    <w:rsid w:val="00B30CE4"/>
    <w:rsid w:val="00B31939"/>
    <w:rsid w:val="00B33555"/>
    <w:rsid w:val="00B34474"/>
    <w:rsid w:val="00B34578"/>
    <w:rsid w:val="00B408AE"/>
    <w:rsid w:val="00B41F72"/>
    <w:rsid w:val="00B46154"/>
    <w:rsid w:val="00B46206"/>
    <w:rsid w:val="00B54FF1"/>
    <w:rsid w:val="00B56DBD"/>
    <w:rsid w:val="00B57D6A"/>
    <w:rsid w:val="00B63933"/>
    <w:rsid w:val="00B65424"/>
    <w:rsid w:val="00B665E9"/>
    <w:rsid w:val="00B66F32"/>
    <w:rsid w:val="00B7044B"/>
    <w:rsid w:val="00B846D7"/>
    <w:rsid w:val="00B85312"/>
    <w:rsid w:val="00B85880"/>
    <w:rsid w:val="00B86010"/>
    <w:rsid w:val="00B86262"/>
    <w:rsid w:val="00B90280"/>
    <w:rsid w:val="00B9132E"/>
    <w:rsid w:val="00B91F81"/>
    <w:rsid w:val="00B931F6"/>
    <w:rsid w:val="00B935D0"/>
    <w:rsid w:val="00BA16A3"/>
    <w:rsid w:val="00BA263B"/>
    <w:rsid w:val="00BA383F"/>
    <w:rsid w:val="00BA5052"/>
    <w:rsid w:val="00BA57BC"/>
    <w:rsid w:val="00BA6EFA"/>
    <w:rsid w:val="00BB1834"/>
    <w:rsid w:val="00BB5F0E"/>
    <w:rsid w:val="00BB6E0C"/>
    <w:rsid w:val="00BB74A3"/>
    <w:rsid w:val="00BB7B4C"/>
    <w:rsid w:val="00BB7DD7"/>
    <w:rsid w:val="00BC312F"/>
    <w:rsid w:val="00BC600C"/>
    <w:rsid w:val="00BC68F4"/>
    <w:rsid w:val="00BC71DE"/>
    <w:rsid w:val="00BC7270"/>
    <w:rsid w:val="00BD3200"/>
    <w:rsid w:val="00BD4206"/>
    <w:rsid w:val="00BD49FE"/>
    <w:rsid w:val="00BD58AE"/>
    <w:rsid w:val="00BE3929"/>
    <w:rsid w:val="00BE3ED7"/>
    <w:rsid w:val="00BE44DA"/>
    <w:rsid w:val="00BE5C57"/>
    <w:rsid w:val="00BE6E16"/>
    <w:rsid w:val="00BF35CF"/>
    <w:rsid w:val="00BF3A01"/>
    <w:rsid w:val="00BF3A83"/>
    <w:rsid w:val="00BF3F1A"/>
    <w:rsid w:val="00BF7059"/>
    <w:rsid w:val="00C012E3"/>
    <w:rsid w:val="00C01B22"/>
    <w:rsid w:val="00C03EAE"/>
    <w:rsid w:val="00C06ABC"/>
    <w:rsid w:val="00C10FA4"/>
    <w:rsid w:val="00C13303"/>
    <w:rsid w:val="00C169C7"/>
    <w:rsid w:val="00C17C34"/>
    <w:rsid w:val="00C23179"/>
    <w:rsid w:val="00C254D6"/>
    <w:rsid w:val="00C26206"/>
    <w:rsid w:val="00C27158"/>
    <w:rsid w:val="00C317D7"/>
    <w:rsid w:val="00C34F4F"/>
    <w:rsid w:val="00C37097"/>
    <w:rsid w:val="00C400ED"/>
    <w:rsid w:val="00C40375"/>
    <w:rsid w:val="00C40A3E"/>
    <w:rsid w:val="00C40C3F"/>
    <w:rsid w:val="00C42A89"/>
    <w:rsid w:val="00C453DC"/>
    <w:rsid w:val="00C4546A"/>
    <w:rsid w:val="00C46BB6"/>
    <w:rsid w:val="00C47776"/>
    <w:rsid w:val="00C479C1"/>
    <w:rsid w:val="00C516E1"/>
    <w:rsid w:val="00C5213B"/>
    <w:rsid w:val="00C53466"/>
    <w:rsid w:val="00C53FFA"/>
    <w:rsid w:val="00C5409B"/>
    <w:rsid w:val="00C551D6"/>
    <w:rsid w:val="00C56C2F"/>
    <w:rsid w:val="00C574A1"/>
    <w:rsid w:val="00C57604"/>
    <w:rsid w:val="00C6033E"/>
    <w:rsid w:val="00C6204D"/>
    <w:rsid w:val="00C62A80"/>
    <w:rsid w:val="00C62C10"/>
    <w:rsid w:val="00C642DF"/>
    <w:rsid w:val="00C64CBE"/>
    <w:rsid w:val="00C65707"/>
    <w:rsid w:val="00C6589F"/>
    <w:rsid w:val="00C70E70"/>
    <w:rsid w:val="00C736B4"/>
    <w:rsid w:val="00C73A00"/>
    <w:rsid w:val="00C81FC6"/>
    <w:rsid w:val="00C8661F"/>
    <w:rsid w:val="00C873DF"/>
    <w:rsid w:val="00C87D0F"/>
    <w:rsid w:val="00C94AF5"/>
    <w:rsid w:val="00C958DD"/>
    <w:rsid w:val="00C961EB"/>
    <w:rsid w:val="00CA0FA0"/>
    <w:rsid w:val="00CA151A"/>
    <w:rsid w:val="00CA278A"/>
    <w:rsid w:val="00CA4D5A"/>
    <w:rsid w:val="00CA4F36"/>
    <w:rsid w:val="00CA6135"/>
    <w:rsid w:val="00CA61A6"/>
    <w:rsid w:val="00CA61E4"/>
    <w:rsid w:val="00CB01E7"/>
    <w:rsid w:val="00CB3653"/>
    <w:rsid w:val="00CB6CFA"/>
    <w:rsid w:val="00CB7084"/>
    <w:rsid w:val="00CB791C"/>
    <w:rsid w:val="00CC0315"/>
    <w:rsid w:val="00CC3B2F"/>
    <w:rsid w:val="00CC42F6"/>
    <w:rsid w:val="00CC5158"/>
    <w:rsid w:val="00CC5714"/>
    <w:rsid w:val="00CC7645"/>
    <w:rsid w:val="00CC78EF"/>
    <w:rsid w:val="00CD3F1F"/>
    <w:rsid w:val="00CE0671"/>
    <w:rsid w:val="00CE0BB8"/>
    <w:rsid w:val="00CE105F"/>
    <w:rsid w:val="00CE4144"/>
    <w:rsid w:val="00CF0B85"/>
    <w:rsid w:val="00CF1B44"/>
    <w:rsid w:val="00CF3666"/>
    <w:rsid w:val="00CF4337"/>
    <w:rsid w:val="00CF5081"/>
    <w:rsid w:val="00CF57E1"/>
    <w:rsid w:val="00CF6463"/>
    <w:rsid w:val="00D00DD8"/>
    <w:rsid w:val="00D03856"/>
    <w:rsid w:val="00D05FE8"/>
    <w:rsid w:val="00D10FB6"/>
    <w:rsid w:val="00D12612"/>
    <w:rsid w:val="00D13882"/>
    <w:rsid w:val="00D14777"/>
    <w:rsid w:val="00D14B21"/>
    <w:rsid w:val="00D174C4"/>
    <w:rsid w:val="00D21599"/>
    <w:rsid w:val="00D2608F"/>
    <w:rsid w:val="00D26550"/>
    <w:rsid w:val="00D34C86"/>
    <w:rsid w:val="00D34D93"/>
    <w:rsid w:val="00D34E6E"/>
    <w:rsid w:val="00D34F2A"/>
    <w:rsid w:val="00D35076"/>
    <w:rsid w:val="00D360F2"/>
    <w:rsid w:val="00D36906"/>
    <w:rsid w:val="00D378EF"/>
    <w:rsid w:val="00D45CA8"/>
    <w:rsid w:val="00D46020"/>
    <w:rsid w:val="00D50893"/>
    <w:rsid w:val="00D50F6A"/>
    <w:rsid w:val="00D52919"/>
    <w:rsid w:val="00D53073"/>
    <w:rsid w:val="00D54432"/>
    <w:rsid w:val="00D554CF"/>
    <w:rsid w:val="00D576F5"/>
    <w:rsid w:val="00D57C67"/>
    <w:rsid w:val="00D60180"/>
    <w:rsid w:val="00D6196A"/>
    <w:rsid w:val="00D63F91"/>
    <w:rsid w:val="00D64F1F"/>
    <w:rsid w:val="00D67077"/>
    <w:rsid w:val="00D71008"/>
    <w:rsid w:val="00D71695"/>
    <w:rsid w:val="00D74367"/>
    <w:rsid w:val="00D745AB"/>
    <w:rsid w:val="00D75F3B"/>
    <w:rsid w:val="00D82024"/>
    <w:rsid w:val="00D84393"/>
    <w:rsid w:val="00D845B8"/>
    <w:rsid w:val="00D86462"/>
    <w:rsid w:val="00D865F8"/>
    <w:rsid w:val="00D86AD4"/>
    <w:rsid w:val="00D86B35"/>
    <w:rsid w:val="00D87753"/>
    <w:rsid w:val="00D87F05"/>
    <w:rsid w:val="00D90F68"/>
    <w:rsid w:val="00D91E69"/>
    <w:rsid w:val="00D93B25"/>
    <w:rsid w:val="00D94863"/>
    <w:rsid w:val="00D949B5"/>
    <w:rsid w:val="00D95789"/>
    <w:rsid w:val="00D95E18"/>
    <w:rsid w:val="00D969E8"/>
    <w:rsid w:val="00D975DC"/>
    <w:rsid w:val="00D97E37"/>
    <w:rsid w:val="00DA0D02"/>
    <w:rsid w:val="00DA11F4"/>
    <w:rsid w:val="00DA3E42"/>
    <w:rsid w:val="00DA45EA"/>
    <w:rsid w:val="00DA4BA8"/>
    <w:rsid w:val="00DA602E"/>
    <w:rsid w:val="00DA6528"/>
    <w:rsid w:val="00DA6A4E"/>
    <w:rsid w:val="00DB1C00"/>
    <w:rsid w:val="00DC0D43"/>
    <w:rsid w:val="00DC35D7"/>
    <w:rsid w:val="00DC4332"/>
    <w:rsid w:val="00DC6518"/>
    <w:rsid w:val="00DD3107"/>
    <w:rsid w:val="00DD33E1"/>
    <w:rsid w:val="00DD4D24"/>
    <w:rsid w:val="00DD6E42"/>
    <w:rsid w:val="00DE1E23"/>
    <w:rsid w:val="00DE6154"/>
    <w:rsid w:val="00DE65B4"/>
    <w:rsid w:val="00DF1598"/>
    <w:rsid w:val="00DF2840"/>
    <w:rsid w:val="00DF744C"/>
    <w:rsid w:val="00E003B4"/>
    <w:rsid w:val="00E00D21"/>
    <w:rsid w:val="00E02191"/>
    <w:rsid w:val="00E03308"/>
    <w:rsid w:val="00E07219"/>
    <w:rsid w:val="00E12C5A"/>
    <w:rsid w:val="00E146AE"/>
    <w:rsid w:val="00E14F1F"/>
    <w:rsid w:val="00E1691B"/>
    <w:rsid w:val="00E205E3"/>
    <w:rsid w:val="00E2173C"/>
    <w:rsid w:val="00E22C75"/>
    <w:rsid w:val="00E257EE"/>
    <w:rsid w:val="00E2587E"/>
    <w:rsid w:val="00E2649A"/>
    <w:rsid w:val="00E265DF"/>
    <w:rsid w:val="00E26D88"/>
    <w:rsid w:val="00E270D5"/>
    <w:rsid w:val="00E31EA7"/>
    <w:rsid w:val="00E3230C"/>
    <w:rsid w:val="00E328F4"/>
    <w:rsid w:val="00E343E1"/>
    <w:rsid w:val="00E363FB"/>
    <w:rsid w:val="00E37519"/>
    <w:rsid w:val="00E40366"/>
    <w:rsid w:val="00E403AC"/>
    <w:rsid w:val="00E41C18"/>
    <w:rsid w:val="00E437B8"/>
    <w:rsid w:val="00E44C0A"/>
    <w:rsid w:val="00E50602"/>
    <w:rsid w:val="00E51837"/>
    <w:rsid w:val="00E53910"/>
    <w:rsid w:val="00E53B32"/>
    <w:rsid w:val="00E54BCF"/>
    <w:rsid w:val="00E64483"/>
    <w:rsid w:val="00E66C70"/>
    <w:rsid w:val="00E71621"/>
    <w:rsid w:val="00E717C8"/>
    <w:rsid w:val="00E71997"/>
    <w:rsid w:val="00E72611"/>
    <w:rsid w:val="00E744D1"/>
    <w:rsid w:val="00E75FC6"/>
    <w:rsid w:val="00E7628C"/>
    <w:rsid w:val="00E80028"/>
    <w:rsid w:val="00E837F0"/>
    <w:rsid w:val="00E85547"/>
    <w:rsid w:val="00E87288"/>
    <w:rsid w:val="00E909BF"/>
    <w:rsid w:val="00E91B61"/>
    <w:rsid w:val="00E946BD"/>
    <w:rsid w:val="00EA0244"/>
    <w:rsid w:val="00EA059C"/>
    <w:rsid w:val="00EA2FBC"/>
    <w:rsid w:val="00EA4732"/>
    <w:rsid w:val="00EA4D6E"/>
    <w:rsid w:val="00EA50A2"/>
    <w:rsid w:val="00EB1E43"/>
    <w:rsid w:val="00EB22CF"/>
    <w:rsid w:val="00EB409B"/>
    <w:rsid w:val="00EB4512"/>
    <w:rsid w:val="00EB469B"/>
    <w:rsid w:val="00EB6312"/>
    <w:rsid w:val="00EC35EF"/>
    <w:rsid w:val="00EC6225"/>
    <w:rsid w:val="00EC649A"/>
    <w:rsid w:val="00ED1FB2"/>
    <w:rsid w:val="00ED3217"/>
    <w:rsid w:val="00ED38A9"/>
    <w:rsid w:val="00ED3E7D"/>
    <w:rsid w:val="00ED5D28"/>
    <w:rsid w:val="00EE40EA"/>
    <w:rsid w:val="00EE6698"/>
    <w:rsid w:val="00EE72E2"/>
    <w:rsid w:val="00EF4A05"/>
    <w:rsid w:val="00EF4D79"/>
    <w:rsid w:val="00EF51A0"/>
    <w:rsid w:val="00EF5580"/>
    <w:rsid w:val="00EF587F"/>
    <w:rsid w:val="00F00E23"/>
    <w:rsid w:val="00F0195A"/>
    <w:rsid w:val="00F0281B"/>
    <w:rsid w:val="00F02A78"/>
    <w:rsid w:val="00F15DCA"/>
    <w:rsid w:val="00F168A4"/>
    <w:rsid w:val="00F17268"/>
    <w:rsid w:val="00F201A8"/>
    <w:rsid w:val="00F20562"/>
    <w:rsid w:val="00F21EBA"/>
    <w:rsid w:val="00F24F92"/>
    <w:rsid w:val="00F2503E"/>
    <w:rsid w:val="00F25992"/>
    <w:rsid w:val="00F25D2C"/>
    <w:rsid w:val="00F2788B"/>
    <w:rsid w:val="00F31A3D"/>
    <w:rsid w:val="00F31CFB"/>
    <w:rsid w:val="00F3253D"/>
    <w:rsid w:val="00F32997"/>
    <w:rsid w:val="00F32F35"/>
    <w:rsid w:val="00F347E5"/>
    <w:rsid w:val="00F35E07"/>
    <w:rsid w:val="00F36669"/>
    <w:rsid w:val="00F403EB"/>
    <w:rsid w:val="00F41F34"/>
    <w:rsid w:val="00F42FAE"/>
    <w:rsid w:val="00F434D1"/>
    <w:rsid w:val="00F43A99"/>
    <w:rsid w:val="00F44F19"/>
    <w:rsid w:val="00F470AE"/>
    <w:rsid w:val="00F47470"/>
    <w:rsid w:val="00F52377"/>
    <w:rsid w:val="00F531C6"/>
    <w:rsid w:val="00F5773B"/>
    <w:rsid w:val="00F57D97"/>
    <w:rsid w:val="00F626EF"/>
    <w:rsid w:val="00F62B54"/>
    <w:rsid w:val="00F65808"/>
    <w:rsid w:val="00F67CA6"/>
    <w:rsid w:val="00F70AC4"/>
    <w:rsid w:val="00F71255"/>
    <w:rsid w:val="00F74600"/>
    <w:rsid w:val="00F753DF"/>
    <w:rsid w:val="00F77919"/>
    <w:rsid w:val="00F83BB5"/>
    <w:rsid w:val="00F84634"/>
    <w:rsid w:val="00F87C1C"/>
    <w:rsid w:val="00F92EC4"/>
    <w:rsid w:val="00F9394A"/>
    <w:rsid w:val="00F97C96"/>
    <w:rsid w:val="00FA0C22"/>
    <w:rsid w:val="00FA37A7"/>
    <w:rsid w:val="00FA37DC"/>
    <w:rsid w:val="00FA3BF1"/>
    <w:rsid w:val="00FA5888"/>
    <w:rsid w:val="00FA73E8"/>
    <w:rsid w:val="00FA77B1"/>
    <w:rsid w:val="00FB02A1"/>
    <w:rsid w:val="00FB27FA"/>
    <w:rsid w:val="00FB698E"/>
    <w:rsid w:val="00FC3566"/>
    <w:rsid w:val="00FC3575"/>
    <w:rsid w:val="00FC5535"/>
    <w:rsid w:val="00FD2262"/>
    <w:rsid w:val="00FD2687"/>
    <w:rsid w:val="00FE2914"/>
    <w:rsid w:val="00FE4C50"/>
    <w:rsid w:val="00FE4E62"/>
    <w:rsid w:val="00FE7CCA"/>
    <w:rsid w:val="00FF020C"/>
    <w:rsid w:val="00FF38D8"/>
    <w:rsid w:val="00FF3E55"/>
    <w:rsid w:val="00FF45D6"/>
    <w:rsid w:val="00FF4AA8"/>
    <w:rsid w:val="00FF4C99"/>
    <w:rsid w:val="00FF61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D726D"/>
  <w15:docId w15:val="{8B370074-3DAF-401A-8CEA-24008DCEF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4DE"/>
  </w:style>
  <w:style w:type="paragraph" w:styleId="Heading1">
    <w:name w:val="heading 1"/>
    <w:basedOn w:val="Normal"/>
    <w:next w:val="Normal"/>
    <w:link w:val="Heading1Char"/>
    <w:uiPriority w:val="9"/>
    <w:qFormat/>
    <w:rsid w:val="00C40C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44DE"/>
    <w:pPr>
      <w:ind w:left="720"/>
      <w:contextualSpacing/>
    </w:pPr>
  </w:style>
  <w:style w:type="paragraph" w:styleId="NormalWeb">
    <w:name w:val="Normal (Web)"/>
    <w:basedOn w:val="Normal"/>
    <w:uiPriority w:val="99"/>
    <w:unhideWhenUsed/>
    <w:rsid w:val="003844DE"/>
    <w:pPr>
      <w:spacing w:after="0"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844DE"/>
    <w:rPr>
      <w:sz w:val="16"/>
      <w:szCs w:val="16"/>
    </w:rPr>
  </w:style>
  <w:style w:type="paragraph" w:styleId="CommentText">
    <w:name w:val="annotation text"/>
    <w:basedOn w:val="Normal"/>
    <w:link w:val="CommentTextChar"/>
    <w:uiPriority w:val="99"/>
    <w:unhideWhenUsed/>
    <w:rsid w:val="003844DE"/>
    <w:pPr>
      <w:spacing w:after="200" w:line="240" w:lineRule="auto"/>
    </w:pPr>
    <w:rPr>
      <w:sz w:val="20"/>
      <w:szCs w:val="20"/>
    </w:rPr>
  </w:style>
  <w:style w:type="character" w:customStyle="1" w:styleId="CommentTextChar">
    <w:name w:val="Comment Text Char"/>
    <w:basedOn w:val="DefaultParagraphFont"/>
    <w:link w:val="CommentText"/>
    <w:uiPriority w:val="99"/>
    <w:rsid w:val="003844DE"/>
    <w:rPr>
      <w:sz w:val="20"/>
      <w:szCs w:val="20"/>
    </w:rPr>
  </w:style>
  <w:style w:type="paragraph" w:styleId="BalloonText">
    <w:name w:val="Balloon Text"/>
    <w:basedOn w:val="Normal"/>
    <w:link w:val="BalloonTextChar"/>
    <w:uiPriority w:val="99"/>
    <w:semiHidden/>
    <w:unhideWhenUsed/>
    <w:rsid w:val="003844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4D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844DE"/>
    <w:pPr>
      <w:spacing w:after="160"/>
    </w:pPr>
    <w:rPr>
      <w:b/>
      <w:bCs/>
    </w:rPr>
  </w:style>
  <w:style w:type="character" w:customStyle="1" w:styleId="CommentSubjectChar">
    <w:name w:val="Comment Subject Char"/>
    <w:basedOn w:val="CommentTextChar"/>
    <w:link w:val="CommentSubject"/>
    <w:uiPriority w:val="99"/>
    <w:semiHidden/>
    <w:rsid w:val="003844DE"/>
    <w:rPr>
      <w:b/>
      <w:bCs/>
      <w:sz w:val="20"/>
      <w:szCs w:val="20"/>
    </w:rPr>
  </w:style>
  <w:style w:type="paragraph" w:styleId="Header">
    <w:name w:val="header"/>
    <w:basedOn w:val="Normal"/>
    <w:link w:val="HeaderChar"/>
    <w:uiPriority w:val="99"/>
    <w:unhideWhenUsed/>
    <w:rsid w:val="003844DE"/>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3844DE"/>
    <w:rPr>
      <w:rFonts w:ascii="Calibri" w:eastAsia="Calibri" w:hAnsi="Calibri" w:cs="Times New Roman"/>
    </w:rPr>
  </w:style>
  <w:style w:type="character" w:styleId="Hyperlink">
    <w:name w:val="Hyperlink"/>
    <w:basedOn w:val="DefaultParagraphFont"/>
    <w:uiPriority w:val="99"/>
    <w:unhideWhenUsed/>
    <w:rsid w:val="003844DE"/>
    <w:rPr>
      <w:color w:val="0563C1" w:themeColor="hyperlink"/>
      <w:u w:val="single"/>
    </w:rPr>
  </w:style>
  <w:style w:type="character" w:styleId="FollowedHyperlink">
    <w:name w:val="FollowedHyperlink"/>
    <w:basedOn w:val="DefaultParagraphFont"/>
    <w:uiPriority w:val="99"/>
    <w:semiHidden/>
    <w:unhideWhenUsed/>
    <w:rsid w:val="003844DE"/>
    <w:rPr>
      <w:color w:val="954F72" w:themeColor="followedHyperlink"/>
      <w:u w:val="single"/>
    </w:rPr>
  </w:style>
  <w:style w:type="paragraph" w:customStyle="1" w:styleId="EndNoteBibliographyTitle">
    <w:name w:val="EndNote Bibliography Title"/>
    <w:basedOn w:val="Normal"/>
    <w:link w:val="EndNoteBibliographyTitleChar"/>
    <w:rsid w:val="003844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44DE"/>
    <w:rPr>
      <w:rFonts w:ascii="Calibri" w:hAnsi="Calibri"/>
      <w:noProof/>
      <w:lang w:val="en-US"/>
    </w:rPr>
  </w:style>
  <w:style w:type="paragraph" w:customStyle="1" w:styleId="EndNoteBibliography">
    <w:name w:val="EndNote Bibliography"/>
    <w:basedOn w:val="Normal"/>
    <w:link w:val="EndNoteBibliographyChar"/>
    <w:rsid w:val="003844D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844DE"/>
    <w:rPr>
      <w:rFonts w:ascii="Calibri" w:hAnsi="Calibri"/>
      <w:noProof/>
      <w:lang w:val="en-US"/>
    </w:rPr>
  </w:style>
  <w:style w:type="paragraph" w:customStyle="1" w:styleId="EndNoteCategoryHeading">
    <w:name w:val="EndNote Category Heading"/>
    <w:basedOn w:val="Normal"/>
    <w:link w:val="EndNoteCategoryHeadingChar"/>
    <w:rsid w:val="003844DE"/>
    <w:pPr>
      <w:spacing w:before="120" w:after="120"/>
    </w:pPr>
    <w:rPr>
      <w:b/>
      <w:noProof/>
      <w:lang w:val="en-US"/>
    </w:rPr>
  </w:style>
  <w:style w:type="character" w:customStyle="1" w:styleId="EndNoteCategoryHeadingChar">
    <w:name w:val="EndNote Category Heading Char"/>
    <w:basedOn w:val="DefaultParagraphFont"/>
    <w:link w:val="EndNoteCategoryHeading"/>
    <w:rsid w:val="003844DE"/>
    <w:rPr>
      <w:b/>
      <w:noProof/>
      <w:lang w:val="en-US"/>
    </w:rPr>
  </w:style>
  <w:style w:type="paragraph" w:styleId="Revision">
    <w:name w:val="Revision"/>
    <w:hidden/>
    <w:uiPriority w:val="99"/>
    <w:semiHidden/>
    <w:rsid w:val="008C5D29"/>
    <w:pPr>
      <w:spacing w:after="0" w:line="240" w:lineRule="auto"/>
    </w:pPr>
  </w:style>
  <w:style w:type="character" w:styleId="Emphasis">
    <w:name w:val="Emphasis"/>
    <w:basedOn w:val="DefaultParagraphFont"/>
    <w:uiPriority w:val="20"/>
    <w:qFormat/>
    <w:rsid w:val="00C34F4F"/>
    <w:rPr>
      <w:i/>
      <w:iCs/>
    </w:rPr>
  </w:style>
  <w:style w:type="character" w:customStyle="1" w:styleId="apple-converted-space">
    <w:name w:val="apple-converted-space"/>
    <w:basedOn w:val="DefaultParagraphFont"/>
    <w:rsid w:val="00C34F4F"/>
  </w:style>
  <w:style w:type="character" w:customStyle="1" w:styleId="Heading1Char">
    <w:name w:val="Heading 1 Char"/>
    <w:basedOn w:val="DefaultParagraphFont"/>
    <w:link w:val="Heading1"/>
    <w:uiPriority w:val="9"/>
    <w:rsid w:val="00C40C3F"/>
    <w:rPr>
      <w:rFonts w:asciiTheme="majorHAnsi" w:eastAsiaTheme="majorEastAsia" w:hAnsiTheme="majorHAnsi" w:cstheme="majorBidi"/>
      <w:color w:val="2E74B5" w:themeColor="accent1" w:themeShade="BF"/>
      <w:sz w:val="32"/>
      <w:szCs w:val="32"/>
    </w:rPr>
  </w:style>
  <w:style w:type="table" w:customStyle="1" w:styleId="TableGrid1">
    <w:name w:val="Table Grid1"/>
    <w:basedOn w:val="TableNormal"/>
    <w:next w:val="TableGrid"/>
    <w:uiPriority w:val="59"/>
    <w:rsid w:val="00A357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7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845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45B8"/>
  </w:style>
  <w:style w:type="character" w:customStyle="1" w:styleId="st">
    <w:name w:val="st"/>
    <w:basedOn w:val="DefaultParagraphFont"/>
    <w:rsid w:val="00E00D21"/>
  </w:style>
  <w:style w:type="paragraph" w:styleId="FootnoteText">
    <w:name w:val="footnote text"/>
    <w:basedOn w:val="Normal"/>
    <w:link w:val="FootnoteTextChar"/>
    <w:uiPriority w:val="99"/>
    <w:semiHidden/>
    <w:unhideWhenUsed/>
    <w:rsid w:val="00846B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6BE6"/>
    <w:rPr>
      <w:sz w:val="20"/>
      <w:szCs w:val="20"/>
    </w:rPr>
  </w:style>
  <w:style w:type="character" w:styleId="FootnoteReference">
    <w:name w:val="footnote reference"/>
    <w:basedOn w:val="DefaultParagraphFont"/>
    <w:uiPriority w:val="99"/>
    <w:semiHidden/>
    <w:unhideWhenUsed/>
    <w:rsid w:val="00846BE6"/>
    <w:rPr>
      <w:vertAlign w:val="superscript"/>
    </w:rPr>
  </w:style>
  <w:style w:type="character" w:styleId="LineNumber">
    <w:name w:val="line number"/>
    <w:basedOn w:val="DefaultParagraphFont"/>
    <w:uiPriority w:val="99"/>
    <w:semiHidden/>
    <w:unhideWhenUsed/>
    <w:rsid w:val="0094033A"/>
  </w:style>
  <w:style w:type="character" w:customStyle="1" w:styleId="highlight">
    <w:name w:val="highlight"/>
    <w:basedOn w:val="DefaultParagraphFont"/>
    <w:rsid w:val="00340025"/>
  </w:style>
  <w:style w:type="character" w:styleId="Strong">
    <w:name w:val="Strong"/>
    <w:basedOn w:val="DefaultParagraphFont"/>
    <w:uiPriority w:val="22"/>
    <w:qFormat/>
    <w:rsid w:val="003C51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63821">
      <w:bodyDiv w:val="1"/>
      <w:marLeft w:val="0"/>
      <w:marRight w:val="0"/>
      <w:marTop w:val="0"/>
      <w:marBottom w:val="0"/>
      <w:divBdr>
        <w:top w:val="none" w:sz="0" w:space="0" w:color="auto"/>
        <w:left w:val="none" w:sz="0" w:space="0" w:color="auto"/>
        <w:bottom w:val="none" w:sz="0" w:space="0" w:color="auto"/>
        <w:right w:val="none" w:sz="0" w:space="0" w:color="auto"/>
      </w:divBdr>
    </w:div>
    <w:div w:id="196478726">
      <w:bodyDiv w:val="1"/>
      <w:marLeft w:val="0"/>
      <w:marRight w:val="0"/>
      <w:marTop w:val="0"/>
      <w:marBottom w:val="0"/>
      <w:divBdr>
        <w:top w:val="none" w:sz="0" w:space="0" w:color="auto"/>
        <w:left w:val="none" w:sz="0" w:space="0" w:color="auto"/>
        <w:bottom w:val="none" w:sz="0" w:space="0" w:color="auto"/>
        <w:right w:val="none" w:sz="0" w:space="0" w:color="auto"/>
      </w:divBdr>
      <w:divsChild>
        <w:div w:id="1340620446">
          <w:marLeft w:val="0"/>
          <w:marRight w:val="0"/>
          <w:marTop w:val="0"/>
          <w:marBottom w:val="0"/>
          <w:divBdr>
            <w:top w:val="none" w:sz="0" w:space="0" w:color="auto"/>
            <w:left w:val="none" w:sz="0" w:space="0" w:color="auto"/>
            <w:bottom w:val="none" w:sz="0" w:space="0" w:color="auto"/>
            <w:right w:val="none" w:sz="0" w:space="0" w:color="auto"/>
          </w:divBdr>
        </w:div>
        <w:div w:id="1497067153">
          <w:marLeft w:val="0"/>
          <w:marRight w:val="0"/>
          <w:marTop w:val="0"/>
          <w:marBottom w:val="0"/>
          <w:divBdr>
            <w:top w:val="none" w:sz="0" w:space="0" w:color="auto"/>
            <w:left w:val="none" w:sz="0" w:space="0" w:color="auto"/>
            <w:bottom w:val="none" w:sz="0" w:space="0" w:color="auto"/>
            <w:right w:val="none" w:sz="0" w:space="0" w:color="auto"/>
          </w:divBdr>
        </w:div>
        <w:div w:id="1420055637">
          <w:marLeft w:val="0"/>
          <w:marRight w:val="0"/>
          <w:marTop w:val="0"/>
          <w:marBottom w:val="0"/>
          <w:divBdr>
            <w:top w:val="none" w:sz="0" w:space="0" w:color="auto"/>
            <w:left w:val="none" w:sz="0" w:space="0" w:color="auto"/>
            <w:bottom w:val="none" w:sz="0" w:space="0" w:color="auto"/>
            <w:right w:val="none" w:sz="0" w:space="0" w:color="auto"/>
          </w:divBdr>
        </w:div>
        <w:div w:id="1703285338">
          <w:marLeft w:val="0"/>
          <w:marRight w:val="0"/>
          <w:marTop w:val="0"/>
          <w:marBottom w:val="0"/>
          <w:divBdr>
            <w:top w:val="none" w:sz="0" w:space="0" w:color="auto"/>
            <w:left w:val="none" w:sz="0" w:space="0" w:color="auto"/>
            <w:bottom w:val="none" w:sz="0" w:space="0" w:color="auto"/>
            <w:right w:val="none" w:sz="0" w:space="0" w:color="auto"/>
          </w:divBdr>
        </w:div>
        <w:div w:id="540946491">
          <w:marLeft w:val="0"/>
          <w:marRight w:val="0"/>
          <w:marTop w:val="0"/>
          <w:marBottom w:val="0"/>
          <w:divBdr>
            <w:top w:val="none" w:sz="0" w:space="0" w:color="auto"/>
            <w:left w:val="none" w:sz="0" w:space="0" w:color="auto"/>
            <w:bottom w:val="none" w:sz="0" w:space="0" w:color="auto"/>
            <w:right w:val="none" w:sz="0" w:space="0" w:color="auto"/>
          </w:divBdr>
        </w:div>
        <w:div w:id="1380009993">
          <w:marLeft w:val="0"/>
          <w:marRight w:val="0"/>
          <w:marTop w:val="0"/>
          <w:marBottom w:val="0"/>
          <w:divBdr>
            <w:top w:val="none" w:sz="0" w:space="0" w:color="auto"/>
            <w:left w:val="none" w:sz="0" w:space="0" w:color="auto"/>
            <w:bottom w:val="none" w:sz="0" w:space="0" w:color="auto"/>
            <w:right w:val="none" w:sz="0" w:space="0" w:color="auto"/>
          </w:divBdr>
        </w:div>
      </w:divsChild>
    </w:div>
    <w:div w:id="366880087">
      <w:bodyDiv w:val="1"/>
      <w:marLeft w:val="0"/>
      <w:marRight w:val="0"/>
      <w:marTop w:val="0"/>
      <w:marBottom w:val="0"/>
      <w:divBdr>
        <w:top w:val="none" w:sz="0" w:space="0" w:color="auto"/>
        <w:left w:val="none" w:sz="0" w:space="0" w:color="auto"/>
        <w:bottom w:val="none" w:sz="0" w:space="0" w:color="auto"/>
        <w:right w:val="none" w:sz="0" w:space="0" w:color="auto"/>
      </w:divBdr>
    </w:div>
    <w:div w:id="425267714">
      <w:bodyDiv w:val="1"/>
      <w:marLeft w:val="0"/>
      <w:marRight w:val="0"/>
      <w:marTop w:val="0"/>
      <w:marBottom w:val="0"/>
      <w:divBdr>
        <w:top w:val="none" w:sz="0" w:space="0" w:color="auto"/>
        <w:left w:val="none" w:sz="0" w:space="0" w:color="auto"/>
        <w:bottom w:val="none" w:sz="0" w:space="0" w:color="auto"/>
        <w:right w:val="none" w:sz="0" w:space="0" w:color="auto"/>
      </w:divBdr>
      <w:divsChild>
        <w:div w:id="54351869">
          <w:marLeft w:val="0"/>
          <w:marRight w:val="0"/>
          <w:marTop w:val="0"/>
          <w:marBottom w:val="0"/>
          <w:divBdr>
            <w:top w:val="none" w:sz="0" w:space="0" w:color="auto"/>
            <w:left w:val="none" w:sz="0" w:space="0" w:color="auto"/>
            <w:bottom w:val="none" w:sz="0" w:space="0" w:color="auto"/>
            <w:right w:val="none" w:sz="0" w:space="0" w:color="auto"/>
          </w:divBdr>
        </w:div>
        <w:div w:id="816797966">
          <w:marLeft w:val="0"/>
          <w:marRight w:val="0"/>
          <w:marTop w:val="0"/>
          <w:marBottom w:val="0"/>
          <w:divBdr>
            <w:top w:val="none" w:sz="0" w:space="0" w:color="auto"/>
            <w:left w:val="none" w:sz="0" w:space="0" w:color="auto"/>
            <w:bottom w:val="none" w:sz="0" w:space="0" w:color="auto"/>
            <w:right w:val="none" w:sz="0" w:space="0" w:color="auto"/>
          </w:divBdr>
        </w:div>
      </w:divsChild>
    </w:div>
    <w:div w:id="432089718">
      <w:bodyDiv w:val="1"/>
      <w:marLeft w:val="0"/>
      <w:marRight w:val="0"/>
      <w:marTop w:val="0"/>
      <w:marBottom w:val="0"/>
      <w:divBdr>
        <w:top w:val="none" w:sz="0" w:space="0" w:color="auto"/>
        <w:left w:val="none" w:sz="0" w:space="0" w:color="auto"/>
        <w:bottom w:val="none" w:sz="0" w:space="0" w:color="auto"/>
        <w:right w:val="none" w:sz="0" w:space="0" w:color="auto"/>
      </w:divBdr>
    </w:div>
    <w:div w:id="524906324">
      <w:bodyDiv w:val="1"/>
      <w:marLeft w:val="0"/>
      <w:marRight w:val="0"/>
      <w:marTop w:val="0"/>
      <w:marBottom w:val="0"/>
      <w:divBdr>
        <w:top w:val="none" w:sz="0" w:space="0" w:color="auto"/>
        <w:left w:val="none" w:sz="0" w:space="0" w:color="auto"/>
        <w:bottom w:val="none" w:sz="0" w:space="0" w:color="auto"/>
        <w:right w:val="none" w:sz="0" w:space="0" w:color="auto"/>
      </w:divBdr>
    </w:div>
    <w:div w:id="551621119">
      <w:bodyDiv w:val="1"/>
      <w:marLeft w:val="0"/>
      <w:marRight w:val="0"/>
      <w:marTop w:val="0"/>
      <w:marBottom w:val="0"/>
      <w:divBdr>
        <w:top w:val="none" w:sz="0" w:space="0" w:color="auto"/>
        <w:left w:val="none" w:sz="0" w:space="0" w:color="auto"/>
        <w:bottom w:val="none" w:sz="0" w:space="0" w:color="auto"/>
        <w:right w:val="none" w:sz="0" w:space="0" w:color="auto"/>
      </w:divBdr>
    </w:div>
    <w:div w:id="588664298">
      <w:bodyDiv w:val="1"/>
      <w:marLeft w:val="0"/>
      <w:marRight w:val="0"/>
      <w:marTop w:val="0"/>
      <w:marBottom w:val="0"/>
      <w:divBdr>
        <w:top w:val="none" w:sz="0" w:space="0" w:color="auto"/>
        <w:left w:val="none" w:sz="0" w:space="0" w:color="auto"/>
        <w:bottom w:val="none" w:sz="0" w:space="0" w:color="auto"/>
        <w:right w:val="none" w:sz="0" w:space="0" w:color="auto"/>
      </w:divBdr>
    </w:div>
    <w:div w:id="604072473">
      <w:bodyDiv w:val="1"/>
      <w:marLeft w:val="0"/>
      <w:marRight w:val="0"/>
      <w:marTop w:val="0"/>
      <w:marBottom w:val="0"/>
      <w:divBdr>
        <w:top w:val="none" w:sz="0" w:space="0" w:color="auto"/>
        <w:left w:val="none" w:sz="0" w:space="0" w:color="auto"/>
        <w:bottom w:val="none" w:sz="0" w:space="0" w:color="auto"/>
        <w:right w:val="none" w:sz="0" w:space="0" w:color="auto"/>
      </w:divBdr>
    </w:div>
    <w:div w:id="828982500">
      <w:bodyDiv w:val="1"/>
      <w:marLeft w:val="0"/>
      <w:marRight w:val="0"/>
      <w:marTop w:val="0"/>
      <w:marBottom w:val="0"/>
      <w:divBdr>
        <w:top w:val="none" w:sz="0" w:space="0" w:color="auto"/>
        <w:left w:val="none" w:sz="0" w:space="0" w:color="auto"/>
        <w:bottom w:val="none" w:sz="0" w:space="0" w:color="auto"/>
        <w:right w:val="none" w:sz="0" w:space="0" w:color="auto"/>
      </w:divBdr>
    </w:div>
    <w:div w:id="1111972172">
      <w:bodyDiv w:val="1"/>
      <w:marLeft w:val="0"/>
      <w:marRight w:val="0"/>
      <w:marTop w:val="0"/>
      <w:marBottom w:val="0"/>
      <w:divBdr>
        <w:top w:val="none" w:sz="0" w:space="0" w:color="auto"/>
        <w:left w:val="none" w:sz="0" w:space="0" w:color="auto"/>
        <w:bottom w:val="none" w:sz="0" w:space="0" w:color="auto"/>
        <w:right w:val="none" w:sz="0" w:space="0" w:color="auto"/>
      </w:divBdr>
    </w:div>
    <w:div w:id="1338773079">
      <w:bodyDiv w:val="1"/>
      <w:marLeft w:val="0"/>
      <w:marRight w:val="0"/>
      <w:marTop w:val="0"/>
      <w:marBottom w:val="0"/>
      <w:divBdr>
        <w:top w:val="none" w:sz="0" w:space="0" w:color="auto"/>
        <w:left w:val="none" w:sz="0" w:space="0" w:color="auto"/>
        <w:bottom w:val="none" w:sz="0" w:space="0" w:color="auto"/>
        <w:right w:val="none" w:sz="0" w:space="0" w:color="auto"/>
      </w:divBdr>
    </w:div>
    <w:div w:id="1738045617">
      <w:bodyDiv w:val="1"/>
      <w:marLeft w:val="0"/>
      <w:marRight w:val="0"/>
      <w:marTop w:val="0"/>
      <w:marBottom w:val="0"/>
      <w:divBdr>
        <w:top w:val="none" w:sz="0" w:space="0" w:color="auto"/>
        <w:left w:val="none" w:sz="0" w:space="0" w:color="auto"/>
        <w:bottom w:val="none" w:sz="0" w:space="0" w:color="auto"/>
        <w:right w:val="none" w:sz="0" w:space="0" w:color="auto"/>
      </w:divBdr>
    </w:div>
    <w:div w:id="1763451327">
      <w:bodyDiv w:val="1"/>
      <w:marLeft w:val="0"/>
      <w:marRight w:val="0"/>
      <w:marTop w:val="0"/>
      <w:marBottom w:val="0"/>
      <w:divBdr>
        <w:top w:val="none" w:sz="0" w:space="0" w:color="auto"/>
        <w:left w:val="none" w:sz="0" w:space="0" w:color="auto"/>
        <w:bottom w:val="none" w:sz="0" w:space="0" w:color="auto"/>
        <w:right w:val="none" w:sz="0" w:space="0" w:color="auto"/>
      </w:divBdr>
    </w:div>
    <w:div w:id="1889684188">
      <w:bodyDiv w:val="1"/>
      <w:marLeft w:val="0"/>
      <w:marRight w:val="0"/>
      <w:marTop w:val="0"/>
      <w:marBottom w:val="0"/>
      <w:divBdr>
        <w:top w:val="none" w:sz="0" w:space="0" w:color="auto"/>
        <w:left w:val="none" w:sz="0" w:space="0" w:color="auto"/>
        <w:bottom w:val="none" w:sz="0" w:space="0" w:color="auto"/>
        <w:right w:val="none" w:sz="0" w:space="0" w:color="auto"/>
      </w:divBdr>
      <w:divsChild>
        <w:div w:id="411270878">
          <w:marLeft w:val="0"/>
          <w:marRight w:val="0"/>
          <w:marTop w:val="0"/>
          <w:marBottom w:val="0"/>
          <w:divBdr>
            <w:top w:val="none" w:sz="0" w:space="0" w:color="auto"/>
            <w:left w:val="none" w:sz="0" w:space="0" w:color="auto"/>
            <w:bottom w:val="none" w:sz="0" w:space="0" w:color="auto"/>
            <w:right w:val="none" w:sz="0" w:space="0" w:color="auto"/>
          </w:divBdr>
        </w:div>
        <w:div w:id="506558662">
          <w:marLeft w:val="0"/>
          <w:marRight w:val="0"/>
          <w:marTop w:val="0"/>
          <w:marBottom w:val="0"/>
          <w:divBdr>
            <w:top w:val="none" w:sz="0" w:space="0" w:color="auto"/>
            <w:left w:val="none" w:sz="0" w:space="0" w:color="auto"/>
            <w:bottom w:val="none" w:sz="0" w:space="0" w:color="auto"/>
            <w:right w:val="none" w:sz="0" w:space="0" w:color="auto"/>
          </w:divBdr>
        </w:div>
        <w:div w:id="754018012">
          <w:marLeft w:val="0"/>
          <w:marRight w:val="0"/>
          <w:marTop w:val="0"/>
          <w:marBottom w:val="0"/>
          <w:divBdr>
            <w:top w:val="none" w:sz="0" w:space="0" w:color="auto"/>
            <w:left w:val="none" w:sz="0" w:space="0" w:color="auto"/>
            <w:bottom w:val="none" w:sz="0" w:space="0" w:color="auto"/>
            <w:right w:val="none" w:sz="0" w:space="0" w:color="auto"/>
          </w:divBdr>
        </w:div>
        <w:div w:id="1174030699">
          <w:marLeft w:val="0"/>
          <w:marRight w:val="0"/>
          <w:marTop w:val="0"/>
          <w:marBottom w:val="0"/>
          <w:divBdr>
            <w:top w:val="none" w:sz="0" w:space="0" w:color="auto"/>
            <w:left w:val="none" w:sz="0" w:space="0" w:color="auto"/>
            <w:bottom w:val="none" w:sz="0" w:space="0" w:color="auto"/>
            <w:right w:val="none" w:sz="0" w:space="0" w:color="auto"/>
          </w:divBdr>
        </w:div>
      </w:divsChild>
    </w:div>
    <w:div w:id="2095276997">
      <w:bodyDiv w:val="1"/>
      <w:marLeft w:val="0"/>
      <w:marRight w:val="0"/>
      <w:marTop w:val="0"/>
      <w:marBottom w:val="0"/>
      <w:divBdr>
        <w:top w:val="none" w:sz="0" w:space="0" w:color="auto"/>
        <w:left w:val="none" w:sz="0" w:space="0" w:color="auto"/>
        <w:bottom w:val="none" w:sz="0" w:space="0" w:color="auto"/>
        <w:right w:val="none" w:sz="0" w:space="0" w:color="auto"/>
      </w:divBdr>
    </w:div>
    <w:div w:id="2146653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ontent.digital.nhs.uk/catalogue/PUB00430/heal-surv-phys-acti-fitn-eng-2008-rep-v2.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apps.who.int/iris/bitstream/10665/44399/1/9789241599979_eng.pdf" TargetMode="External"/><Relationship Id="rId4" Type="http://schemas.openxmlformats.org/officeDocument/2006/relationships/settings" Target="settings.xml"/><Relationship Id="rId9" Type="http://schemas.openxmlformats.org/officeDocument/2006/relationships/hyperlink" Target="http://digital.nhs.uk/catalogue/PUB13218/HSE2012-Ch2-Phys-act-adults.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B12CF75-5B18-477C-8298-AFC12981D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4458</Words>
  <Characters>8241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9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rlotte Wahlich</dc:creator>
  <cp:lastModifiedBy>Charlotte Wahlich</cp:lastModifiedBy>
  <cp:revision>4</cp:revision>
  <cp:lastPrinted>2017-05-15T08:39:00Z</cp:lastPrinted>
  <dcterms:created xsi:type="dcterms:W3CDTF">2017-05-19T09:21:00Z</dcterms:created>
  <dcterms:modified xsi:type="dcterms:W3CDTF">2017-05-19T09:22:00Z</dcterms:modified>
</cp:coreProperties>
</file>